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C3B1168" w:rsidR="006305D7" w:rsidRPr="00FF6AFD" w:rsidRDefault="008C014D" w:rsidP="00FF6AFD">
      <w:pPr>
        <w:pStyle w:val="NormalWeb"/>
        <w:widowControl/>
        <w:spacing w:before="0" w:beforeAutospacing="0" w:after="0" w:afterAutospacing="0"/>
        <w:rPr>
          <w:color w:val="auto"/>
        </w:rPr>
      </w:pPr>
      <w:r w:rsidRPr="00FF6AFD">
        <w:rPr>
          <w:b/>
          <w:bCs/>
          <w:color w:val="auto"/>
        </w:rPr>
        <w:t>TITLE:</w:t>
      </w:r>
      <w:r>
        <w:rPr>
          <w:color w:val="auto"/>
        </w:rPr>
        <w:t xml:space="preserve"> </w:t>
      </w:r>
    </w:p>
    <w:p w14:paraId="2E300B21" w14:textId="1EBF28A1" w:rsidR="007A4DD6" w:rsidRPr="00FF6AFD" w:rsidRDefault="008C014D" w:rsidP="00FF6AFD">
      <w:pPr>
        <w:widowControl/>
        <w:rPr>
          <w:color w:val="auto"/>
          <w:shd w:val="clear" w:color="auto" w:fill="FFFFFF"/>
        </w:rPr>
      </w:pPr>
      <w:r w:rsidRPr="00FF6AFD">
        <w:rPr>
          <w:color w:val="auto"/>
          <w:shd w:val="clear" w:color="auto" w:fill="FFFFFF"/>
        </w:rPr>
        <w:t xml:space="preserve">Visualizing Synaptic Degeneration in Adult </w:t>
      </w:r>
      <w:r w:rsidRPr="00FF6AFD">
        <w:rPr>
          <w:i/>
          <w:iCs/>
          <w:color w:val="auto"/>
          <w:shd w:val="clear" w:color="auto" w:fill="FFFFFF"/>
        </w:rPr>
        <w:t>Drosophila</w:t>
      </w:r>
      <w:r w:rsidRPr="00FF6AFD">
        <w:rPr>
          <w:color w:val="auto"/>
          <w:shd w:val="clear" w:color="auto" w:fill="FFFFFF"/>
        </w:rPr>
        <w:t xml:space="preserve"> </w:t>
      </w:r>
      <w:r>
        <w:rPr>
          <w:color w:val="auto"/>
          <w:shd w:val="clear" w:color="auto" w:fill="FFFFFF"/>
        </w:rPr>
        <w:t>i</w:t>
      </w:r>
      <w:r w:rsidRPr="00FF6AFD">
        <w:rPr>
          <w:color w:val="auto"/>
          <w:shd w:val="clear" w:color="auto" w:fill="FFFFFF"/>
        </w:rPr>
        <w:t xml:space="preserve">n Association </w:t>
      </w:r>
      <w:r>
        <w:rPr>
          <w:color w:val="auto"/>
          <w:shd w:val="clear" w:color="auto" w:fill="FFFFFF"/>
        </w:rPr>
        <w:t>w</w:t>
      </w:r>
      <w:r w:rsidRPr="00FF6AFD">
        <w:rPr>
          <w:color w:val="auto"/>
          <w:shd w:val="clear" w:color="auto" w:fill="FFFFFF"/>
        </w:rPr>
        <w:t>ith Neurodegeneration</w:t>
      </w:r>
    </w:p>
    <w:p w14:paraId="6CFC2902" w14:textId="77777777" w:rsidR="00A24141" w:rsidRPr="00FF6AFD" w:rsidRDefault="00A24141" w:rsidP="00FF6AFD">
      <w:pPr>
        <w:widowControl/>
        <w:rPr>
          <w:b/>
          <w:bCs/>
          <w:color w:val="auto"/>
        </w:rPr>
      </w:pPr>
    </w:p>
    <w:p w14:paraId="3D080DA3" w14:textId="5199731B" w:rsidR="006305D7" w:rsidRPr="00FF6AFD" w:rsidRDefault="006305D7" w:rsidP="00FF6AFD">
      <w:pPr>
        <w:widowControl/>
        <w:rPr>
          <w:color w:val="auto"/>
        </w:rPr>
      </w:pPr>
      <w:r w:rsidRPr="00FF6AFD">
        <w:rPr>
          <w:b/>
          <w:bCs/>
          <w:color w:val="auto"/>
        </w:rPr>
        <w:t>AUTHORS</w:t>
      </w:r>
      <w:r w:rsidR="000B662E" w:rsidRPr="00FF6AFD">
        <w:rPr>
          <w:b/>
          <w:bCs/>
          <w:color w:val="auto"/>
        </w:rPr>
        <w:t xml:space="preserve"> &amp; AFFILIATIONS</w:t>
      </w:r>
      <w:r w:rsidRPr="00FF6AFD">
        <w:rPr>
          <w:b/>
          <w:bCs/>
          <w:color w:val="auto"/>
        </w:rPr>
        <w:t xml:space="preserve">: </w:t>
      </w:r>
    </w:p>
    <w:p w14:paraId="32B171D0" w14:textId="1012884A" w:rsidR="007A4DD6" w:rsidRPr="00FF6AFD" w:rsidRDefault="00AB7DA0" w:rsidP="00FF6AFD">
      <w:pPr>
        <w:widowControl/>
        <w:rPr>
          <w:color w:val="auto"/>
          <w:vertAlign w:val="superscript"/>
        </w:rPr>
      </w:pPr>
      <w:r w:rsidRPr="00FF6AFD">
        <w:rPr>
          <w:color w:val="auto"/>
        </w:rPr>
        <w:t xml:space="preserve">Jessica M. </w:t>
      </w:r>
      <w:proofErr w:type="spellStart"/>
      <w:r w:rsidRPr="00FF6AFD">
        <w:rPr>
          <w:color w:val="auto"/>
        </w:rPr>
        <w:t>Sidisky</w:t>
      </w:r>
      <w:proofErr w:type="spellEnd"/>
      <w:r w:rsidR="00A26A0F" w:rsidRPr="00A26A0F">
        <w:rPr>
          <w:color w:val="auto"/>
        </w:rPr>
        <w:t xml:space="preserve">, </w:t>
      </w:r>
      <w:r w:rsidRPr="00FF6AFD">
        <w:rPr>
          <w:color w:val="auto"/>
        </w:rPr>
        <w:t>Daniel T. Babcock</w:t>
      </w:r>
    </w:p>
    <w:p w14:paraId="06AAAFB0" w14:textId="77777777" w:rsidR="005700FC" w:rsidRPr="00FF6AFD" w:rsidRDefault="005700FC" w:rsidP="00FF6AFD">
      <w:pPr>
        <w:widowControl/>
        <w:rPr>
          <w:color w:val="auto"/>
          <w:vertAlign w:val="superscript"/>
        </w:rPr>
      </w:pPr>
    </w:p>
    <w:p w14:paraId="60FCB589" w14:textId="596986D7" w:rsidR="00D04A95" w:rsidRPr="00FF6AFD" w:rsidRDefault="00AB7DA0" w:rsidP="00FF6AFD">
      <w:pPr>
        <w:widowControl/>
        <w:rPr>
          <w:bCs/>
          <w:color w:val="auto"/>
        </w:rPr>
      </w:pPr>
      <w:r w:rsidRPr="00FF6AFD">
        <w:rPr>
          <w:bCs/>
          <w:color w:val="auto"/>
        </w:rPr>
        <w:t>Department of Biological Sciences, Lehigh University, Bethlehem, PA, USA</w:t>
      </w:r>
    </w:p>
    <w:p w14:paraId="5DC0CEA2" w14:textId="77777777" w:rsidR="005700FC" w:rsidRPr="00FF6AFD" w:rsidRDefault="005700FC" w:rsidP="00FF6AFD">
      <w:pPr>
        <w:widowControl/>
        <w:rPr>
          <w:b/>
          <w:color w:val="auto"/>
        </w:rPr>
      </w:pPr>
    </w:p>
    <w:p w14:paraId="6C3606B1" w14:textId="77777777" w:rsidR="005700FC" w:rsidRPr="00FF6AFD" w:rsidRDefault="00AB7DA0" w:rsidP="00FF6AFD">
      <w:pPr>
        <w:widowControl/>
        <w:rPr>
          <w:bCs/>
          <w:color w:val="auto"/>
        </w:rPr>
      </w:pPr>
      <w:r w:rsidRPr="00FF6AFD">
        <w:rPr>
          <w:b/>
          <w:color w:val="auto"/>
        </w:rPr>
        <w:t>Corresponding Author:</w:t>
      </w:r>
      <w:r w:rsidRPr="00FF6AFD">
        <w:rPr>
          <w:bCs/>
          <w:color w:val="auto"/>
        </w:rPr>
        <w:t xml:space="preserve"> </w:t>
      </w:r>
    </w:p>
    <w:p w14:paraId="0391E0D1" w14:textId="4EB29E92" w:rsidR="00AB7DA0" w:rsidRPr="00FF6AFD" w:rsidRDefault="00AB7DA0" w:rsidP="00FF6AFD">
      <w:pPr>
        <w:widowControl/>
        <w:rPr>
          <w:color w:val="auto"/>
        </w:rPr>
      </w:pPr>
      <w:r w:rsidRPr="00FF6AFD">
        <w:rPr>
          <w:bCs/>
          <w:color w:val="auto"/>
        </w:rPr>
        <w:t>Daniel T. Babcock</w:t>
      </w:r>
      <w:r w:rsidR="00414DCF">
        <w:rPr>
          <w:b/>
          <w:bCs/>
          <w:color w:val="auto"/>
        </w:rPr>
        <w:t xml:space="preserve"> </w:t>
      </w:r>
      <w:r w:rsidR="005700FC" w:rsidRPr="00FF6AFD">
        <w:rPr>
          <w:color w:val="auto"/>
        </w:rPr>
        <w:t>(</w:t>
      </w:r>
      <w:r w:rsidRPr="00FF6AFD">
        <w:rPr>
          <w:color w:val="auto"/>
        </w:rPr>
        <w:t>d</w:t>
      </w:r>
      <w:r w:rsidR="006E5885" w:rsidRPr="00FF6AFD">
        <w:rPr>
          <w:color w:val="auto"/>
        </w:rPr>
        <w:t>a</w:t>
      </w:r>
      <w:r w:rsidRPr="00FF6AFD">
        <w:rPr>
          <w:color w:val="auto"/>
        </w:rPr>
        <w:t>b416@lehigh.edu</w:t>
      </w:r>
      <w:r w:rsidR="005700FC" w:rsidRPr="00FF6AFD">
        <w:rPr>
          <w:color w:val="auto"/>
        </w:rPr>
        <w:t>)</w:t>
      </w:r>
    </w:p>
    <w:p w14:paraId="16831193" w14:textId="491EDF5C" w:rsidR="00AB7DA0" w:rsidRPr="00FF6AFD" w:rsidRDefault="00AB7DA0" w:rsidP="00FF6AFD">
      <w:pPr>
        <w:pStyle w:val="NormalWeb"/>
        <w:widowControl/>
        <w:spacing w:before="0" w:beforeAutospacing="0" w:after="0" w:afterAutospacing="0"/>
        <w:rPr>
          <w:color w:val="auto"/>
        </w:rPr>
      </w:pPr>
    </w:p>
    <w:p w14:paraId="406B9C85" w14:textId="454B0913" w:rsidR="005700FC" w:rsidRPr="00FF6AFD" w:rsidRDefault="005700FC" w:rsidP="00FF6AFD">
      <w:pPr>
        <w:pStyle w:val="NormalWeb"/>
        <w:widowControl/>
        <w:spacing w:before="0" w:beforeAutospacing="0" w:after="0" w:afterAutospacing="0"/>
        <w:rPr>
          <w:b/>
          <w:bCs/>
          <w:color w:val="auto"/>
        </w:rPr>
      </w:pPr>
      <w:r w:rsidRPr="00FF6AFD">
        <w:rPr>
          <w:b/>
          <w:bCs/>
          <w:color w:val="auto"/>
        </w:rPr>
        <w:t>Email Addresses of Co-Authors:</w:t>
      </w:r>
    </w:p>
    <w:p w14:paraId="6AA7FFD5" w14:textId="2CEF7F83" w:rsidR="005700FC" w:rsidRPr="00FF6AFD" w:rsidRDefault="005700FC" w:rsidP="00FF6AFD">
      <w:pPr>
        <w:pStyle w:val="NormalWeb"/>
        <w:widowControl/>
        <w:spacing w:before="0" w:beforeAutospacing="0" w:after="0" w:afterAutospacing="0"/>
        <w:rPr>
          <w:b/>
          <w:bCs/>
          <w:color w:val="auto"/>
        </w:rPr>
      </w:pPr>
      <w:r w:rsidRPr="00FF6AFD">
        <w:rPr>
          <w:color w:val="auto"/>
        </w:rPr>
        <w:t xml:space="preserve">Jessica M. </w:t>
      </w:r>
      <w:proofErr w:type="spellStart"/>
      <w:r w:rsidRPr="00FF6AFD">
        <w:rPr>
          <w:color w:val="auto"/>
        </w:rPr>
        <w:t>Sidisky</w:t>
      </w:r>
      <w:proofErr w:type="spellEnd"/>
      <w:r w:rsidR="00414DCF">
        <w:rPr>
          <w:color w:val="auto"/>
        </w:rPr>
        <w:t xml:space="preserve"> </w:t>
      </w:r>
      <w:r w:rsidRPr="00FF6AFD">
        <w:rPr>
          <w:color w:val="auto"/>
        </w:rPr>
        <w:t>(jmw515@lehigh.edu)</w:t>
      </w:r>
    </w:p>
    <w:p w14:paraId="27E11076" w14:textId="77777777" w:rsidR="005700FC" w:rsidRPr="00FF6AFD" w:rsidRDefault="005700FC" w:rsidP="00FF6AFD">
      <w:pPr>
        <w:pStyle w:val="NormalWeb"/>
        <w:widowControl/>
        <w:spacing w:before="0" w:beforeAutospacing="0" w:after="0" w:afterAutospacing="0"/>
        <w:rPr>
          <w:bCs/>
          <w:color w:val="auto"/>
        </w:rPr>
      </w:pPr>
    </w:p>
    <w:p w14:paraId="71B79AC9" w14:textId="06E1B9B0" w:rsidR="006305D7" w:rsidRPr="00FF6AFD" w:rsidRDefault="006305D7" w:rsidP="00FF6AFD">
      <w:pPr>
        <w:pStyle w:val="NormalWeb"/>
        <w:widowControl/>
        <w:spacing w:before="0" w:beforeAutospacing="0" w:after="0" w:afterAutospacing="0"/>
        <w:rPr>
          <w:color w:val="auto"/>
        </w:rPr>
      </w:pPr>
      <w:r w:rsidRPr="00FF6AFD">
        <w:rPr>
          <w:b/>
          <w:bCs/>
          <w:color w:val="auto"/>
        </w:rPr>
        <w:t>KEYWORDS:</w:t>
      </w:r>
      <w:r w:rsidRPr="00FF6AFD">
        <w:rPr>
          <w:color w:val="auto"/>
        </w:rPr>
        <w:t xml:space="preserve"> </w:t>
      </w:r>
    </w:p>
    <w:p w14:paraId="6C0B0781" w14:textId="22FBE8B2" w:rsidR="007A4DD6" w:rsidRPr="00FF6AFD" w:rsidRDefault="00AB7DA0" w:rsidP="00FF6AFD">
      <w:pPr>
        <w:widowControl/>
        <w:rPr>
          <w:i/>
          <w:iCs/>
          <w:color w:val="auto"/>
        </w:rPr>
      </w:pPr>
      <w:r w:rsidRPr="00FF6AFD">
        <w:rPr>
          <w:color w:val="auto"/>
        </w:rPr>
        <w:t>Dorsal Longitud</w:t>
      </w:r>
      <w:r w:rsidR="00E17640" w:rsidRPr="00FF6AFD">
        <w:rPr>
          <w:color w:val="auto"/>
        </w:rPr>
        <w:t>in</w:t>
      </w:r>
      <w:r w:rsidRPr="00FF6AFD">
        <w:rPr>
          <w:color w:val="auto"/>
        </w:rPr>
        <w:t>al Muscles</w:t>
      </w:r>
      <w:r w:rsidR="005700FC" w:rsidRPr="00FF6AFD">
        <w:rPr>
          <w:color w:val="auto"/>
        </w:rPr>
        <w:t xml:space="preserve">, </w:t>
      </w:r>
      <w:r w:rsidRPr="00FF6AFD">
        <w:rPr>
          <w:color w:val="auto"/>
        </w:rPr>
        <w:t xml:space="preserve">DLMs, </w:t>
      </w:r>
      <w:r w:rsidR="00E17640" w:rsidRPr="00FF6AFD">
        <w:rPr>
          <w:color w:val="auto"/>
        </w:rPr>
        <w:t>Neuromuscular Junction</w:t>
      </w:r>
      <w:r w:rsidR="005700FC" w:rsidRPr="00FF6AFD">
        <w:rPr>
          <w:color w:val="auto"/>
        </w:rPr>
        <w:t xml:space="preserve">, </w:t>
      </w:r>
      <w:r w:rsidR="00E17640" w:rsidRPr="00FF6AFD">
        <w:rPr>
          <w:color w:val="auto"/>
        </w:rPr>
        <w:t>NMJ</w:t>
      </w:r>
      <w:r w:rsidRPr="00FF6AFD">
        <w:rPr>
          <w:color w:val="auto"/>
        </w:rPr>
        <w:t xml:space="preserve">, neurodegeneration, </w:t>
      </w:r>
      <w:r w:rsidRPr="00FF6AFD">
        <w:rPr>
          <w:i/>
          <w:iCs/>
          <w:color w:val="auto"/>
        </w:rPr>
        <w:t>Drosophila</w:t>
      </w:r>
      <w:r w:rsidR="005637EF" w:rsidRPr="00FF6AFD">
        <w:rPr>
          <w:color w:val="auto"/>
        </w:rPr>
        <w:t>, Immunohistochemistry</w:t>
      </w:r>
      <w:r w:rsidR="005700FC" w:rsidRPr="00FF6AFD">
        <w:rPr>
          <w:color w:val="auto"/>
        </w:rPr>
        <w:t xml:space="preserve">, </w:t>
      </w:r>
      <w:r w:rsidR="005637EF" w:rsidRPr="00FF6AFD">
        <w:rPr>
          <w:color w:val="auto"/>
        </w:rPr>
        <w:t>IHC, Age</w:t>
      </w:r>
    </w:p>
    <w:p w14:paraId="1CB4E390" w14:textId="77777777" w:rsidR="006305D7" w:rsidRPr="00FF6AFD" w:rsidRDefault="006305D7" w:rsidP="00FF6AFD">
      <w:pPr>
        <w:pStyle w:val="NormalWeb"/>
        <w:widowControl/>
        <w:spacing w:before="0" w:beforeAutospacing="0" w:after="0" w:afterAutospacing="0"/>
        <w:rPr>
          <w:color w:val="auto"/>
        </w:rPr>
      </w:pPr>
    </w:p>
    <w:p w14:paraId="628AC4B5" w14:textId="232AF37D" w:rsidR="006305D7" w:rsidRPr="00FF6AFD" w:rsidRDefault="006305D7" w:rsidP="00FF6AFD">
      <w:pPr>
        <w:widowControl/>
        <w:rPr>
          <w:color w:val="auto"/>
        </w:rPr>
      </w:pPr>
      <w:r w:rsidRPr="00FF6AFD">
        <w:rPr>
          <w:b/>
          <w:bCs/>
          <w:color w:val="auto"/>
        </w:rPr>
        <w:t>SHORT ABSTRACT:</w:t>
      </w:r>
      <w:r w:rsidRPr="00FF6AFD">
        <w:rPr>
          <w:color w:val="auto"/>
        </w:rPr>
        <w:t xml:space="preserve"> </w:t>
      </w:r>
    </w:p>
    <w:p w14:paraId="213CA4AD" w14:textId="5AF5C884" w:rsidR="00E83B2D" w:rsidRPr="00FF6AFD" w:rsidRDefault="00E83B2D" w:rsidP="00FF6AFD">
      <w:pPr>
        <w:widowControl/>
        <w:rPr>
          <w:color w:val="auto"/>
        </w:rPr>
      </w:pPr>
      <w:r w:rsidRPr="00FF6AFD">
        <w:rPr>
          <w:color w:val="auto"/>
        </w:rPr>
        <w:t xml:space="preserve">The goal of this procedure is to dissect </w:t>
      </w:r>
      <w:r w:rsidR="005700FC" w:rsidRPr="00FF6AFD">
        <w:rPr>
          <w:color w:val="auto"/>
        </w:rPr>
        <w:t xml:space="preserve">the dorsal longitudinal muscle </w:t>
      </w:r>
      <w:r w:rsidR="006A7BF4" w:rsidRPr="00FF6AFD">
        <w:rPr>
          <w:color w:val="auto"/>
        </w:rPr>
        <w:t>(</w:t>
      </w:r>
      <w:r w:rsidRPr="00FF6AFD">
        <w:rPr>
          <w:color w:val="auto"/>
        </w:rPr>
        <w:t>DLM</w:t>
      </w:r>
      <w:r w:rsidR="006A7BF4" w:rsidRPr="00FF6AFD">
        <w:rPr>
          <w:color w:val="auto"/>
        </w:rPr>
        <w:t>)</w:t>
      </w:r>
      <w:r w:rsidRPr="00FF6AFD">
        <w:rPr>
          <w:color w:val="auto"/>
        </w:rPr>
        <w:t xml:space="preserve"> tissue to assess the structural integrity of DLM </w:t>
      </w:r>
      <w:r w:rsidR="005700FC" w:rsidRPr="00FF6AFD">
        <w:rPr>
          <w:color w:val="auto"/>
        </w:rPr>
        <w:t xml:space="preserve">neuromuscular junctions </w:t>
      </w:r>
      <w:r w:rsidR="006A7BF4" w:rsidRPr="00FF6AFD">
        <w:rPr>
          <w:color w:val="auto"/>
        </w:rPr>
        <w:t>(</w:t>
      </w:r>
      <w:r w:rsidRPr="00FF6AFD">
        <w:rPr>
          <w:color w:val="auto"/>
        </w:rPr>
        <w:t>NMJ</w:t>
      </w:r>
      <w:r w:rsidR="00E17640" w:rsidRPr="00FF6AFD">
        <w:rPr>
          <w:color w:val="auto"/>
        </w:rPr>
        <w:t>s</w:t>
      </w:r>
      <w:r w:rsidR="006A7BF4" w:rsidRPr="00FF6AFD">
        <w:rPr>
          <w:color w:val="auto"/>
        </w:rPr>
        <w:t>)</w:t>
      </w:r>
      <w:r w:rsidRPr="00FF6AFD">
        <w:rPr>
          <w:color w:val="auto"/>
        </w:rPr>
        <w:t xml:space="preserve"> in neurodegenerative disease models </w:t>
      </w:r>
      <w:r w:rsidR="00E17640" w:rsidRPr="00FF6AFD">
        <w:rPr>
          <w:color w:val="auto"/>
        </w:rPr>
        <w:t>using</w:t>
      </w:r>
      <w:r w:rsidRPr="00FF6AFD">
        <w:rPr>
          <w:color w:val="auto"/>
        </w:rPr>
        <w:t xml:space="preserve"> </w:t>
      </w:r>
      <w:r w:rsidRPr="00FF6AFD">
        <w:rPr>
          <w:i/>
          <w:iCs/>
          <w:color w:val="auto"/>
        </w:rPr>
        <w:t xml:space="preserve">Drosophila </w:t>
      </w:r>
      <w:r w:rsidR="00262A28" w:rsidRPr="00FF6AFD">
        <w:rPr>
          <w:i/>
          <w:iCs/>
          <w:color w:val="auto"/>
        </w:rPr>
        <w:t>melanogaster</w:t>
      </w:r>
      <w:r w:rsidRPr="00FF6AFD">
        <w:rPr>
          <w:color w:val="auto"/>
        </w:rPr>
        <w:t xml:space="preserve">. </w:t>
      </w:r>
    </w:p>
    <w:p w14:paraId="36349F4A" w14:textId="77777777" w:rsidR="00AB7DA0" w:rsidRPr="00FF6AFD" w:rsidRDefault="00AB7DA0" w:rsidP="00FF6AFD">
      <w:pPr>
        <w:widowControl/>
        <w:rPr>
          <w:color w:val="auto"/>
        </w:rPr>
      </w:pPr>
    </w:p>
    <w:p w14:paraId="64FB8590" w14:textId="5B31A22F" w:rsidR="006305D7" w:rsidRPr="00FF6AFD" w:rsidRDefault="006305D7" w:rsidP="00FF6AFD">
      <w:pPr>
        <w:widowControl/>
        <w:rPr>
          <w:color w:val="auto"/>
        </w:rPr>
      </w:pPr>
      <w:r w:rsidRPr="00FF6AFD">
        <w:rPr>
          <w:b/>
          <w:bCs/>
          <w:color w:val="auto"/>
        </w:rPr>
        <w:t>LONG ABSTRACT:</w:t>
      </w:r>
      <w:r w:rsidRPr="00FF6AFD">
        <w:rPr>
          <w:color w:val="auto"/>
        </w:rPr>
        <w:t xml:space="preserve"> </w:t>
      </w:r>
    </w:p>
    <w:p w14:paraId="50579CCF" w14:textId="0236AFB9" w:rsidR="00E62354" w:rsidRPr="00FF6AFD" w:rsidRDefault="00E62354" w:rsidP="00FF6AFD">
      <w:pPr>
        <w:widowControl/>
        <w:rPr>
          <w:color w:val="auto"/>
        </w:rPr>
      </w:pPr>
      <w:r w:rsidRPr="00FF6AFD">
        <w:rPr>
          <w:i/>
          <w:color w:val="auto"/>
        </w:rPr>
        <w:t>Drosophila</w:t>
      </w:r>
      <w:r w:rsidRPr="00FF6AFD">
        <w:rPr>
          <w:color w:val="auto"/>
        </w:rPr>
        <w:t xml:space="preserve"> serves as a useful model for assessing synaptic structure and function associated with neurodegenerative diseases.</w:t>
      </w:r>
      <w:r w:rsidR="00414DCF">
        <w:rPr>
          <w:color w:val="auto"/>
        </w:rPr>
        <w:t xml:space="preserve"> </w:t>
      </w:r>
      <w:r w:rsidRPr="00FF6AFD">
        <w:rPr>
          <w:color w:val="auto"/>
        </w:rPr>
        <w:t xml:space="preserve">While much work has focused on neuromuscular junctions (NMJs) in </w:t>
      </w:r>
      <w:r w:rsidRPr="00FF6AFD">
        <w:rPr>
          <w:i/>
          <w:iCs/>
          <w:color w:val="auto"/>
        </w:rPr>
        <w:t xml:space="preserve">Drosophila </w:t>
      </w:r>
      <w:r w:rsidRPr="00FF6AFD">
        <w:rPr>
          <w:color w:val="auto"/>
        </w:rPr>
        <w:t xml:space="preserve">larvae, assessing synaptic integrity in adult </w:t>
      </w:r>
      <w:r w:rsidRPr="00FF6AFD">
        <w:rPr>
          <w:i/>
          <w:color w:val="auto"/>
        </w:rPr>
        <w:t>Drosophila</w:t>
      </w:r>
      <w:r w:rsidRPr="00FF6AFD">
        <w:rPr>
          <w:color w:val="auto"/>
        </w:rPr>
        <w:t xml:space="preserve"> has received much less attention.</w:t>
      </w:r>
      <w:r w:rsidR="00414DCF">
        <w:rPr>
          <w:color w:val="auto"/>
        </w:rPr>
        <w:t xml:space="preserve"> </w:t>
      </w:r>
      <w:r w:rsidRPr="00FF6AFD">
        <w:rPr>
          <w:color w:val="auto"/>
        </w:rPr>
        <w:t xml:space="preserve">Here we provide a straightforward method for dissection of the </w:t>
      </w:r>
      <w:r w:rsidR="00FF6AFD" w:rsidRPr="00FF6AFD">
        <w:rPr>
          <w:color w:val="auto"/>
        </w:rPr>
        <w:t xml:space="preserve">dorsal longitudinal muscles </w:t>
      </w:r>
      <w:r w:rsidRPr="00FF6AFD">
        <w:rPr>
          <w:color w:val="auto"/>
        </w:rPr>
        <w:t>(DLMs), which are required for flight ability.</w:t>
      </w:r>
      <w:r w:rsidR="00414DCF">
        <w:rPr>
          <w:color w:val="auto"/>
        </w:rPr>
        <w:t xml:space="preserve"> </w:t>
      </w:r>
      <w:r w:rsidRPr="00FF6AFD">
        <w:rPr>
          <w:color w:val="auto"/>
        </w:rPr>
        <w:t>In addition to flight as a behavioral readout</w:t>
      </w:r>
      <w:r w:rsidR="00A74F17" w:rsidRPr="00FF6AFD">
        <w:rPr>
          <w:color w:val="auto"/>
        </w:rPr>
        <w:t>, this dissection allows for the both DLM synapses and muscle tissue to be</w:t>
      </w:r>
      <w:r w:rsidRPr="00FF6AFD">
        <w:rPr>
          <w:color w:val="auto"/>
        </w:rPr>
        <w:t xml:space="preserve"> amenable to structural analysis using </w:t>
      </w:r>
      <w:r w:rsidR="00A74F17" w:rsidRPr="00FF6AFD">
        <w:rPr>
          <w:color w:val="auto"/>
        </w:rPr>
        <w:t xml:space="preserve">fluorescently labeled antibodies for synaptic markers </w:t>
      </w:r>
      <w:r w:rsidR="00381A47" w:rsidRPr="00FF6AFD">
        <w:rPr>
          <w:color w:val="auto"/>
        </w:rPr>
        <w:t>or</w:t>
      </w:r>
      <w:r w:rsidR="00A74F17" w:rsidRPr="00FF6AFD">
        <w:rPr>
          <w:color w:val="auto"/>
        </w:rPr>
        <w:t xml:space="preserve"> proteins of interest</w:t>
      </w:r>
      <w:r w:rsidRPr="00FF6AFD">
        <w:rPr>
          <w:color w:val="auto"/>
        </w:rPr>
        <w:t>.</w:t>
      </w:r>
      <w:r w:rsidR="00414DCF">
        <w:rPr>
          <w:color w:val="auto"/>
        </w:rPr>
        <w:t xml:space="preserve"> </w:t>
      </w:r>
      <w:r w:rsidRPr="00FF6AFD">
        <w:rPr>
          <w:color w:val="auto"/>
        </w:rPr>
        <w:t xml:space="preserve">This protocol allows for the evaluation of the structural integrity of synapses in adult </w:t>
      </w:r>
      <w:r w:rsidRPr="00FF6AFD">
        <w:rPr>
          <w:i/>
          <w:iCs/>
          <w:color w:val="auto"/>
        </w:rPr>
        <w:t>Drosophila</w:t>
      </w:r>
      <w:r w:rsidRPr="00FF6AFD">
        <w:rPr>
          <w:color w:val="auto"/>
        </w:rPr>
        <w:t xml:space="preserve"> during aging to model the progressive, age-dependent nature of most neurodegenerative diseases.</w:t>
      </w:r>
    </w:p>
    <w:p w14:paraId="4C7D5FD5" w14:textId="77777777" w:rsidR="006305D7" w:rsidRPr="00FF6AFD" w:rsidRDefault="006305D7" w:rsidP="00FF6AFD">
      <w:pPr>
        <w:widowControl/>
        <w:rPr>
          <w:color w:val="auto"/>
        </w:rPr>
      </w:pPr>
    </w:p>
    <w:p w14:paraId="00D25F73" w14:textId="710D8D70" w:rsidR="006305D7" w:rsidRPr="00FF6AFD" w:rsidRDefault="006305D7" w:rsidP="00FF6AFD">
      <w:pPr>
        <w:widowControl/>
        <w:rPr>
          <w:color w:val="auto"/>
        </w:rPr>
      </w:pPr>
      <w:r w:rsidRPr="00FF6AFD">
        <w:rPr>
          <w:b/>
          <w:color w:val="auto"/>
        </w:rPr>
        <w:t>INTRODUCTION</w:t>
      </w:r>
      <w:r w:rsidRPr="00FF6AFD">
        <w:rPr>
          <w:b/>
          <w:bCs/>
          <w:color w:val="auto"/>
        </w:rPr>
        <w:t>:</w:t>
      </w:r>
      <w:r w:rsidRPr="00FF6AFD">
        <w:rPr>
          <w:color w:val="auto"/>
        </w:rPr>
        <w:t xml:space="preserve"> </w:t>
      </w:r>
    </w:p>
    <w:p w14:paraId="3D239BB9" w14:textId="3B38E222" w:rsidR="00E03E85" w:rsidRPr="00FF6AFD" w:rsidRDefault="001A571A" w:rsidP="00FF6AFD">
      <w:pPr>
        <w:widowControl/>
        <w:rPr>
          <w:color w:val="auto"/>
        </w:rPr>
      </w:pPr>
      <w:r w:rsidRPr="00FF6AFD">
        <w:rPr>
          <w:color w:val="auto"/>
        </w:rPr>
        <w:t>Synaptic dysfunction is among the earliest known hallmarks of most major neurodegenerative diseases</w:t>
      </w:r>
      <w:r w:rsidR="00CB5421" w:rsidRPr="00FF6AFD">
        <w:rPr>
          <w:color w:val="auto"/>
        </w:rPr>
        <w:fldChar w:fldCharType="begin">
          <w:fldData xml:space="preserve">PEVuZE5vdGU+PENpdGU+PEF1dGhvcj5DYXNhczwvQXV0aG9yPjxZZWFyPjIwMTY8L1llYXI+PFJl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</w:fldData>
        </w:fldChar>
      </w:r>
      <w:r w:rsidR="008D48B3" w:rsidRPr="00FF6AFD">
        <w:rPr>
          <w:color w:val="auto"/>
        </w:rPr>
        <w:instrText xml:space="preserve"> ADDIN EN.CITE </w:instrText>
      </w:r>
      <w:r w:rsidR="008D48B3" w:rsidRPr="00FF6AFD">
        <w:rPr>
          <w:color w:val="auto"/>
        </w:rPr>
        <w:fldChar w:fldCharType="begin">
          <w:fldData xml:space="preserve">PEVuZE5vdGU+PENpdGU+PEF1dGhvcj5DYXNhczwvQXV0aG9yPjxZZWFyPjIwMTY8L1llYXI+PFJl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</w:fldData>
        </w:fldChar>
      </w:r>
      <w:r w:rsidR="008D48B3" w:rsidRPr="00FF6AFD">
        <w:rPr>
          <w:color w:val="auto"/>
        </w:rPr>
        <w:instrText xml:space="preserve"> ADDIN EN.CITE.DATA </w:instrText>
      </w:r>
      <w:r w:rsidR="008D48B3" w:rsidRPr="00FF6AFD">
        <w:rPr>
          <w:color w:val="auto"/>
        </w:rPr>
      </w:r>
      <w:r w:rsidR="008D48B3" w:rsidRPr="00FF6AFD">
        <w:rPr>
          <w:color w:val="auto"/>
        </w:rPr>
        <w:fldChar w:fldCharType="end"/>
      </w:r>
      <w:r w:rsidR="00CB5421" w:rsidRPr="00FF6AFD">
        <w:rPr>
          <w:color w:val="auto"/>
        </w:rPr>
      </w:r>
      <w:r w:rsidR="00CB5421" w:rsidRPr="00FF6AFD">
        <w:rPr>
          <w:color w:val="auto"/>
        </w:rPr>
        <w:fldChar w:fldCharType="separate"/>
      </w:r>
      <w:r w:rsidR="008D48B3" w:rsidRPr="00FF6AFD">
        <w:rPr>
          <w:noProof/>
          <w:color w:val="auto"/>
          <w:vertAlign w:val="superscript"/>
        </w:rPr>
        <w:t>1-6</w:t>
      </w:r>
      <w:r w:rsidR="00CB5421" w:rsidRPr="00FF6AFD">
        <w:rPr>
          <w:color w:val="auto"/>
        </w:rPr>
        <w:fldChar w:fldCharType="end"/>
      </w:r>
      <w:r w:rsidRPr="00FF6AFD">
        <w:rPr>
          <w:color w:val="auto"/>
        </w:rPr>
        <w:t>.</w:t>
      </w:r>
      <w:r w:rsidR="00414DCF">
        <w:rPr>
          <w:color w:val="auto"/>
        </w:rPr>
        <w:t xml:space="preserve"> </w:t>
      </w:r>
      <w:r w:rsidRPr="00FF6AFD">
        <w:rPr>
          <w:color w:val="auto"/>
        </w:rPr>
        <w:t>However, very little is known regarding how these structural and functional impairments relate to later stages of disease progression.</w:t>
      </w:r>
      <w:r w:rsidR="00414DCF">
        <w:rPr>
          <w:color w:val="auto"/>
        </w:rPr>
        <w:t xml:space="preserve"> </w:t>
      </w:r>
      <w:r w:rsidRPr="00FF6AFD">
        <w:rPr>
          <w:i/>
          <w:iCs/>
          <w:color w:val="auto"/>
        </w:rPr>
        <w:t xml:space="preserve">Drosophila </w:t>
      </w:r>
      <w:r w:rsidRPr="00FF6AFD">
        <w:rPr>
          <w:color w:val="auto"/>
        </w:rPr>
        <w:t>has proven to be a useful model system for understanding synapse growth and development using larval NMJs</w:t>
      </w:r>
      <w:r w:rsidR="00600A91" w:rsidRPr="00FF6AFD">
        <w:rPr>
          <w:color w:val="auto"/>
        </w:rPr>
        <w:fldChar w:fldCharType="begin">
          <w:fldData xml:space="preserve">PEVuZE5vdGU+PENpdGU+PEF1dGhvcj5Db2xsaW5zPC9BdXRob3I+PFllYXI+MjAwNzwvWWVhcj48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</w:fldData>
        </w:fldChar>
      </w:r>
      <w:r w:rsidR="008D48B3" w:rsidRPr="00FF6AFD">
        <w:rPr>
          <w:color w:val="auto"/>
        </w:rPr>
        <w:instrText xml:space="preserve"> ADDIN EN.CITE </w:instrText>
      </w:r>
      <w:r w:rsidR="008D48B3" w:rsidRPr="00FF6AFD">
        <w:rPr>
          <w:color w:val="auto"/>
        </w:rPr>
        <w:fldChar w:fldCharType="begin">
          <w:fldData xml:space="preserve">PEVuZE5vdGU+PENpdGU+PEF1dGhvcj5Db2xsaW5zPC9BdXRob3I+PFllYXI+MjAwNzwvWWVhcj48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</w:fldData>
        </w:fldChar>
      </w:r>
      <w:r w:rsidR="008D48B3" w:rsidRPr="00FF6AFD">
        <w:rPr>
          <w:color w:val="auto"/>
        </w:rPr>
        <w:instrText xml:space="preserve"> ADDIN EN.CITE.DATA </w:instrText>
      </w:r>
      <w:r w:rsidR="008D48B3" w:rsidRPr="00FF6AFD">
        <w:rPr>
          <w:color w:val="auto"/>
        </w:rPr>
      </w:r>
      <w:r w:rsidR="008D48B3" w:rsidRPr="00FF6AFD">
        <w:rPr>
          <w:color w:val="auto"/>
        </w:rPr>
        <w:fldChar w:fldCharType="end"/>
      </w:r>
      <w:r w:rsidR="00600A91" w:rsidRPr="00FF6AFD">
        <w:rPr>
          <w:color w:val="auto"/>
        </w:rPr>
      </w:r>
      <w:r w:rsidR="00600A91" w:rsidRPr="00FF6AFD">
        <w:rPr>
          <w:color w:val="auto"/>
        </w:rPr>
        <w:fldChar w:fldCharType="separate"/>
      </w:r>
      <w:r w:rsidR="008D48B3" w:rsidRPr="00FF6AFD">
        <w:rPr>
          <w:noProof/>
          <w:color w:val="auto"/>
          <w:vertAlign w:val="superscript"/>
        </w:rPr>
        <w:t>7-9</w:t>
      </w:r>
      <w:r w:rsidR="00600A91" w:rsidRPr="00FF6AFD">
        <w:rPr>
          <w:color w:val="auto"/>
        </w:rPr>
        <w:fldChar w:fldCharType="end"/>
      </w:r>
      <w:r w:rsidRPr="00FF6AFD">
        <w:rPr>
          <w:color w:val="auto"/>
        </w:rPr>
        <w:t>.</w:t>
      </w:r>
      <w:r w:rsidR="00414DCF">
        <w:rPr>
          <w:color w:val="auto"/>
        </w:rPr>
        <w:t xml:space="preserve"> </w:t>
      </w:r>
      <w:r w:rsidRPr="00FF6AFD">
        <w:rPr>
          <w:color w:val="auto"/>
        </w:rPr>
        <w:t xml:space="preserve">However, </w:t>
      </w:r>
      <w:r w:rsidR="00D570F6" w:rsidRPr="00FF6AFD">
        <w:rPr>
          <w:color w:val="auto"/>
        </w:rPr>
        <w:t>the third larval instar stage only lasts a few days,</w:t>
      </w:r>
      <w:r w:rsidRPr="00FF6AFD">
        <w:rPr>
          <w:color w:val="auto"/>
        </w:rPr>
        <w:t xml:space="preserve"> limit</w:t>
      </w:r>
      <w:r w:rsidR="00D570F6" w:rsidRPr="00FF6AFD">
        <w:rPr>
          <w:color w:val="auto"/>
        </w:rPr>
        <w:t>ing</w:t>
      </w:r>
      <w:r w:rsidRPr="00FF6AFD">
        <w:rPr>
          <w:color w:val="auto"/>
        </w:rPr>
        <w:t xml:space="preserve"> their utility in studying progressive, age-dependent neurodegeneration.</w:t>
      </w:r>
      <w:r w:rsidR="00414DCF">
        <w:rPr>
          <w:color w:val="auto"/>
        </w:rPr>
        <w:t xml:space="preserve"> </w:t>
      </w:r>
      <w:r w:rsidRPr="00FF6AFD">
        <w:rPr>
          <w:color w:val="auto"/>
        </w:rPr>
        <w:t xml:space="preserve">An alternative to assessing larval NMJs is to examine synaptic structures in adult </w:t>
      </w:r>
      <w:r w:rsidRPr="00FF6AFD">
        <w:rPr>
          <w:i/>
          <w:iCs/>
          <w:color w:val="auto"/>
        </w:rPr>
        <w:t>Drosophila</w:t>
      </w:r>
      <w:r w:rsidRPr="00FF6AFD">
        <w:rPr>
          <w:color w:val="auto"/>
        </w:rPr>
        <w:t xml:space="preserve">, such as the synapses formed on the Dorsal Longitudinal </w:t>
      </w:r>
      <w:r w:rsidR="003A2698" w:rsidRPr="00FF6AFD">
        <w:rPr>
          <w:color w:val="auto"/>
        </w:rPr>
        <w:t>M</w:t>
      </w:r>
      <w:r w:rsidRPr="00FF6AFD">
        <w:rPr>
          <w:color w:val="auto"/>
        </w:rPr>
        <w:t>uscles</w:t>
      </w:r>
      <w:r w:rsidR="000B07DE" w:rsidRPr="00FF6AFD">
        <w:rPr>
          <w:color w:val="auto"/>
        </w:rPr>
        <w:t xml:space="preserve"> (DLMs)</w:t>
      </w:r>
      <w:r w:rsidRPr="00FF6AFD">
        <w:rPr>
          <w:color w:val="auto"/>
        </w:rPr>
        <w:t xml:space="preserve"> that are required for flight</w:t>
      </w:r>
      <w:r w:rsidR="00600A91" w:rsidRPr="00FF6AFD">
        <w:rPr>
          <w:color w:val="auto"/>
        </w:rPr>
        <w:fldChar w:fldCharType="begin">
          <w:fldData xml:space="preserve">PEVuZE5vdGU+PENpdGU+PEF1dGhvcj5CYWJjb2NrPC9BdXRob3I+PFllYXI+MjAxNDwvWWVhcj48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</w:fldData>
        </w:fldChar>
      </w:r>
      <w:r w:rsidR="00E03E85" w:rsidRPr="00FF6AFD">
        <w:rPr>
          <w:color w:val="auto"/>
        </w:rPr>
        <w:instrText xml:space="preserve"> ADDIN EN.CITE </w:instrText>
      </w:r>
      <w:r w:rsidR="00E03E85" w:rsidRPr="00FF6AFD">
        <w:rPr>
          <w:color w:val="auto"/>
        </w:rPr>
        <w:fldChar w:fldCharType="begin">
          <w:fldData xml:space="preserve">PEVuZE5vdGU+PENpdGU+PEF1dGhvcj5CYWJjb2NrPC9BdXRob3I+PFllYXI+MjAxNDwvWWVhcj48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</w:fldData>
        </w:fldChar>
      </w:r>
      <w:r w:rsidR="00E03E85" w:rsidRPr="00FF6AFD">
        <w:rPr>
          <w:color w:val="auto"/>
        </w:rPr>
        <w:instrText xml:space="preserve"> ADDIN EN.CITE.DATA </w:instrText>
      </w:r>
      <w:r w:rsidR="00E03E85" w:rsidRPr="00FF6AFD">
        <w:rPr>
          <w:color w:val="auto"/>
        </w:rPr>
      </w:r>
      <w:r w:rsidR="00E03E85" w:rsidRPr="00FF6AFD">
        <w:rPr>
          <w:color w:val="auto"/>
        </w:rPr>
        <w:fldChar w:fldCharType="end"/>
      </w:r>
      <w:r w:rsidR="00600A91" w:rsidRPr="00FF6AFD">
        <w:rPr>
          <w:color w:val="auto"/>
        </w:rPr>
      </w:r>
      <w:r w:rsidR="00600A91" w:rsidRPr="00FF6AFD">
        <w:rPr>
          <w:color w:val="auto"/>
        </w:rPr>
        <w:fldChar w:fldCharType="separate"/>
      </w:r>
      <w:r w:rsidR="00E03E85" w:rsidRPr="00FF6AFD">
        <w:rPr>
          <w:noProof/>
          <w:color w:val="auto"/>
          <w:vertAlign w:val="superscript"/>
        </w:rPr>
        <w:t>10-16</w:t>
      </w:r>
      <w:r w:rsidR="00600A91" w:rsidRPr="00FF6AFD">
        <w:rPr>
          <w:color w:val="auto"/>
        </w:rPr>
        <w:fldChar w:fldCharType="end"/>
      </w:r>
      <w:r w:rsidRPr="00FF6AFD">
        <w:rPr>
          <w:color w:val="auto"/>
        </w:rPr>
        <w:t>.</w:t>
      </w:r>
      <w:r w:rsidR="00414DCF">
        <w:rPr>
          <w:color w:val="auto"/>
        </w:rPr>
        <w:t xml:space="preserve"> </w:t>
      </w:r>
      <w:r w:rsidRPr="00FF6AFD">
        <w:rPr>
          <w:color w:val="auto"/>
        </w:rPr>
        <w:t xml:space="preserve">These tripartite synapses are </w:t>
      </w:r>
      <w:r w:rsidRPr="00FF6AFD">
        <w:rPr>
          <w:color w:val="auto"/>
        </w:rPr>
        <w:lastRenderedPageBreak/>
        <w:t>structura</w:t>
      </w:r>
      <w:r w:rsidR="00D570F6" w:rsidRPr="00FF6AFD">
        <w:rPr>
          <w:color w:val="auto"/>
        </w:rPr>
        <w:t>l</w:t>
      </w:r>
      <w:r w:rsidRPr="00FF6AFD">
        <w:rPr>
          <w:color w:val="auto"/>
        </w:rPr>
        <w:t>l</w:t>
      </w:r>
      <w:r w:rsidR="00D570F6" w:rsidRPr="00FF6AFD">
        <w:rPr>
          <w:color w:val="auto"/>
        </w:rPr>
        <w:t>y</w:t>
      </w:r>
      <w:r w:rsidRPr="00FF6AFD">
        <w:rPr>
          <w:color w:val="auto"/>
        </w:rPr>
        <w:t xml:space="preserve"> organized in a similar manner to mammalian synapses</w:t>
      </w:r>
      <w:r w:rsidR="00600A91" w:rsidRPr="00FF6AFD">
        <w:rPr>
          <w:color w:val="auto"/>
        </w:rPr>
        <w:fldChar w:fldCharType="begin"/>
      </w:r>
      <w:r w:rsidR="00E03E85" w:rsidRPr="00FF6AFD">
        <w:rPr>
          <w:color w:val="auto"/>
        </w:rPr>
        <w:instrText xml:space="preserve"> ADDIN EN.CITE &lt;EndNote&gt;&lt;Cite&gt;&lt;Author&gt;Danjo&lt;/Author&gt;&lt;Year&gt;2011&lt;/Year&gt;&lt;RecNum&gt;2&lt;/RecNum&gt;&lt;DisplayText&gt;&lt;style face="superscript"&gt;17&lt;/style&gt;&lt;/DisplayText&gt;&lt;record&gt;&lt;rec-number&gt;2&lt;/rec-number&gt;&lt;foreign-keys&gt;&lt;key app="EN" db-id="dr5d59a0z5s9egex5r9x9rrk2avadx52s0r9" timestamp="1581303627"&gt;2&lt;/key&gt;&lt;/foreign-keys&gt;&lt;ref-type name="Journal Article"&gt;17&lt;/ref-type&gt;&lt;contributors&gt;&lt;authors&gt;&lt;author&gt;Danjo, Rie&lt;/author&gt;&lt;author&gt;Kawasaki, Fumiko&lt;/author&gt;&lt;author&gt;Ordway, Richard W&lt;/author&gt;&lt;/authors&gt;&lt;/contributors&gt;&lt;titles&gt;&lt;title&gt;A tripartite synapse model in Drosophila&lt;/title&gt;&lt;secondary-title&gt;PloS one&lt;/secondary-title&gt;&lt;/titles&gt;&lt;periodical&gt;&lt;full-title&gt;PloS one&lt;/full-title&gt;&lt;/periodical&gt;&lt;volume&gt;6&lt;/volume&gt;&lt;number&gt;2&lt;/number&gt;&lt;dates&gt;&lt;year&gt;2011&lt;/year&gt;&lt;/dates&gt;&lt;urls&gt;&lt;/urls&gt;&lt;/record&gt;&lt;/Cite&gt;&lt;/EndNote&gt;</w:instrText>
      </w:r>
      <w:r w:rsidR="00600A91" w:rsidRPr="00FF6AFD">
        <w:rPr>
          <w:color w:val="auto"/>
        </w:rPr>
        <w:fldChar w:fldCharType="separate"/>
      </w:r>
      <w:r w:rsidR="00E03E85" w:rsidRPr="00FF6AFD">
        <w:rPr>
          <w:noProof/>
          <w:color w:val="auto"/>
          <w:vertAlign w:val="superscript"/>
        </w:rPr>
        <w:t>17</w:t>
      </w:r>
      <w:r w:rsidR="00600A91" w:rsidRPr="00FF6AFD">
        <w:rPr>
          <w:color w:val="auto"/>
        </w:rPr>
        <w:fldChar w:fldCharType="end"/>
      </w:r>
      <w:r w:rsidRPr="00FF6AFD">
        <w:rPr>
          <w:color w:val="auto"/>
        </w:rPr>
        <w:t xml:space="preserve">, providing a unique advantage for assessing models of neurodegenerative diseases. </w:t>
      </w:r>
    </w:p>
    <w:p w14:paraId="04ADE80A" w14:textId="77777777" w:rsidR="00FF6AFD" w:rsidRPr="00FF6AFD" w:rsidRDefault="00FF6AFD" w:rsidP="00FF6AFD">
      <w:pPr>
        <w:widowControl/>
        <w:rPr>
          <w:color w:val="auto"/>
        </w:rPr>
      </w:pPr>
    </w:p>
    <w:p w14:paraId="7C45CF22" w14:textId="6369D02B" w:rsidR="00176DC0" w:rsidRPr="00FF6AFD" w:rsidRDefault="001A571A" w:rsidP="00FF6AFD">
      <w:pPr>
        <w:widowControl/>
        <w:rPr>
          <w:color w:val="0432FF"/>
        </w:rPr>
      </w:pPr>
      <w:r w:rsidRPr="00FF6AFD">
        <w:rPr>
          <w:color w:val="auto"/>
        </w:rPr>
        <w:t xml:space="preserve">Here we describe a straightforward method for analyzing the structural integrity of adult NMJs in a </w:t>
      </w:r>
      <w:r w:rsidRPr="00FF6AFD">
        <w:rPr>
          <w:i/>
          <w:iCs/>
          <w:color w:val="auto"/>
        </w:rPr>
        <w:t>Drosophila</w:t>
      </w:r>
      <w:r w:rsidRPr="00FF6AFD">
        <w:rPr>
          <w:color w:val="auto"/>
        </w:rPr>
        <w:t xml:space="preserve"> model of neurodegeneration.</w:t>
      </w:r>
      <w:r w:rsidR="00414DCF">
        <w:rPr>
          <w:color w:val="auto"/>
        </w:rPr>
        <w:t xml:space="preserve"> </w:t>
      </w:r>
      <w:r w:rsidR="00D91702" w:rsidRPr="00FF6AFD">
        <w:rPr>
          <w:color w:val="auto"/>
        </w:rPr>
        <w:t xml:space="preserve">Previous DLM dissection </w:t>
      </w:r>
      <w:r w:rsidR="000C593F" w:rsidRPr="00FF6AFD">
        <w:rPr>
          <w:color w:val="auto"/>
        </w:rPr>
        <w:t>methods and studies have emphasized the importance of preserving muscle tissue for a variety of applications</w:t>
      </w:r>
      <w:r w:rsidR="000C593F" w:rsidRPr="00FF6AFD">
        <w:rPr>
          <w:color w:val="auto"/>
        </w:rPr>
        <w:fldChar w:fldCharType="begin">
          <w:fldData xml:space="preserve">PEVuZE5vdGU+PENpdGU+PEF1dGhvcj5IdW50PC9BdXRob3I+PFllYXI+MjAxMzwvWWVhcj48UmVj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</w:fldData>
        </w:fldChar>
      </w:r>
      <w:r w:rsidR="000C593F" w:rsidRPr="00FF6AFD">
        <w:rPr>
          <w:color w:val="auto"/>
        </w:rPr>
        <w:instrText xml:space="preserve"> ADDIN EN.CITE </w:instrText>
      </w:r>
      <w:r w:rsidR="000C593F" w:rsidRPr="00FF6AFD">
        <w:rPr>
          <w:color w:val="auto"/>
        </w:rPr>
        <w:fldChar w:fldCharType="begin">
          <w:fldData xml:space="preserve">PEVuZE5vdGU+PENpdGU+PEF1dGhvcj5IdW50PC9BdXRob3I+PFllYXI+MjAxMzwvWWVhcj48UmVj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</w:fldData>
        </w:fldChar>
      </w:r>
      <w:r w:rsidR="000C593F" w:rsidRPr="00FF6AFD">
        <w:rPr>
          <w:color w:val="auto"/>
        </w:rPr>
        <w:instrText xml:space="preserve"> ADDIN EN.CITE.DATA </w:instrText>
      </w:r>
      <w:r w:rsidR="000C593F" w:rsidRPr="00FF6AFD">
        <w:rPr>
          <w:color w:val="auto"/>
        </w:rPr>
      </w:r>
      <w:r w:rsidR="000C593F" w:rsidRPr="00FF6AFD">
        <w:rPr>
          <w:color w:val="auto"/>
        </w:rPr>
        <w:fldChar w:fldCharType="end"/>
      </w:r>
      <w:r w:rsidR="000C593F" w:rsidRPr="00FF6AFD">
        <w:rPr>
          <w:color w:val="auto"/>
        </w:rPr>
      </w:r>
      <w:r w:rsidR="000C593F" w:rsidRPr="00FF6AFD">
        <w:rPr>
          <w:color w:val="auto"/>
        </w:rPr>
        <w:fldChar w:fldCharType="separate"/>
      </w:r>
      <w:r w:rsidR="000C593F" w:rsidRPr="00FF6AFD">
        <w:rPr>
          <w:noProof/>
          <w:color w:val="auto"/>
          <w:vertAlign w:val="superscript"/>
        </w:rPr>
        <w:t>18-23</w:t>
      </w:r>
      <w:r w:rsidR="000C593F" w:rsidRPr="00FF6AFD">
        <w:rPr>
          <w:color w:val="auto"/>
        </w:rPr>
        <w:fldChar w:fldCharType="end"/>
      </w:r>
      <w:r w:rsidR="000C593F" w:rsidRPr="00FF6AFD">
        <w:rPr>
          <w:color w:val="auto"/>
        </w:rPr>
        <w:t>.</w:t>
      </w:r>
      <w:r w:rsidR="00414DCF">
        <w:rPr>
          <w:color w:val="auto"/>
        </w:rPr>
        <w:t xml:space="preserve"> </w:t>
      </w:r>
      <w:r w:rsidR="000C593F" w:rsidRPr="00FF6AFD">
        <w:rPr>
          <w:color w:val="auto"/>
        </w:rPr>
        <w:t>Our protocol provides a comprehensive method to preserve both neuronal and muscle tissue to investigate neurodegenerative diseases.</w:t>
      </w:r>
      <w:r w:rsidR="00414DCF">
        <w:rPr>
          <w:color w:val="auto"/>
        </w:rPr>
        <w:t xml:space="preserve"> </w:t>
      </w:r>
      <w:r w:rsidR="000C593F" w:rsidRPr="00FF6AFD">
        <w:rPr>
          <w:color w:val="auto"/>
        </w:rPr>
        <w:t xml:space="preserve">Another </w:t>
      </w:r>
      <w:r w:rsidR="00E020F4" w:rsidRPr="00FF6AFD">
        <w:rPr>
          <w:color w:val="auto"/>
        </w:rPr>
        <w:t>major</w:t>
      </w:r>
      <w:r w:rsidR="000C593F" w:rsidRPr="00FF6AFD">
        <w:rPr>
          <w:color w:val="auto"/>
        </w:rPr>
        <w:t xml:space="preserve"> component of studying these diseases is the ability to </w:t>
      </w:r>
      <w:r w:rsidR="00E020F4" w:rsidRPr="00FF6AFD">
        <w:rPr>
          <w:color w:val="auto"/>
        </w:rPr>
        <w:t>understand neuronal loss in an age dependent manner.</w:t>
      </w:r>
      <w:r w:rsidR="00414DCF">
        <w:rPr>
          <w:color w:val="auto"/>
        </w:rPr>
        <w:t xml:space="preserve"> </w:t>
      </w:r>
      <w:r w:rsidR="00E020F4" w:rsidRPr="00FF6AFD">
        <w:rPr>
          <w:color w:val="auto"/>
        </w:rPr>
        <w:t>Previous work provides a critical and in-depth understanding of how the DLM NMJs are formed during metamorphosis into early adulthood</w:t>
      </w:r>
      <w:r w:rsidR="00E020F4" w:rsidRPr="00FF6AFD">
        <w:rPr>
          <w:color w:val="auto"/>
        </w:rPr>
        <w:fldChar w:fldCharType="begin">
          <w:fldData xml:space="preserve">PEVuZE5vdGU+PENpdGU+PEF1dGhvcj5GZXJuYW5kZXM8L0F1dGhvcj48WWVhcj4xOTkxPC9ZZWFy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</w:fldData>
        </w:fldChar>
      </w:r>
      <w:r w:rsidR="00333EC2" w:rsidRPr="00FF6AFD">
        <w:rPr>
          <w:color w:val="auto"/>
        </w:rPr>
        <w:instrText xml:space="preserve"> ADDIN EN.CITE </w:instrText>
      </w:r>
      <w:r w:rsidR="00333EC2" w:rsidRPr="00FF6AFD">
        <w:rPr>
          <w:color w:val="auto"/>
        </w:rPr>
        <w:fldChar w:fldCharType="begin">
          <w:fldData xml:space="preserve">PEVuZE5vdGU+PENpdGU+PEF1dGhvcj5GZXJuYW5kZXM8L0F1dGhvcj48WWVhcj4xOTkxPC9ZZWFy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</w:fldData>
        </w:fldChar>
      </w:r>
      <w:r w:rsidR="00333EC2" w:rsidRPr="00FF6AFD">
        <w:rPr>
          <w:color w:val="auto"/>
        </w:rPr>
        <w:instrText xml:space="preserve"> ADDIN EN.CITE.DATA </w:instrText>
      </w:r>
      <w:r w:rsidR="00333EC2" w:rsidRPr="00FF6AFD">
        <w:rPr>
          <w:color w:val="auto"/>
        </w:rPr>
      </w:r>
      <w:r w:rsidR="00333EC2" w:rsidRPr="00FF6AFD">
        <w:rPr>
          <w:color w:val="auto"/>
        </w:rPr>
        <w:fldChar w:fldCharType="end"/>
      </w:r>
      <w:r w:rsidR="00E020F4" w:rsidRPr="00FF6AFD">
        <w:rPr>
          <w:color w:val="auto"/>
        </w:rPr>
      </w:r>
      <w:r w:rsidR="00E020F4" w:rsidRPr="00FF6AFD">
        <w:rPr>
          <w:color w:val="auto"/>
        </w:rPr>
        <w:fldChar w:fldCharType="separate"/>
      </w:r>
      <w:r w:rsidR="00E020F4" w:rsidRPr="00FF6AFD">
        <w:rPr>
          <w:noProof/>
          <w:color w:val="auto"/>
          <w:vertAlign w:val="superscript"/>
        </w:rPr>
        <w:t>11,12,14-16,24</w:t>
      </w:r>
      <w:r w:rsidR="00E020F4" w:rsidRPr="00FF6AFD">
        <w:rPr>
          <w:color w:val="auto"/>
        </w:rPr>
        <w:fldChar w:fldCharType="end"/>
      </w:r>
      <w:r w:rsidR="00E020F4" w:rsidRPr="00FF6AFD">
        <w:rPr>
          <w:color w:val="auto"/>
        </w:rPr>
        <w:t>.</w:t>
      </w:r>
      <w:r w:rsidR="00414DCF">
        <w:rPr>
          <w:color w:val="auto"/>
        </w:rPr>
        <w:t xml:space="preserve"> </w:t>
      </w:r>
      <w:r w:rsidR="00E020F4" w:rsidRPr="00FF6AFD">
        <w:rPr>
          <w:color w:val="auto"/>
        </w:rPr>
        <w:t>Our protocol establishes a method to build upon this work to investigate DLM NMJs in an age-dependent manne</w:t>
      </w:r>
      <w:r w:rsidR="00CD4879" w:rsidRPr="00FF6AFD">
        <w:rPr>
          <w:color w:val="auto"/>
        </w:rPr>
        <w:t xml:space="preserve">r in </w:t>
      </w:r>
      <w:r w:rsidR="00CE592F" w:rsidRPr="00FF6AFD">
        <w:rPr>
          <w:color w:val="auto"/>
        </w:rPr>
        <w:t xml:space="preserve">aging and </w:t>
      </w:r>
      <w:r w:rsidR="00CD4879" w:rsidRPr="00FF6AFD">
        <w:rPr>
          <w:color w:val="auto"/>
        </w:rPr>
        <w:t>neurodegenerative diseases.</w:t>
      </w:r>
      <w:r w:rsidR="00414DCF">
        <w:rPr>
          <w:color w:val="auto"/>
        </w:rPr>
        <w:t xml:space="preserve"> </w:t>
      </w:r>
    </w:p>
    <w:p w14:paraId="237AD7DD" w14:textId="1D4829B2" w:rsidR="00D15131" w:rsidRPr="00FF6AFD" w:rsidRDefault="00414DCF" w:rsidP="00FF6AFD">
      <w:pPr>
        <w:widowControl/>
        <w:rPr>
          <w:b/>
          <w:color w:val="auto"/>
        </w:rPr>
      </w:pPr>
      <w:r>
        <w:rPr>
          <w:color w:val="auto"/>
        </w:rPr>
        <w:t xml:space="preserve"> </w:t>
      </w:r>
    </w:p>
    <w:p w14:paraId="44D1955C" w14:textId="032E3CFC" w:rsidR="00E60206" w:rsidRPr="00FF6AFD" w:rsidRDefault="006305D7" w:rsidP="00FF6AFD">
      <w:pPr>
        <w:widowControl/>
        <w:rPr>
          <w:b/>
          <w:color w:val="auto"/>
        </w:rPr>
      </w:pPr>
      <w:r w:rsidRPr="00FF6AFD">
        <w:rPr>
          <w:b/>
          <w:color w:val="auto"/>
        </w:rPr>
        <w:t>PROTOCOL:</w:t>
      </w:r>
      <w:r w:rsidR="00414DCF">
        <w:rPr>
          <w:color w:val="auto"/>
        </w:rPr>
        <w:t xml:space="preserve"> </w:t>
      </w:r>
    </w:p>
    <w:p w14:paraId="6F49E449" w14:textId="77777777" w:rsidR="00FF6AFD" w:rsidRPr="00FF6AFD" w:rsidRDefault="00FF6AFD" w:rsidP="00FF6AFD">
      <w:pPr>
        <w:widowControl/>
        <w:rPr>
          <w:b/>
          <w:color w:val="auto"/>
        </w:rPr>
      </w:pPr>
    </w:p>
    <w:p w14:paraId="11CEB89C" w14:textId="73BF7EF5" w:rsidR="001D636E" w:rsidRPr="00FF6AFD" w:rsidRDefault="00FF6AFD" w:rsidP="00FF6AFD">
      <w:pPr>
        <w:widowControl/>
        <w:rPr>
          <w:b/>
          <w:color w:val="auto"/>
        </w:rPr>
      </w:pPr>
      <w:r w:rsidRPr="00FF6AFD">
        <w:rPr>
          <w:b/>
          <w:color w:val="auto"/>
        </w:rPr>
        <w:t>1</w:t>
      </w:r>
      <w:r w:rsidR="001D636E" w:rsidRPr="00FF6AFD">
        <w:rPr>
          <w:b/>
          <w:color w:val="auto"/>
        </w:rPr>
        <w:t xml:space="preserve">. </w:t>
      </w:r>
      <w:r w:rsidR="00414DCF">
        <w:rPr>
          <w:b/>
          <w:color w:val="auto"/>
        </w:rPr>
        <w:t>G</w:t>
      </w:r>
      <w:r w:rsidR="00414DCF" w:rsidRPr="00FF6AFD">
        <w:rPr>
          <w:b/>
          <w:color w:val="auto"/>
        </w:rPr>
        <w:t xml:space="preserve">eneration of transgenic flies </w:t>
      </w:r>
    </w:p>
    <w:p w14:paraId="32E8C08D" w14:textId="77777777" w:rsidR="00414DCF" w:rsidRDefault="00414DCF" w:rsidP="00FF6AFD">
      <w:pPr>
        <w:widowControl/>
        <w:rPr>
          <w:bCs/>
          <w:color w:val="auto"/>
        </w:rPr>
      </w:pPr>
    </w:p>
    <w:p w14:paraId="63C7597F" w14:textId="4BBC1635" w:rsidR="001351B8" w:rsidRDefault="00FF6AFD" w:rsidP="00FF6AFD">
      <w:pPr>
        <w:widowControl/>
        <w:rPr>
          <w:bCs/>
          <w:color w:val="auto"/>
        </w:rPr>
      </w:pPr>
      <w:r w:rsidRPr="00FF6AFD">
        <w:rPr>
          <w:bCs/>
          <w:color w:val="auto"/>
        </w:rPr>
        <w:t>1.</w:t>
      </w:r>
      <w:r w:rsidR="001D636E" w:rsidRPr="00FF6AFD">
        <w:rPr>
          <w:bCs/>
          <w:color w:val="auto"/>
        </w:rPr>
        <w:t>1.</w:t>
      </w:r>
      <w:r w:rsidR="001D636E" w:rsidRPr="00FF6AFD">
        <w:rPr>
          <w:b/>
          <w:color w:val="auto"/>
        </w:rPr>
        <w:t xml:space="preserve"> </w:t>
      </w:r>
      <w:r w:rsidR="001D636E" w:rsidRPr="00FF6AFD">
        <w:rPr>
          <w:bCs/>
          <w:color w:val="auto"/>
        </w:rPr>
        <w:t>To generate transgenic flies for this experiment</w:t>
      </w:r>
      <w:r w:rsidR="00E87C5F" w:rsidRPr="00FF6AFD">
        <w:rPr>
          <w:bCs/>
          <w:color w:val="auto"/>
        </w:rPr>
        <w:t>,</w:t>
      </w:r>
      <w:r w:rsidR="001D636E" w:rsidRPr="00FF6AFD">
        <w:rPr>
          <w:bCs/>
          <w:color w:val="auto"/>
        </w:rPr>
        <w:t xml:space="preserve"> collect OK371-Gal4</w:t>
      </w:r>
      <w:r w:rsidR="000E00A6" w:rsidRPr="00FF6AFD">
        <w:rPr>
          <w:bCs/>
          <w:color w:val="auto"/>
        </w:rPr>
        <w:fldChar w:fldCharType="begin"/>
      </w:r>
      <w:r w:rsidR="000E00A6" w:rsidRPr="00FF6AFD">
        <w:rPr>
          <w:bCs/>
          <w:color w:val="auto"/>
        </w:rPr>
        <w:instrText xml:space="preserve"> ADDIN EN.CITE &lt;EndNote&gt;&lt;Cite&gt;&lt;Author&gt;Mahr&lt;/Author&gt;&lt;Year&gt;2006&lt;/Year&gt;&lt;RecNum&gt;41&lt;/RecNum&gt;&lt;DisplayText&gt;&lt;style face="superscript"&gt;25&lt;/style&gt;&lt;/DisplayText&gt;&lt;record&gt;&lt;rec-number&gt;41&lt;/rec-number&gt;&lt;foreign-keys&gt;&lt;key app="EN" db-id="dr5d59a0z5s9egex5r9x9rrk2avadx52s0r9" timestamp="1585680036"&gt;41&lt;/key&gt;&lt;/foreign-keys&gt;&lt;ref-type name="Journal Article"&gt;17&lt;/ref-type&gt;&lt;contributors&gt;&lt;authors&gt;&lt;author&gt;Mahr, Andrea&lt;/author&gt;&lt;author&gt;Aberle, Hermann&lt;/author&gt;&lt;/authors&gt;&lt;/contributors&gt;&lt;titles&gt;&lt;title&gt;The expression pattern of the Drosophila vesicular glutamate transporter: a marker protein for motoneurons and glutamatergic centers in the brain&lt;/title&gt;&lt;secondary-title&gt;Gene Expression Patterns&lt;/secondary-title&gt;&lt;/titles&gt;&lt;periodical&gt;&lt;full-title&gt;Gene Expression Patterns&lt;/full-title&gt;&lt;/periodical&gt;&lt;pages&gt;299-309&lt;/pages&gt;&lt;volume&gt;6&lt;/volume&gt;&lt;number&gt;3&lt;/number&gt;&lt;dates&gt;&lt;year&gt;2006&lt;/year&gt;&lt;/dates&gt;&lt;isbn&gt;1567-133X&lt;/isbn&gt;&lt;urls&gt;&lt;/urls&gt;&lt;/record&gt;&lt;/Cite&gt;&lt;/EndNote&gt;</w:instrText>
      </w:r>
      <w:r w:rsidR="000E00A6" w:rsidRPr="00FF6AFD">
        <w:rPr>
          <w:bCs/>
          <w:color w:val="auto"/>
        </w:rPr>
        <w:fldChar w:fldCharType="separate"/>
      </w:r>
      <w:r w:rsidR="000E00A6" w:rsidRPr="00FF6AFD">
        <w:rPr>
          <w:bCs/>
          <w:noProof/>
          <w:color w:val="auto"/>
          <w:vertAlign w:val="superscript"/>
        </w:rPr>
        <w:t>25</w:t>
      </w:r>
      <w:r w:rsidR="000E00A6" w:rsidRPr="00FF6AFD">
        <w:rPr>
          <w:bCs/>
          <w:color w:val="auto"/>
        </w:rPr>
        <w:fldChar w:fldCharType="end"/>
      </w:r>
      <w:r w:rsidR="001D636E" w:rsidRPr="00FF6AFD">
        <w:rPr>
          <w:bCs/>
          <w:color w:val="auto"/>
        </w:rPr>
        <w:t xml:space="preserve"> virgin female flies</w:t>
      </w:r>
      <w:r w:rsidR="00414DCF">
        <w:rPr>
          <w:bCs/>
          <w:color w:val="auto"/>
        </w:rPr>
        <w:t xml:space="preserve"> </w:t>
      </w:r>
      <w:r w:rsidR="001A4A87" w:rsidRPr="00FF6AFD">
        <w:rPr>
          <w:bCs/>
          <w:color w:val="auto"/>
        </w:rPr>
        <w:t>and males of UAS-TDP-43</w:t>
      </w:r>
      <w:r w:rsidR="001A4A87" w:rsidRPr="00FF6AFD">
        <w:rPr>
          <w:bCs/>
          <w:color w:val="auto"/>
          <w:vertAlign w:val="superscript"/>
        </w:rPr>
        <w:t>M337V</w:t>
      </w:r>
      <w:r w:rsidR="000E00A6" w:rsidRPr="00FF6AFD">
        <w:rPr>
          <w:bCs/>
          <w:color w:val="auto"/>
          <w:vertAlign w:val="superscript"/>
        </w:rPr>
        <w:t xml:space="preserve"> </w:t>
      </w:r>
      <w:r w:rsidR="000E00A6" w:rsidRPr="00FF6AFD">
        <w:rPr>
          <w:bCs/>
          <w:color w:val="auto"/>
          <w:vertAlign w:val="superscript"/>
        </w:rPr>
        <w:fldChar w:fldCharType="begin">
          <w:fldData xml:space="preserve">PEVuZE5vdGU+PENpdGU+PEF1dGhvcj5SaXRzb248L0F1dGhvcj48WWVhcj4yMDEwPC9ZZWFyPjxS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==
</w:fldData>
        </w:fldChar>
      </w:r>
      <w:r w:rsidR="000E00A6" w:rsidRPr="00FF6AFD">
        <w:rPr>
          <w:bCs/>
          <w:color w:val="auto"/>
          <w:vertAlign w:val="superscript"/>
        </w:rPr>
        <w:instrText xml:space="preserve"> ADDIN EN.CITE </w:instrText>
      </w:r>
      <w:r w:rsidR="000E00A6" w:rsidRPr="00FF6AFD">
        <w:rPr>
          <w:bCs/>
          <w:color w:val="auto"/>
          <w:vertAlign w:val="superscript"/>
        </w:rPr>
        <w:fldChar w:fldCharType="begin">
          <w:fldData xml:space="preserve">PEVuZE5vdGU+PENpdGU+PEF1dGhvcj5SaXRzb248L0F1dGhvcj48WWVhcj4yMDEwPC9ZZWFyPjxS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==
</w:fldData>
        </w:fldChar>
      </w:r>
      <w:r w:rsidR="000E00A6" w:rsidRPr="00FF6AFD">
        <w:rPr>
          <w:bCs/>
          <w:color w:val="auto"/>
          <w:vertAlign w:val="superscript"/>
        </w:rPr>
        <w:instrText xml:space="preserve"> ADDIN EN.CITE.DATA </w:instrText>
      </w:r>
      <w:r w:rsidR="000E00A6" w:rsidRPr="00FF6AFD">
        <w:rPr>
          <w:bCs/>
          <w:color w:val="auto"/>
          <w:vertAlign w:val="superscript"/>
        </w:rPr>
      </w:r>
      <w:r w:rsidR="000E00A6" w:rsidRPr="00FF6AFD">
        <w:rPr>
          <w:bCs/>
          <w:color w:val="auto"/>
          <w:vertAlign w:val="superscript"/>
        </w:rPr>
        <w:fldChar w:fldCharType="end"/>
      </w:r>
      <w:r w:rsidR="000E00A6" w:rsidRPr="00FF6AFD">
        <w:rPr>
          <w:bCs/>
          <w:color w:val="auto"/>
          <w:vertAlign w:val="superscript"/>
        </w:rPr>
      </w:r>
      <w:r w:rsidR="000E00A6" w:rsidRPr="00FF6AFD">
        <w:rPr>
          <w:bCs/>
          <w:color w:val="auto"/>
          <w:vertAlign w:val="superscript"/>
        </w:rPr>
        <w:fldChar w:fldCharType="separate"/>
      </w:r>
      <w:r w:rsidR="000E00A6" w:rsidRPr="00FF6AFD">
        <w:rPr>
          <w:bCs/>
          <w:noProof/>
          <w:color w:val="auto"/>
          <w:vertAlign w:val="superscript"/>
        </w:rPr>
        <w:t>26</w:t>
      </w:r>
      <w:r w:rsidR="000E00A6" w:rsidRPr="00FF6AFD">
        <w:rPr>
          <w:bCs/>
          <w:color w:val="auto"/>
          <w:vertAlign w:val="superscript"/>
        </w:rPr>
        <w:fldChar w:fldCharType="end"/>
      </w:r>
      <w:r w:rsidR="001A4A87" w:rsidRPr="00FF6AFD">
        <w:rPr>
          <w:bCs/>
          <w:color w:val="auto"/>
        </w:rPr>
        <w:t xml:space="preserve"> (</w:t>
      </w:r>
      <w:r w:rsidR="001A4A87" w:rsidRPr="00FF6AFD">
        <w:rPr>
          <w:b/>
          <w:color w:val="auto"/>
        </w:rPr>
        <w:t>Figure 1A</w:t>
      </w:r>
      <w:r w:rsidR="001A4A87" w:rsidRPr="00FF6AFD">
        <w:rPr>
          <w:bCs/>
          <w:color w:val="auto"/>
        </w:rPr>
        <w:t>) by anesthetizing flies with CO</w:t>
      </w:r>
      <w:r w:rsidR="001A4A87" w:rsidRPr="00FF6AFD">
        <w:rPr>
          <w:bCs/>
          <w:color w:val="auto"/>
          <w:vertAlign w:val="subscript"/>
        </w:rPr>
        <w:t>2</w:t>
      </w:r>
      <w:r w:rsidR="001A4A87" w:rsidRPr="00FF6AFD">
        <w:rPr>
          <w:bCs/>
          <w:color w:val="auto"/>
        </w:rPr>
        <w:t xml:space="preserve"> on a pad </w:t>
      </w:r>
      <w:r w:rsidR="00026F53" w:rsidRPr="00FF6AFD">
        <w:rPr>
          <w:bCs/>
          <w:color w:val="auto"/>
        </w:rPr>
        <w:t>to</w:t>
      </w:r>
      <w:r w:rsidR="00414DCF">
        <w:rPr>
          <w:bCs/>
          <w:color w:val="auto"/>
        </w:rPr>
        <w:t xml:space="preserve"> </w:t>
      </w:r>
      <w:r w:rsidR="001A4A87" w:rsidRPr="00FF6AFD">
        <w:rPr>
          <w:bCs/>
          <w:color w:val="auto"/>
        </w:rPr>
        <w:t xml:space="preserve">sort. </w:t>
      </w:r>
    </w:p>
    <w:p w14:paraId="06B8CB99" w14:textId="77777777" w:rsidR="00414DCF" w:rsidRPr="00FF6AFD" w:rsidRDefault="00414DCF" w:rsidP="00FF6AFD">
      <w:pPr>
        <w:widowControl/>
        <w:rPr>
          <w:bCs/>
          <w:color w:val="auto"/>
        </w:rPr>
      </w:pPr>
    </w:p>
    <w:p w14:paraId="5CE11FF5" w14:textId="5BD35F82" w:rsidR="00414DCF" w:rsidRDefault="00FF6AFD" w:rsidP="00FF6AFD">
      <w:pPr>
        <w:widowControl/>
        <w:rPr>
          <w:bCs/>
          <w:color w:val="auto"/>
        </w:rPr>
      </w:pPr>
      <w:r w:rsidRPr="00FF6AFD">
        <w:rPr>
          <w:bCs/>
          <w:color w:val="auto"/>
        </w:rPr>
        <w:t>1.</w:t>
      </w:r>
      <w:r w:rsidR="001A4A87" w:rsidRPr="00FF6AFD">
        <w:rPr>
          <w:bCs/>
          <w:color w:val="auto"/>
        </w:rPr>
        <w:t>2.</w:t>
      </w:r>
      <w:r w:rsidR="00414DCF">
        <w:rPr>
          <w:bCs/>
          <w:color w:val="auto"/>
        </w:rPr>
        <w:t xml:space="preserve"> </w:t>
      </w:r>
      <w:r w:rsidR="001A4A87" w:rsidRPr="00FF6AFD">
        <w:rPr>
          <w:bCs/>
          <w:color w:val="auto"/>
        </w:rPr>
        <w:t>Sort anesthetized flies into vials</w:t>
      </w:r>
      <w:r w:rsidR="000E40B8" w:rsidRPr="00FF6AFD">
        <w:rPr>
          <w:bCs/>
          <w:color w:val="auto"/>
        </w:rPr>
        <w:t xml:space="preserve"> with standard Drosophila media </w:t>
      </w:r>
      <w:r w:rsidR="001A4A87" w:rsidRPr="00FF6AFD">
        <w:rPr>
          <w:bCs/>
          <w:color w:val="auto"/>
        </w:rPr>
        <w:t>for</w:t>
      </w:r>
      <w:r w:rsidR="00BD0B1D" w:rsidRPr="00FF6AFD">
        <w:rPr>
          <w:bCs/>
          <w:color w:val="auto"/>
        </w:rPr>
        <w:t xml:space="preserve"> the </w:t>
      </w:r>
      <w:r w:rsidR="001A4A87" w:rsidRPr="00FF6AFD">
        <w:rPr>
          <w:bCs/>
          <w:color w:val="auto"/>
        </w:rPr>
        <w:t>cross. Place</w:t>
      </w:r>
      <w:r w:rsidR="00414DCF">
        <w:rPr>
          <w:bCs/>
          <w:color w:val="auto"/>
        </w:rPr>
        <w:t xml:space="preserve"> </w:t>
      </w:r>
      <w:r w:rsidR="001A4A87" w:rsidRPr="00FF6AFD">
        <w:rPr>
          <w:bCs/>
          <w:color w:val="auto"/>
        </w:rPr>
        <w:t>labeled vials at 25</w:t>
      </w:r>
      <w:r w:rsidR="00414DCF">
        <w:rPr>
          <w:bCs/>
          <w:color w:val="auto"/>
          <w:vertAlign w:val="superscript"/>
        </w:rPr>
        <w:t xml:space="preserve"> </w:t>
      </w:r>
      <w:r w:rsidR="00414DCF">
        <w:rPr>
          <w:bCs/>
          <w:color w:val="auto"/>
        </w:rPr>
        <w:t>°</w:t>
      </w:r>
      <w:r w:rsidR="001A4A87" w:rsidRPr="00FF6AFD">
        <w:rPr>
          <w:bCs/>
          <w:color w:val="auto"/>
        </w:rPr>
        <w:t xml:space="preserve">C for </w:t>
      </w:r>
      <w:r w:rsidR="00D869C3">
        <w:rPr>
          <w:bCs/>
          <w:color w:val="auto"/>
        </w:rPr>
        <w:t xml:space="preserve">the </w:t>
      </w:r>
      <w:r w:rsidR="000E40B8" w:rsidRPr="00FF6AFD">
        <w:rPr>
          <w:bCs/>
          <w:color w:val="auto"/>
        </w:rPr>
        <w:t xml:space="preserve">next generation to emerge. </w:t>
      </w:r>
    </w:p>
    <w:p w14:paraId="6369B890" w14:textId="77777777" w:rsidR="00414DCF" w:rsidRDefault="00414DCF" w:rsidP="00FF6AFD">
      <w:pPr>
        <w:widowControl/>
        <w:rPr>
          <w:bCs/>
          <w:color w:val="auto"/>
        </w:rPr>
      </w:pPr>
    </w:p>
    <w:p w14:paraId="07D19CB9" w14:textId="1322F20D" w:rsidR="001A4A87" w:rsidRPr="00FF6AFD" w:rsidRDefault="00D869C3" w:rsidP="00FF6AFD">
      <w:pPr>
        <w:widowControl/>
        <w:rPr>
          <w:bCs/>
          <w:color w:val="auto"/>
        </w:rPr>
      </w:pPr>
      <w:r>
        <w:rPr>
          <w:bCs/>
          <w:color w:val="auto"/>
        </w:rPr>
        <w:t>NOTE:</w:t>
      </w:r>
      <w:r w:rsidR="00026F53" w:rsidRPr="00FF6AFD">
        <w:rPr>
          <w:bCs/>
          <w:color w:val="auto"/>
        </w:rPr>
        <w:t xml:space="preserve"> </w:t>
      </w:r>
      <w:r w:rsidR="000E40B8" w:rsidRPr="00FF6AFD">
        <w:rPr>
          <w:bCs/>
          <w:color w:val="auto"/>
        </w:rPr>
        <w:t>Clear the adults from the vials</w:t>
      </w:r>
      <w:r w:rsidR="00414DCF">
        <w:rPr>
          <w:bCs/>
          <w:color w:val="auto"/>
        </w:rPr>
        <w:t xml:space="preserve"> </w:t>
      </w:r>
      <w:r w:rsidR="00BD0B1D" w:rsidRPr="00FF6AFD">
        <w:rPr>
          <w:bCs/>
          <w:color w:val="auto"/>
        </w:rPr>
        <w:t>be</w:t>
      </w:r>
      <w:r w:rsidR="000E40B8" w:rsidRPr="00FF6AFD">
        <w:rPr>
          <w:bCs/>
          <w:color w:val="auto"/>
        </w:rPr>
        <w:t>fore the progeny emerge</w:t>
      </w:r>
      <w:r w:rsidR="00026F53" w:rsidRPr="00FF6AFD">
        <w:rPr>
          <w:bCs/>
          <w:color w:val="auto"/>
        </w:rPr>
        <w:t xml:space="preserve"> to ensure the proper genotype</w:t>
      </w:r>
      <w:r w:rsidR="000E40B8" w:rsidRPr="00FF6AFD">
        <w:rPr>
          <w:bCs/>
          <w:color w:val="auto"/>
        </w:rPr>
        <w:t>.</w:t>
      </w:r>
    </w:p>
    <w:p w14:paraId="765E4A74" w14:textId="77777777" w:rsidR="00414DCF" w:rsidRDefault="00414DCF" w:rsidP="00FF6AFD">
      <w:pPr>
        <w:widowControl/>
        <w:rPr>
          <w:bCs/>
          <w:color w:val="auto"/>
        </w:rPr>
      </w:pPr>
    </w:p>
    <w:p w14:paraId="73E95BAC" w14:textId="54691C58" w:rsidR="00414DCF" w:rsidRDefault="00FF6AFD" w:rsidP="00FF6AFD">
      <w:pPr>
        <w:widowControl/>
        <w:rPr>
          <w:bCs/>
          <w:color w:val="auto"/>
        </w:rPr>
      </w:pPr>
      <w:r w:rsidRPr="00FF6AFD">
        <w:rPr>
          <w:bCs/>
          <w:color w:val="auto"/>
        </w:rPr>
        <w:t>1.</w:t>
      </w:r>
      <w:r w:rsidR="001A4A87" w:rsidRPr="00FF6AFD">
        <w:rPr>
          <w:bCs/>
          <w:color w:val="auto"/>
        </w:rPr>
        <w:t>3.</w:t>
      </w:r>
      <w:r w:rsidR="00414DCF">
        <w:rPr>
          <w:bCs/>
          <w:color w:val="auto"/>
        </w:rPr>
        <w:t xml:space="preserve"> </w:t>
      </w:r>
      <w:r w:rsidR="000E40B8" w:rsidRPr="00FF6AFD">
        <w:rPr>
          <w:bCs/>
          <w:color w:val="auto"/>
        </w:rPr>
        <w:t>Once progeny emerge</w:t>
      </w:r>
      <w:r w:rsidR="00026F53" w:rsidRPr="00FF6AFD">
        <w:rPr>
          <w:bCs/>
          <w:color w:val="auto"/>
        </w:rPr>
        <w:t>,</w:t>
      </w:r>
      <w:r w:rsidR="000E40B8" w:rsidRPr="00FF6AFD">
        <w:rPr>
          <w:bCs/>
          <w:color w:val="auto"/>
        </w:rPr>
        <w:t xml:space="preserve"> collect the transgenic flies into vials and sort by sex to begin aging for experimental conditions.</w:t>
      </w:r>
      <w:r w:rsidR="00414DCF">
        <w:rPr>
          <w:bCs/>
          <w:color w:val="auto"/>
        </w:rPr>
        <w:t xml:space="preserve"> </w:t>
      </w:r>
    </w:p>
    <w:p w14:paraId="2E608AC3" w14:textId="77777777" w:rsidR="00414DCF" w:rsidRDefault="00414DCF" w:rsidP="00FF6AFD">
      <w:pPr>
        <w:widowControl/>
        <w:rPr>
          <w:bCs/>
          <w:color w:val="auto"/>
        </w:rPr>
      </w:pPr>
    </w:p>
    <w:p w14:paraId="2797C668" w14:textId="3654ABD7" w:rsidR="001D636E" w:rsidRDefault="00FF6AFD" w:rsidP="00FF6AFD">
      <w:pPr>
        <w:widowControl/>
        <w:rPr>
          <w:bCs/>
          <w:color w:val="auto"/>
        </w:rPr>
      </w:pPr>
      <w:r w:rsidRPr="00FF6AFD">
        <w:rPr>
          <w:bCs/>
          <w:color w:val="auto"/>
        </w:rPr>
        <w:t>1.</w:t>
      </w:r>
      <w:r w:rsidR="00333EC2" w:rsidRPr="00FF6AFD">
        <w:rPr>
          <w:bCs/>
          <w:color w:val="auto"/>
        </w:rPr>
        <w:t>4. Once flies are collected</w:t>
      </w:r>
      <w:r w:rsidR="000E00A6" w:rsidRPr="00FF6AFD">
        <w:rPr>
          <w:bCs/>
          <w:color w:val="auto"/>
        </w:rPr>
        <w:t>,</w:t>
      </w:r>
      <w:r w:rsidR="00414DCF">
        <w:rPr>
          <w:bCs/>
          <w:color w:val="auto"/>
        </w:rPr>
        <w:t xml:space="preserve"> </w:t>
      </w:r>
      <w:r w:rsidR="00064273" w:rsidRPr="00FF6AFD">
        <w:rPr>
          <w:bCs/>
          <w:color w:val="auto"/>
        </w:rPr>
        <w:t>transfer</w:t>
      </w:r>
      <w:r w:rsidR="00333EC2" w:rsidRPr="00FF6AFD">
        <w:rPr>
          <w:bCs/>
          <w:color w:val="auto"/>
        </w:rPr>
        <w:t xml:space="preserve"> flies </w:t>
      </w:r>
      <w:r w:rsidR="00064273" w:rsidRPr="00FF6AFD">
        <w:rPr>
          <w:bCs/>
          <w:color w:val="auto"/>
        </w:rPr>
        <w:t>to</w:t>
      </w:r>
      <w:r w:rsidR="00333EC2" w:rsidRPr="00FF6AFD">
        <w:rPr>
          <w:bCs/>
          <w:color w:val="auto"/>
        </w:rPr>
        <w:t xml:space="preserve"> fresh food every 2 days until the flies are 21 days</w:t>
      </w:r>
      <w:r w:rsidR="00414DCF">
        <w:rPr>
          <w:bCs/>
          <w:color w:val="auto"/>
        </w:rPr>
        <w:t xml:space="preserve"> </w:t>
      </w:r>
      <w:r w:rsidR="00333EC2" w:rsidRPr="00FF6AFD">
        <w:rPr>
          <w:bCs/>
          <w:color w:val="auto"/>
        </w:rPr>
        <w:t>old</w:t>
      </w:r>
      <w:r w:rsidR="000E00A6" w:rsidRPr="00FF6AFD">
        <w:rPr>
          <w:bCs/>
          <w:color w:val="auto"/>
        </w:rPr>
        <w:t xml:space="preserve">. </w:t>
      </w:r>
    </w:p>
    <w:p w14:paraId="6951331D" w14:textId="77777777" w:rsidR="00414DCF" w:rsidRPr="00FF6AFD" w:rsidRDefault="00414DCF" w:rsidP="00FF6AFD">
      <w:pPr>
        <w:widowControl/>
        <w:rPr>
          <w:b/>
          <w:color w:val="auto"/>
        </w:rPr>
      </w:pPr>
    </w:p>
    <w:p w14:paraId="44F6DB47" w14:textId="7D14C0AE" w:rsidR="00515C0F" w:rsidRDefault="00FF6AFD" w:rsidP="00FF6AFD">
      <w:pPr>
        <w:widowControl/>
        <w:rPr>
          <w:b/>
          <w:color w:val="auto"/>
        </w:rPr>
      </w:pPr>
      <w:r w:rsidRPr="00FF6AFD">
        <w:rPr>
          <w:b/>
          <w:color w:val="auto"/>
        </w:rPr>
        <w:t>2</w:t>
      </w:r>
      <w:r w:rsidR="00147A6E" w:rsidRPr="00FF6AFD">
        <w:rPr>
          <w:b/>
          <w:color w:val="auto"/>
        </w:rPr>
        <w:t xml:space="preserve">. </w:t>
      </w:r>
      <w:r w:rsidR="00515C0F" w:rsidRPr="00FF6AFD">
        <w:rPr>
          <w:b/>
          <w:color w:val="auto"/>
        </w:rPr>
        <w:t xml:space="preserve">Dissection </w:t>
      </w:r>
      <w:r w:rsidR="00D869C3">
        <w:rPr>
          <w:b/>
          <w:color w:val="auto"/>
        </w:rPr>
        <w:t>p</w:t>
      </w:r>
      <w:r w:rsidR="00515C0F" w:rsidRPr="00FF6AFD">
        <w:rPr>
          <w:b/>
          <w:color w:val="auto"/>
        </w:rPr>
        <w:t>rep</w:t>
      </w:r>
    </w:p>
    <w:p w14:paraId="6725426F" w14:textId="77777777" w:rsidR="00414DCF" w:rsidRPr="00FF6AFD" w:rsidRDefault="00414DCF" w:rsidP="00FF6AFD">
      <w:pPr>
        <w:widowControl/>
        <w:rPr>
          <w:b/>
          <w:color w:val="auto"/>
        </w:rPr>
      </w:pPr>
    </w:p>
    <w:p w14:paraId="2E32C3E9" w14:textId="5A5A4F91" w:rsidR="00393768" w:rsidRDefault="00414DCF" w:rsidP="00FF6AFD">
      <w:pPr>
        <w:pStyle w:val="ListParagraph"/>
        <w:widowControl/>
        <w:autoSpaceDE/>
        <w:autoSpaceDN/>
        <w:adjustRightInd/>
        <w:ind w:left="0"/>
        <w:rPr>
          <w:color w:val="auto"/>
        </w:rPr>
      </w:pPr>
      <w:r>
        <w:rPr>
          <w:color w:val="auto"/>
        </w:rPr>
        <w:t xml:space="preserve">2.1. </w:t>
      </w:r>
      <w:r w:rsidR="00D04881" w:rsidRPr="00FF6AFD">
        <w:rPr>
          <w:color w:val="auto"/>
        </w:rPr>
        <w:t>To prepare for dissections</w:t>
      </w:r>
      <w:r w:rsidR="00247951" w:rsidRPr="00FF6AFD">
        <w:rPr>
          <w:color w:val="auto"/>
        </w:rPr>
        <w:t>,</w:t>
      </w:r>
      <w:r w:rsidR="00D04881" w:rsidRPr="00FF6AFD">
        <w:rPr>
          <w:color w:val="auto"/>
        </w:rPr>
        <w:t xml:space="preserve"> o</w:t>
      </w:r>
      <w:r w:rsidR="00147A6E" w:rsidRPr="00FF6AFD">
        <w:rPr>
          <w:color w:val="auto"/>
        </w:rPr>
        <w:t>btain</w:t>
      </w:r>
      <w:r w:rsidR="00D04881" w:rsidRPr="00FF6AFD">
        <w:rPr>
          <w:color w:val="auto"/>
        </w:rPr>
        <w:t xml:space="preserve"> room temperature</w:t>
      </w:r>
      <w:r w:rsidR="00147A6E" w:rsidRPr="00FF6AFD">
        <w:rPr>
          <w:color w:val="auto"/>
        </w:rPr>
        <w:t xml:space="preserve"> </w:t>
      </w:r>
      <w:r w:rsidR="00D869C3" w:rsidRPr="00FF6AFD">
        <w:rPr>
          <w:color w:val="auto"/>
        </w:rPr>
        <w:t xml:space="preserve">phosphate buffered saline </w:t>
      </w:r>
      <w:r w:rsidR="00515C0F" w:rsidRPr="00FF6AFD">
        <w:rPr>
          <w:color w:val="auto"/>
        </w:rPr>
        <w:t>(</w:t>
      </w:r>
      <w:r w:rsidR="00A26A0F">
        <w:rPr>
          <w:color w:val="auto"/>
        </w:rPr>
        <w:t xml:space="preserve">1x </w:t>
      </w:r>
      <w:r w:rsidR="00515C0F" w:rsidRPr="00FF6AFD">
        <w:rPr>
          <w:color w:val="auto"/>
        </w:rPr>
        <w:t>PBS)</w:t>
      </w:r>
      <w:r w:rsidR="00D04881" w:rsidRPr="00FF6AFD">
        <w:rPr>
          <w:color w:val="auto"/>
        </w:rPr>
        <w:t xml:space="preserve">, a </w:t>
      </w:r>
      <w:r w:rsidR="00621300" w:rsidRPr="00FF6AFD">
        <w:rPr>
          <w:color w:val="auto"/>
        </w:rPr>
        <w:t>10 cm</w:t>
      </w:r>
      <w:r w:rsidR="005637EF" w:rsidRPr="00FF6AFD">
        <w:rPr>
          <w:color w:val="auto"/>
        </w:rPr>
        <w:t xml:space="preserve"> dissection dish coated with </w:t>
      </w:r>
      <w:r w:rsidR="00CE01A0" w:rsidRPr="00FF6AFD">
        <w:rPr>
          <w:color w:val="auto"/>
        </w:rPr>
        <w:t xml:space="preserve">a </w:t>
      </w:r>
      <w:r w:rsidR="005637EF" w:rsidRPr="00FF6AFD">
        <w:rPr>
          <w:color w:val="auto"/>
        </w:rPr>
        <w:t>silicone elastomer</w:t>
      </w:r>
      <w:r w:rsidR="00D04881" w:rsidRPr="00FF6AFD">
        <w:rPr>
          <w:color w:val="auto"/>
        </w:rPr>
        <w:t xml:space="preserve">, straight edge dissecting scissors, one set of </w:t>
      </w:r>
      <w:r w:rsidR="00E87C5F" w:rsidRPr="00FF6AFD">
        <w:rPr>
          <w:color w:val="auto"/>
        </w:rPr>
        <w:t xml:space="preserve">blunt </w:t>
      </w:r>
      <w:r w:rsidR="00D04881" w:rsidRPr="00FF6AFD">
        <w:rPr>
          <w:color w:val="auto"/>
        </w:rPr>
        <w:t>dissection forceps</w:t>
      </w:r>
      <w:r w:rsidR="00E87C5F" w:rsidRPr="00FF6AFD">
        <w:rPr>
          <w:color w:val="auto"/>
        </w:rPr>
        <w:t xml:space="preserve">, </w:t>
      </w:r>
      <w:r w:rsidR="00D04881" w:rsidRPr="00FF6AFD">
        <w:rPr>
          <w:color w:val="auto"/>
        </w:rPr>
        <w:t>a P200 pi</w:t>
      </w:r>
      <w:r w:rsidR="00247951" w:rsidRPr="00FF6AFD">
        <w:rPr>
          <w:color w:val="auto"/>
        </w:rPr>
        <w:t xml:space="preserve">pette and pipette tips, 2.0 mL </w:t>
      </w:r>
      <w:r w:rsidR="00D04881" w:rsidRPr="00FF6AFD">
        <w:rPr>
          <w:color w:val="auto"/>
        </w:rPr>
        <w:t xml:space="preserve">microcentrifuge tubes, </w:t>
      </w:r>
      <w:r w:rsidR="00A87889" w:rsidRPr="00FF6AFD">
        <w:rPr>
          <w:color w:val="auto"/>
        </w:rPr>
        <w:t>standard office scissors</w:t>
      </w:r>
      <w:r w:rsidR="00D04881" w:rsidRPr="00FF6AFD">
        <w:rPr>
          <w:color w:val="auto"/>
        </w:rPr>
        <w:t xml:space="preserve">, 70% ethanol, a 6 cm </w:t>
      </w:r>
      <w:r w:rsidR="00D869C3">
        <w:rPr>
          <w:color w:val="auto"/>
        </w:rPr>
        <w:t>P</w:t>
      </w:r>
      <w:r w:rsidR="00D04881" w:rsidRPr="00FF6AFD">
        <w:rPr>
          <w:color w:val="auto"/>
        </w:rPr>
        <w:t xml:space="preserve">etri dish, </w:t>
      </w:r>
      <w:r w:rsidR="00A85A1D" w:rsidRPr="00FF6AFD">
        <w:rPr>
          <w:color w:val="auto"/>
        </w:rPr>
        <w:t xml:space="preserve">and </w:t>
      </w:r>
      <w:r w:rsidR="00393768" w:rsidRPr="00FF6AFD">
        <w:rPr>
          <w:color w:val="auto"/>
        </w:rPr>
        <w:t>32%</w:t>
      </w:r>
      <w:r w:rsidR="00D04881" w:rsidRPr="00FF6AFD">
        <w:rPr>
          <w:color w:val="auto"/>
        </w:rPr>
        <w:t xml:space="preserve"> </w:t>
      </w:r>
      <w:r w:rsidR="00A413ED" w:rsidRPr="00FF6AFD">
        <w:rPr>
          <w:color w:val="auto"/>
        </w:rPr>
        <w:t>f</w:t>
      </w:r>
      <w:r w:rsidR="00D04881" w:rsidRPr="00FF6AFD">
        <w:rPr>
          <w:color w:val="auto"/>
        </w:rPr>
        <w:t>ormaldehyde</w:t>
      </w:r>
      <w:r w:rsidR="00A87889" w:rsidRPr="00FF6AFD">
        <w:rPr>
          <w:color w:val="auto"/>
        </w:rPr>
        <w:t xml:space="preserve"> diluted to 4% with</w:t>
      </w:r>
      <w:r w:rsidR="00A26A0F">
        <w:rPr>
          <w:color w:val="auto"/>
        </w:rPr>
        <w:t xml:space="preserve"> 1x PBS</w:t>
      </w:r>
      <w:r w:rsidR="00A87889" w:rsidRPr="00FF6AFD">
        <w:rPr>
          <w:color w:val="auto"/>
        </w:rPr>
        <w:t>.</w:t>
      </w:r>
    </w:p>
    <w:p w14:paraId="211ADDA8" w14:textId="77777777" w:rsidR="00414DCF" w:rsidRPr="00FF6AFD" w:rsidRDefault="00414DCF" w:rsidP="00FF6AFD">
      <w:pPr>
        <w:pStyle w:val="ListParagraph"/>
        <w:widowControl/>
        <w:autoSpaceDE/>
        <w:autoSpaceDN/>
        <w:adjustRightInd/>
        <w:ind w:left="0"/>
        <w:rPr>
          <w:color w:val="auto"/>
        </w:rPr>
      </w:pPr>
    </w:p>
    <w:p w14:paraId="34C681F2" w14:textId="29C631C7" w:rsidR="006813CB" w:rsidRDefault="00414DCF" w:rsidP="00FF6AFD">
      <w:pPr>
        <w:pStyle w:val="ListParagraph"/>
        <w:widowControl/>
        <w:autoSpaceDE/>
        <w:autoSpaceDN/>
        <w:adjustRightInd/>
        <w:ind w:left="0"/>
        <w:rPr>
          <w:color w:val="auto"/>
        </w:rPr>
      </w:pPr>
      <w:r>
        <w:rPr>
          <w:color w:val="auto"/>
        </w:rPr>
        <w:t>2.</w:t>
      </w:r>
      <w:r w:rsidR="00FF6AFD" w:rsidRPr="00FF6AFD">
        <w:rPr>
          <w:color w:val="auto"/>
        </w:rPr>
        <w:t xml:space="preserve">2. </w:t>
      </w:r>
      <w:r w:rsidR="00515C0F" w:rsidRPr="00FF6AFD">
        <w:rPr>
          <w:color w:val="auto"/>
        </w:rPr>
        <w:t xml:space="preserve">Label tubes for </w:t>
      </w:r>
      <w:r w:rsidR="006813CB" w:rsidRPr="00FF6AFD">
        <w:rPr>
          <w:color w:val="auto"/>
        </w:rPr>
        <w:t xml:space="preserve">each genotype or </w:t>
      </w:r>
      <w:r w:rsidR="00A85A1D" w:rsidRPr="00FF6AFD">
        <w:rPr>
          <w:color w:val="auto"/>
        </w:rPr>
        <w:t>condition and</w:t>
      </w:r>
      <w:r w:rsidR="00515C0F" w:rsidRPr="00FF6AFD">
        <w:rPr>
          <w:color w:val="auto"/>
        </w:rPr>
        <w:t xml:space="preserve"> add 900</w:t>
      </w:r>
      <w:r w:rsidR="006813CB" w:rsidRPr="00FF6AFD">
        <w:rPr>
          <w:color w:val="auto"/>
        </w:rPr>
        <w:t xml:space="preserve"> </w:t>
      </w:r>
      <w:r w:rsidR="00515C0F" w:rsidRPr="00FF6AFD">
        <w:rPr>
          <w:color w:val="auto"/>
        </w:rPr>
        <w:t>µL</w:t>
      </w:r>
      <w:r w:rsidR="00D869C3">
        <w:rPr>
          <w:color w:val="auto"/>
        </w:rPr>
        <w:t xml:space="preserve"> of</w:t>
      </w:r>
      <w:r w:rsidR="00A26A0F">
        <w:rPr>
          <w:color w:val="auto"/>
        </w:rPr>
        <w:t xml:space="preserve"> 1x PBS</w:t>
      </w:r>
      <w:r w:rsidR="00515C0F" w:rsidRPr="00FF6AFD">
        <w:rPr>
          <w:color w:val="auto"/>
        </w:rPr>
        <w:t xml:space="preserve"> (room temp) and 150</w:t>
      </w:r>
      <w:r w:rsidR="006813CB" w:rsidRPr="00FF6AFD">
        <w:rPr>
          <w:color w:val="auto"/>
        </w:rPr>
        <w:t xml:space="preserve"> </w:t>
      </w:r>
      <w:r w:rsidR="00515C0F" w:rsidRPr="00FF6AFD">
        <w:rPr>
          <w:color w:val="auto"/>
        </w:rPr>
        <w:t xml:space="preserve">µL </w:t>
      </w:r>
      <w:r w:rsidR="006813CB" w:rsidRPr="00FF6AFD">
        <w:rPr>
          <w:color w:val="auto"/>
        </w:rPr>
        <w:t xml:space="preserve">of </w:t>
      </w:r>
      <w:r w:rsidR="00515C0F" w:rsidRPr="00FF6AFD">
        <w:rPr>
          <w:color w:val="auto"/>
        </w:rPr>
        <w:t xml:space="preserve">32% </w:t>
      </w:r>
      <w:r w:rsidR="00D869C3">
        <w:rPr>
          <w:color w:val="auto"/>
        </w:rPr>
        <w:t>f</w:t>
      </w:r>
      <w:r w:rsidR="00515C0F" w:rsidRPr="00FF6AFD">
        <w:rPr>
          <w:color w:val="auto"/>
        </w:rPr>
        <w:t>ormaldehyde</w:t>
      </w:r>
      <w:r w:rsidR="00A85A1D" w:rsidRPr="00FF6AFD">
        <w:rPr>
          <w:color w:val="auto"/>
        </w:rPr>
        <w:t xml:space="preserve"> to each tube.</w:t>
      </w:r>
      <w:r>
        <w:rPr>
          <w:color w:val="auto"/>
        </w:rPr>
        <w:t xml:space="preserve"> </w:t>
      </w:r>
      <w:r w:rsidR="005E1948" w:rsidRPr="00FF6AFD">
        <w:rPr>
          <w:color w:val="auto"/>
          <w:highlight w:val="yellow"/>
        </w:rPr>
        <w:t>O</w:t>
      </w:r>
      <w:r w:rsidR="00515C0F" w:rsidRPr="00FF6AFD">
        <w:rPr>
          <w:color w:val="auto"/>
          <w:highlight w:val="yellow"/>
        </w:rPr>
        <w:t>btain a 200 µL pipette tip</w:t>
      </w:r>
      <w:r w:rsidR="006813CB" w:rsidRPr="00FF6AFD">
        <w:rPr>
          <w:color w:val="auto"/>
          <w:highlight w:val="yellow"/>
        </w:rPr>
        <w:t xml:space="preserve"> and c</w:t>
      </w:r>
      <w:r w:rsidR="00515C0F" w:rsidRPr="00FF6AFD">
        <w:rPr>
          <w:color w:val="auto"/>
          <w:highlight w:val="yellow"/>
        </w:rPr>
        <w:t>ut off about 1/5</w:t>
      </w:r>
      <w:r w:rsidR="00515C0F" w:rsidRPr="00FF6AFD">
        <w:rPr>
          <w:color w:val="auto"/>
          <w:highlight w:val="yellow"/>
          <w:vertAlign w:val="superscript"/>
        </w:rPr>
        <w:t>th</w:t>
      </w:r>
      <w:r w:rsidR="00B97B02" w:rsidRPr="00FF6AFD">
        <w:rPr>
          <w:color w:val="auto"/>
          <w:highlight w:val="yellow"/>
        </w:rPr>
        <w:t xml:space="preserve">, or approximately 10 mm </w:t>
      </w:r>
      <w:r w:rsidR="00515C0F" w:rsidRPr="00FF6AFD">
        <w:rPr>
          <w:color w:val="auto"/>
          <w:highlight w:val="yellow"/>
        </w:rPr>
        <w:t>of</w:t>
      </w:r>
      <w:r w:rsidR="006813CB" w:rsidRPr="00FF6AFD">
        <w:rPr>
          <w:color w:val="auto"/>
          <w:highlight w:val="yellow"/>
        </w:rPr>
        <w:t xml:space="preserve"> the</w:t>
      </w:r>
      <w:r w:rsidR="00515C0F" w:rsidRPr="00FF6AFD">
        <w:rPr>
          <w:color w:val="auto"/>
          <w:highlight w:val="yellow"/>
        </w:rPr>
        <w:t xml:space="preserve"> tip </w:t>
      </w:r>
      <w:r w:rsidR="006813CB" w:rsidRPr="00FF6AFD">
        <w:rPr>
          <w:color w:val="auto"/>
          <w:highlight w:val="yellow"/>
        </w:rPr>
        <w:t>in order to transport</w:t>
      </w:r>
      <w:r w:rsidR="00515C0F" w:rsidRPr="00FF6AFD">
        <w:rPr>
          <w:color w:val="auto"/>
          <w:highlight w:val="yellow"/>
        </w:rPr>
        <w:t xml:space="preserve"> thorax</w:t>
      </w:r>
      <w:r w:rsidR="006813CB" w:rsidRPr="00FF6AFD">
        <w:rPr>
          <w:color w:val="auto"/>
          <w:highlight w:val="yellow"/>
        </w:rPr>
        <w:t xml:space="preserve"> samples</w:t>
      </w:r>
      <w:r w:rsidR="00515C0F" w:rsidRPr="00FF6AFD">
        <w:rPr>
          <w:color w:val="auto"/>
          <w:highlight w:val="yellow"/>
        </w:rPr>
        <w:t>.</w:t>
      </w:r>
      <w:r>
        <w:rPr>
          <w:color w:val="auto"/>
          <w:highlight w:val="yellow"/>
        </w:rPr>
        <w:t xml:space="preserve"> </w:t>
      </w:r>
      <w:r w:rsidR="00593303" w:rsidRPr="00FF6AFD">
        <w:rPr>
          <w:color w:val="auto"/>
        </w:rPr>
        <w:t xml:space="preserve">Wear gloves and safety glasses when preparing the </w:t>
      </w:r>
      <w:r w:rsidR="00B97B02" w:rsidRPr="00FF6AFD">
        <w:rPr>
          <w:color w:val="auto"/>
        </w:rPr>
        <w:t>4% formaldehyde fixative.</w:t>
      </w:r>
      <w:r>
        <w:rPr>
          <w:color w:val="auto"/>
        </w:rPr>
        <w:t xml:space="preserve"> </w:t>
      </w:r>
    </w:p>
    <w:p w14:paraId="67AE0215" w14:textId="77777777" w:rsidR="00D869C3" w:rsidRPr="00FF6AFD" w:rsidRDefault="00D869C3" w:rsidP="00FF6AFD">
      <w:pPr>
        <w:pStyle w:val="ListParagraph"/>
        <w:widowControl/>
        <w:autoSpaceDE/>
        <w:autoSpaceDN/>
        <w:adjustRightInd/>
        <w:ind w:left="0"/>
        <w:rPr>
          <w:color w:val="auto"/>
        </w:rPr>
      </w:pPr>
    </w:p>
    <w:p w14:paraId="1D70C88D" w14:textId="11B552D3" w:rsidR="00515C0F" w:rsidRPr="00FF6AFD" w:rsidRDefault="00FF6AFD" w:rsidP="00FF6AFD">
      <w:pPr>
        <w:pStyle w:val="ListParagraph"/>
        <w:widowControl/>
        <w:autoSpaceDE/>
        <w:autoSpaceDN/>
        <w:adjustRightInd/>
        <w:ind w:left="0"/>
        <w:rPr>
          <w:color w:val="auto"/>
        </w:rPr>
      </w:pPr>
      <w:r w:rsidRPr="00FF6AFD">
        <w:rPr>
          <w:color w:val="auto"/>
          <w:highlight w:val="yellow"/>
        </w:rPr>
        <w:lastRenderedPageBreak/>
        <w:t>2.</w:t>
      </w:r>
      <w:r w:rsidR="00414DCF">
        <w:rPr>
          <w:color w:val="auto"/>
          <w:highlight w:val="yellow"/>
        </w:rPr>
        <w:t>3</w:t>
      </w:r>
      <w:r w:rsidRPr="00FF6AFD">
        <w:rPr>
          <w:color w:val="auto"/>
          <w:highlight w:val="yellow"/>
        </w:rPr>
        <w:t xml:space="preserve">. </w:t>
      </w:r>
      <w:r w:rsidR="00621300" w:rsidRPr="00A26A0F">
        <w:rPr>
          <w:color w:val="auto"/>
        </w:rPr>
        <w:t>Anesthetize 6</w:t>
      </w:r>
      <w:r w:rsidR="00D869C3" w:rsidRPr="00A26A0F">
        <w:rPr>
          <w:color w:val="auto"/>
        </w:rPr>
        <w:t>‒</w:t>
      </w:r>
      <w:r w:rsidR="00621300" w:rsidRPr="00A26A0F">
        <w:rPr>
          <w:color w:val="auto"/>
        </w:rPr>
        <w:t xml:space="preserve">10 flies </w:t>
      </w:r>
      <w:r w:rsidR="005943B0" w:rsidRPr="00A26A0F">
        <w:rPr>
          <w:color w:val="auto"/>
        </w:rPr>
        <w:t xml:space="preserve">per group directly from the vial </w:t>
      </w:r>
      <w:r w:rsidR="00621300" w:rsidRPr="00A26A0F">
        <w:rPr>
          <w:color w:val="auto"/>
        </w:rPr>
        <w:t>with CO</w:t>
      </w:r>
      <w:r w:rsidR="00621300" w:rsidRPr="00A26A0F">
        <w:rPr>
          <w:color w:val="auto"/>
          <w:vertAlign w:val="subscript"/>
        </w:rPr>
        <w:t xml:space="preserve">2 </w:t>
      </w:r>
      <w:r w:rsidR="00621300" w:rsidRPr="00A26A0F">
        <w:rPr>
          <w:color w:val="auto"/>
        </w:rPr>
        <w:t>and</w:t>
      </w:r>
      <w:r w:rsidR="00621300" w:rsidRPr="00FF6AFD">
        <w:rPr>
          <w:color w:val="auto"/>
          <w:highlight w:val="yellow"/>
        </w:rPr>
        <w:t xml:space="preserve"> </w:t>
      </w:r>
      <w:r w:rsidR="006813CB" w:rsidRPr="00FF6AFD">
        <w:rPr>
          <w:color w:val="auto"/>
          <w:highlight w:val="yellow"/>
        </w:rPr>
        <w:t>submerge</w:t>
      </w:r>
      <w:r w:rsidR="00621300" w:rsidRPr="00FF6AFD">
        <w:rPr>
          <w:color w:val="auto"/>
          <w:highlight w:val="yellow"/>
        </w:rPr>
        <w:t xml:space="preserve"> flies </w:t>
      </w:r>
      <w:r w:rsidR="006813CB" w:rsidRPr="00FF6AFD">
        <w:rPr>
          <w:color w:val="auto"/>
          <w:highlight w:val="yellow"/>
        </w:rPr>
        <w:t>in</w:t>
      </w:r>
      <w:r w:rsidR="00621300" w:rsidRPr="00FF6AFD">
        <w:rPr>
          <w:color w:val="auto"/>
          <w:highlight w:val="yellow"/>
        </w:rPr>
        <w:t xml:space="preserve">to a 6 cm </w:t>
      </w:r>
      <w:r w:rsidR="00D869C3">
        <w:rPr>
          <w:color w:val="auto"/>
          <w:highlight w:val="yellow"/>
        </w:rPr>
        <w:t>P</w:t>
      </w:r>
      <w:r w:rsidR="006813CB" w:rsidRPr="00FF6AFD">
        <w:rPr>
          <w:color w:val="auto"/>
          <w:highlight w:val="yellow"/>
        </w:rPr>
        <w:t>etri</w:t>
      </w:r>
      <w:r w:rsidR="00621300" w:rsidRPr="00FF6AFD">
        <w:rPr>
          <w:color w:val="auto"/>
          <w:highlight w:val="yellow"/>
        </w:rPr>
        <w:t xml:space="preserve"> dish with 70% </w:t>
      </w:r>
      <w:r w:rsidR="00D869C3">
        <w:rPr>
          <w:color w:val="auto"/>
          <w:highlight w:val="yellow"/>
        </w:rPr>
        <w:t>e</w:t>
      </w:r>
      <w:r w:rsidR="00621300" w:rsidRPr="00FF6AFD">
        <w:rPr>
          <w:color w:val="auto"/>
          <w:highlight w:val="yellow"/>
        </w:rPr>
        <w:t>thanol. Press flies down in</w:t>
      </w:r>
      <w:r w:rsidR="00FD3871" w:rsidRPr="00FF6AFD">
        <w:rPr>
          <w:color w:val="auto"/>
          <w:highlight w:val="yellow"/>
        </w:rPr>
        <w:t>to</w:t>
      </w:r>
      <w:r w:rsidR="00621300" w:rsidRPr="00FF6AFD">
        <w:rPr>
          <w:color w:val="auto"/>
          <w:highlight w:val="yellow"/>
        </w:rPr>
        <w:t xml:space="preserve"> </w:t>
      </w:r>
      <w:r w:rsidR="00FD3871" w:rsidRPr="00FF6AFD">
        <w:rPr>
          <w:color w:val="auto"/>
          <w:highlight w:val="yellow"/>
        </w:rPr>
        <w:t xml:space="preserve">the </w:t>
      </w:r>
      <w:r w:rsidR="00621300" w:rsidRPr="00FF6AFD">
        <w:rPr>
          <w:color w:val="auto"/>
          <w:highlight w:val="yellow"/>
        </w:rPr>
        <w:t xml:space="preserve">ethanol </w:t>
      </w:r>
      <w:r w:rsidR="00FD3871" w:rsidRPr="00FF6AFD">
        <w:rPr>
          <w:color w:val="auto"/>
          <w:highlight w:val="yellow"/>
        </w:rPr>
        <w:t>using</w:t>
      </w:r>
      <w:r w:rsidR="00621300" w:rsidRPr="00FF6AFD">
        <w:rPr>
          <w:color w:val="auto"/>
          <w:highlight w:val="yellow"/>
        </w:rPr>
        <w:t xml:space="preserve"> a paint brush </w:t>
      </w:r>
      <w:r w:rsidR="00FD3871" w:rsidRPr="00FF6AFD">
        <w:rPr>
          <w:color w:val="auto"/>
          <w:highlight w:val="yellow"/>
        </w:rPr>
        <w:t>to ensure</w:t>
      </w:r>
      <w:r w:rsidR="00621300" w:rsidRPr="00FF6AFD">
        <w:rPr>
          <w:color w:val="auto"/>
          <w:highlight w:val="yellow"/>
        </w:rPr>
        <w:t xml:space="preserve"> that specimens are fully submerged.</w:t>
      </w:r>
      <w:r w:rsidR="00414DCF">
        <w:rPr>
          <w:color w:val="auto"/>
          <w:highlight w:val="yellow"/>
        </w:rPr>
        <w:t xml:space="preserve"> </w:t>
      </w:r>
      <w:r w:rsidR="006813CB" w:rsidRPr="00FF6AFD">
        <w:rPr>
          <w:color w:val="auto"/>
        </w:rPr>
        <w:t>This</w:t>
      </w:r>
      <w:r w:rsidR="00621300" w:rsidRPr="00FF6AFD">
        <w:rPr>
          <w:color w:val="auto"/>
        </w:rPr>
        <w:t xml:space="preserve"> will remove the layer of oil on the outer cuticle.</w:t>
      </w:r>
    </w:p>
    <w:p w14:paraId="12754F02" w14:textId="77777777" w:rsidR="00FF6AFD" w:rsidRPr="00FF6AFD" w:rsidRDefault="00FF6AFD" w:rsidP="00FF6AFD">
      <w:pPr>
        <w:pStyle w:val="ListParagraph"/>
        <w:widowControl/>
        <w:autoSpaceDE/>
        <w:autoSpaceDN/>
        <w:adjustRightInd/>
        <w:ind w:left="0"/>
        <w:rPr>
          <w:color w:val="auto"/>
          <w:highlight w:val="yellow"/>
        </w:rPr>
      </w:pPr>
    </w:p>
    <w:p w14:paraId="1CC1D676" w14:textId="489C9CAE" w:rsidR="00FF6AFD" w:rsidRPr="00FF6AFD" w:rsidRDefault="00FF6AFD" w:rsidP="00FF6AFD">
      <w:pPr>
        <w:pStyle w:val="ListParagraph"/>
        <w:widowControl/>
        <w:ind w:left="0"/>
        <w:rPr>
          <w:b/>
          <w:color w:val="auto"/>
        </w:rPr>
      </w:pPr>
      <w:r w:rsidRPr="00FF6AFD">
        <w:rPr>
          <w:b/>
          <w:color w:val="auto"/>
        </w:rPr>
        <w:t>3</w:t>
      </w:r>
      <w:r w:rsidR="00147A6E" w:rsidRPr="00FF6AFD">
        <w:rPr>
          <w:b/>
          <w:color w:val="auto"/>
        </w:rPr>
        <w:t xml:space="preserve">. </w:t>
      </w:r>
      <w:r w:rsidR="00515C0F" w:rsidRPr="00FF6AFD">
        <w:rPr>
          <w:b/>
          <w:color w:val="auto"/>
        </w:rPr>
        <w:t xml:space="preserve">Thorax </w:t>
      </w:r>
      <w:r w:rsidR="002948DF" w:rsidRPr="00FF6AFD">
        <w:rPr>
          <w:b/>
          <w:color w:val="auto"/>
        </w:rPr>
        <w:t>isolation and fixation</w:t>
      </w:r>
    </w:p>
    <w:p w14:paraId="7A3565DC" w14:textId="77777777" w:rsidR="00FF6AFD" w:rsidRPr="00FF6AFD" w:rsidRDefault="00FF6AFD" w:rsidP="00FF6AFD">
      <w:pPr>
        <w:pStyle w:val="ListParagraph"/>
        <w:widowControl/>
        <w:ind w:left="0"/>
        <w:rPr>
          <w:b/>
          <w:color w:val="auto"/>
        </w:rPr>
      </w:pPr>
    </w:p>
    <w:p w14:paraId="410AB5FD" w14:textId="7C7EAA78" w:rsidR="0098656D" w:rsidRPr="00FF6AFD" w:rsidRDefault="00F54BC3" w:rsidP="00FF6AFD">
      <w:pPr>
        <w:pStyle w:val="ListParagraph"/>
        <w:widowControl/>
        <w:numPr>
          <w:ilvl w:val="0"/>
          <w:numId w:val="23"/>
        </w:numPr>
        <w:autoSpaceDE/>
        <w:autoSpaceDN/>
        <w:adjustRightInd/>
        <w:rPr>
          <w:color w:val="auto"/>
        </w:rPr>
      </w:pPr>
      <w:r w:rsidRPr="00FF6AFD">
        <w:rPr>
          <w:color w:val="auto"/>
        </w:rPr>
        <w:t>Before dissecting each specimen, a</w:t>
      </w:r>
      <w:r w:rsidR="00515C0F" w:rsidRPr="00FF6AFD">
        <w:rPr>
          <w:color w:val="auto"/>
        </w:rPr>
        <w:t xml:space="preserve">dd </w:t>
      </w:r>
      <w:r w:rsidR="00B97B02" w:rsidRPr="00FF6AFD">
        <w:rPr>
          <w:color w:val="auto"/>
        </w:rPr>
        <w:t>approximately 7</w:t>
      </w:r>
      <w:r w:rsidR="002948DF" w:rsidRPr="002948DF">
        <w:rPr>
          <w:color w:val="auto"/>
        </w:rPr>
        <w:t>‒</w:t>
      </w:r>
      <w:r w:rsidR="00B97B02" w:rsidRPr="00FF6AFD">
        <w:rPr>
          <w:color w:val="auto"/>
        </w:rPr>
        <w:t>10 mL of</w:t>
      </w:r>
      <w:r w:rsidR="00A26A0F">
        <w:rPr>
          <w:color w:val="auto"/>
        </w:rPr>
        <w:t xml:space="preserve"> 1x PBS</w:t>
      </w:r>
      <w:r w:rsidR="00621300" w:rsidRPr="00FF6AFD">
        <w:rPr>
          <w:color w:val="auto"/>
        </w:rPr>
        <w:t xml:space="preserve"> </w:t>
      </w:r>
      <w:r w:rsidR="0098656D" w:rsidRPr="00FF6AFD">
        <w:rPr>
          <w:color w:val="auto"/>
        </w:rPr>
        <w:t xml:space="preserve">to the </w:t>
      </w:r>
      <w:r w:rsidR="005637EF" w:rsidRPr="00FF6AFD">
        <w:rPr>
          <w:color w:val="auto"/>
        </w:rPr>
        <w:t>dissection dish coated with silicone elastomer</w:t>
      </w:r>
      <w:r w:rsidR="006A523C" w:rsidRPr="00FF6AFD">
        <w:rPr>
          <w:color w:val="auto"/>
        </w:rPr>
        <w:t>.</w:t>
      </w:r>
      <w:r w:rsidR="00414DCF">
        <w:rPr>
          <w:color w:val="auto"/>
        </w:rPr>
        <w:t xml:space="preserve"> </w:t>
      </w:r>
      <w:r w:rsidR="006A523C" w:rsidRPr="00FF6AFD">
        <w:rPr>
          <w:color w:val="auto"/>
        </w:rPr>
        <w:t>This</w:t>
      </w:r>
      <w:r w:rsidR="00621300" w:rsidRPr="00FF6AFD">
        <w:rPr>
          <w:color w:val="auto"/>
        </w:rPr>
        <w:t xml:space="preserve"> vol</w:t>
      </w:r>
      <w:r w:rsidR="00C53ABD" w:rsidRPr="00FF6AFD">
        <w:rPr>
          <w:color w:val="auto"/>
        </w:rPr>
        <w:t>u</w:t>
      </w:r>
      <w:r w:rsidR="00621300" w:rsidRPr="00FF6AFD">
        <w:rPr>
          <w:color w:val="auto"/>
        </w:rPr>
        <w:t xml:space="preserve">me </w:t>
      </w:r>
      <w:r w:rsidR="006A523C" w:rsidRPr="00FF6AFD">
        <w:rPr>
          <w:color w:val="auto"/>
        </w:rPr>
        <w:t xml:space="preserve">should ensure that the tissue samples are </w:t>
      </w:r>
      <w:r w:rsidR="00621300" w:rsidRPr="00FF6AFD">
        <w:rPr>
          <w:color w:val="auto"/>
        </w:rPr>
        <w:t>completely submerge</w:t>
      </w:r>
      <w:r w:rsidR="006A523C" w:rsidRPr="00FF6AFD">
        <w:rPr>
          <w:color w:val="auto"/>
        </w:rPr>
        <w:t>d</w:t>
      </w:r>
      <w:r w:rsidR="00AE6EDC" w:rsidRPr="00FF6AFD">
        <w:rPr>
          <w:color w:val="auto"/>
        </w:rPr>
        <w:t>.</w:t>
      </w:r>
      <w:r w:rsidR="00414DCF">
        <w:rPr>
          <w:color w:val="auto"/>
        </w:rPr>
        <w:t xml:space="preserve"> </w:t>
      </w:r>
    </w:p>
    <w:p w14:paraId="1862E680" w14:textId="77777777" w:rsidR="00FF6AFD" w:rsidRPr="00FF6AFD" w:rsidRDefault="00FF6AFD" w:rsidP="00FF6AFD">
      <w:pPr>
        <w:pStyle w:val="ListParagraph"/>
        <w:widowControl/>
        <w:autoSpaceDE/>
        <w:autoSpaceDN/>
        <w:adjustRightInd/>
        <w:ind w:left="0"/>
        <w:rPr>
          <w:color w:val="auto"/>
        </w:rPr>
      </w:pPr>
    </w:p>
    <w:p w14:paraId="06F209D1" w14:textId="1CD9069A" w:rsidR="0098656D" w:rsidRPr="00FF6AFD" w:rsidRDefault="00F54BC3" w:rsidP="00FF6AFD">
      <w:pPr>
        <w:pStyle w:val="ListParagraph"/>
        <w:widowControl/>
        <w:numPr>
          <w:ilvl w:val="0"/>
          <w:numId w:val="23"/>
        </w:numPr>
        <w:autoSpaceDE/>
        <w:autoSpaceDN/>
        <w:adjustRightInd/>
        <w:rPr>
          <w:color w:val="auto"/>
          <w:highlight w:val="yellow"/>
        </w:rPr>
      </w:pPr>
      <w:r w:rsidRPr="00FF6AFD">
        <w:rPr>
          <w:color w:val="auto"/>
          <w:highlight w:val="yellow"/>
        </w:rPr>
        <w:t>T</w:t>
      </w:r>
      <w:r w:rsidR="00515C0F" w:rsidRPr="00FF6AFD">
        <w:rPr>
          <w:color w:val="auto"/>
          <w:highlight w:val="yellow"/>
        </w:rPr>
        <w:t xml:space="preserve">ransfer one fly </w:t>
      </w:r>
      <w:r w:rsidR="0098656D" w:rsidRPr="00FF6AFD">
        <w:rPr>
          <w:color w:val="auto"/>
          <w:highlight w:val="yellow"/>
        </w:rPr>
        <w:t>to the dissection dish</w:t>
      </w:r>
      <w:r w:rsidR="005943B0" w:rsidRPr="00FF6AFD">
        <w:rPr>
          <w:color w:val="auto"/>
          <w:highlight w:val="yellow"/>
        </w:rPr>
        <w:t xml:space="preserve"> from the 70% </w:t>
      </w:r>
      <w:r w:rsidR="002948DF">
        <w:rPr>
          <w:color w:val="auto"/>
          <w:highlight w:val="yellow"/>
        </w:rPr>
        <w:t>e</w:t>
      </w:r>
      <w:r w:rsidR="005943B0" w:rsidRPr="00FF6AFD">
        <w:rPr>
          <w:color w:val="auto"/>
          <w:highlight w:val="yellow"/>
        </w:rPr>
        <w:t xml:space="preserve">thanol </w:t>
      </w:r>
      <w:r w:rsidR="0098656D" w:rsidRPr="00FF6AFD">
        <w:rPr>
          <w:color w:val="auto"/>
          <w:highlight w:val="yellow"/>
        </w:rPr>
        <w:t>using</w:t>
      </w:r>
      <w:r w:rsidR="00CE01A0" w:rsidRPr="00FF6AFD">
        <w:rPr>
          <w:color w:val="auto"/>
          <w:highlight w:val="yellow"/>
        </w:rPr>
        <w:t xml:space="preserve"> blunt</w:t>
      </w:r>
      <w:r w:rsidR="0098656D" w:rsidRPr="00FF6AFD">
        <w:rPr>
          <w:color w:val="auto"/>
          <w:highlight w:val="yellow"/>
        </w:rPr>
        <w:t xml:space="preserve"> forceps and grasping </w:t>
      </w:r>
      <w:r w:rsidR="00515C0F" w:rsidRPr="00FF6AFD">
        <w:rPr>
          <w:color w:val="auto"/>
          <w:highlight w:val="yellow"/>
        </w:rPr>
        <w:t>either the wings or the legs.</w:t>
      </w:r>
      <w:r w:rsidR="00414DCF">
        <w:rPr>
          <w:color w:val="auto"/>
          <w:highlight w:val="yellow"/>
        </w:rPr>
        <w:t xml:space="preserve"> </w:t>
      </w:r>
    </w:p>
    <w:p w14:paraId="52B163A8" w14:textId="77777777" w:rsidR="00FF6AFD" w:rsidRPr="00FF6AFD" w:rsidRDefault="00FF6AFD" w:rsidP="00FF6AFD">
      <w:pPr>
        <w:pStyle w:val="ListParagraph"/>
        <w:widowControl/>
        <w:autoSpaceDE/>
        <w:autoSpaceDN/>
        <w:adjustRightInd/>
        <w:ind w:left="0"/>
        <w:rPr>
          <w:color w:val="auto"/>
          <w:highlight w:val="yellow"/>
        </w:rPr>
      </w:pPr>
    </w:p>
    <w:p w14:paraId="37019E13" w14:textId="27CC4B0C" w:rsidR="0098656D" w:rsidRPr="00FF6AFD" w:rsidRDefault="005637EF" w:rsidP="00FF6AFD">
      <w:pPr>
        <w:pStyle w:val="ListParagraph"/>
        <w:widowControl/>
        <w:numPr>
          <w:ilvl w:val="0"/>
          <w:numId w:val="23"/>
        </w:numPr>
        <w:autoSpaceDE/>
        <w:autoSpaceDN/>
        <w:adjustRightInd/>
        <w:rPr>
          <w:color w:val="auto"/>
        </w:rPr>
      </w:pPr>
      <w:r w:rsidRPr="00FF6AFD">
        <w:rPr>
          <w:color w:val="auto"/>
        </w:rPr>
        <w:t>Focus the sample in the dissection dish under a dissecting microscope.</w:t>
      </w:r>
      <w:r w:rsidR="00414DCF">
        <w:rPr>
          <w:color w:val="auto"/>
        </w:rPr>
        <w:t xml:space="preserve"> </w:t>
      </w:r>
      <w:r w:rsidRPr="002948DF">
        <w:rPr>
          <w:color w:val="auto"/>
          <w:highlight w:val="yellow"/>
        </w:rPr>
        <w:t>Next</w:t>
      </w:r>
      <w:r w:rsidR="0098656D" w:rsidRPr="002948DF">
        <w:rPr>
          <w:color w:val="auto"/>
          <w:highlight w:val="yellow"/>
        </w:rPr>
        <w:t xml:space="preserve"> submerg</w:t>
      </w:r>
      <w:r w:rsidRPr="002948DF">
        <w:rPr>
          <w:color w:val="auto"/>
          <w:highlight w:val="yellow"/>
        </w:rPr>
        <w:t>e the sample</w:t>
      </w:r>
      <w:r w:rsidR="0098656D" w:rsidRPr="002948DF">
        <w:rPr>
          <w:color w:val="auto"/>
          <w:highlight w:val="yellow"/>
        </w:rPr>
        <w:t xml:space="preserve"> in</w:t>
      </w:r>
      <w:r w:rsidR="00A26A0F">
        <w:rPr>
          <w:color w:val="auto"/>
          <w:highlight w:val="yellow"/>
        </w:rPr>
        <w:t xml:space="preserve"> 1x PBS</w:t>
      </w:r>
      <w:r w:rsidR="0098656D" w:rsidRPr="002948DF">
        <w:rPr>
          <w:color w:val="auto"/>
          <w:highlight w:val="yellow"/>
        </w:rPr>
        <w:t xml:space="preserve">, </w:t>
      </w:r>
      <w:r w:rsidRPr="002948DF">
        <w:rPr>
          <w:color w:val="auto"/>
          <w:highlight w:val="yellow"/>
        </w:rPr>
        <w:t xml:space="preserve">and </w:t>
      </w:r>
      <w:r w:rsidR="0098656D" w:rsidRPr="002948DF">
        <w:rPr>
          <w:color w:val="auto"/>
          <w:highlight w:val="yellow"/>
        </w:rPr>
        <w:t>carefully r</w:t>
      </w:r>
      <w:r w:rsidR="00515C0F" w:rsidRPr="002948DF">
        <w:rPr>
          <w:color w:val="auto"/>
          <w:highlight w:val="yellow"/>
        </w:rPr>
        <w:t xml:space="preserve">emove </w:t>
      </w:r>
      <w:r w:rsidR="0098656D" w:rsidRPr="002948DF">
        <w:rPr>
          <w:color w:val="auto"/>
          <w:highlight w:val="yellow"/>
        </w:rPr>
        <w:t xml:space="preserve">the </w:t>
      </w:r>
      <w:r w:rsidR="00515C0F" w:rsidRPr="002948DF">
        <w:rPr>
          <w:color w:val="auto"/>
          <w:highlight w:val="yellow"/>
        </w:rPr>
        <w:t xml:space="preserve">wings </w:t>
      </w:r>
      <w:r w:rsidR="00C87025" w:rsidRPr="002948DF">
        <w:rPr>
          <w:color w:val="auto"/>
          <w:highlight w:val="yellow"/>
        </w:rPr>
        <w:t>using</w:t>
      </w:r>
      <w:r w:rsidR="00147A6E" w:rsidRPr="002948DF">
        <w:rPr>
          <w:color w:val="auto"/>
          <w:highlight w:val="yellow"/>
        </w:rPr>
        <w:t xml:space="preserve"> </w:t>
      </w:r>
      <w:r w:rsidRPr="002948DF">
        <w:rPr>
          <w:color w:val="auto"/>
          <w:highlight w:val="yellow"/>
        </w:rPr>
        <w:t xml:space="preserve">blunt Dumont #5 fine </w:t>
      </w:r>
      <w:r w:rsidR="00C53ABD" w:rsidRPr="002948DF">
        <w:rPr>
          <w:color w:val="auto"/>
          <w:highlight w:val="yellow"/>
        </w:rPr>
        <w:t>forceps</w:t>
      </w:r>
      <w:r w:rsidR="00AE6EDC" w:rsidRPr="002948DF">
        <w:rPr>
          <w:color w:val="auto"/>
          <w:highlight w:val="yellow"/>
        </w:rPr>
        <w:t>.</w:t>
      </w:r>
    </w:p>
    <w:p w14:paraId="2704F123" w14:textId="77777777" w:rsidR="00FF6AFD" w:rsidRPr="00FF6AFD" w:rsidRDefault="00FF6AFD" w:rsidP="00FF6AFD">
      <w:pPr>
        <w:pStyle w:val="ListParagraph"/>
        <w:widowControl/>
        <w:autoSpaceDE/>
        <w:autoSpaceDN/>
        <w:adjustRightInd/>
        <w:ind w:left="0"/>
        <w:rPr>
          <w:color w:val="auto"/>
        </w:rPr>
      </w:pPr>
    </w:p>
    <w:p w14:paraId="1DEB25A5" w14:textId="0F01B14C" w:rsidR="00C87025" w:rsidRPr="00FF6AFD" w:rsidRDefault="00C87025" w:rsidP="00FF6AFD">
      <w:pPr>
        <w:pStyle w:val="ListParagraph"/>
        <w:widowControl/>
        <w:numPr>
          <w:ilvl w:val="0"/>
          <w:numId w:val="23"/>
        </w:numPr>
        <w:autoSpaceDE/>
        <w:autoSpaceDN/>
        <w:adjustRightInd/>
        <w:rPr>
          <w:color w:val="auto"/>
        </w:rPr>
      </w:pPr>
      <w:r w:rsidRPr="00FF6AFD">
        <w:rPr>
          <w:color w:val="auto"/>
          <w:highlight w:val="yellow"/>
        </w:rPr>
        <w:t xml:space="preserve">Using </w:t>
      </w:r>
      <w:proofErr w:type="spellStart"/>
      <w:r w:rsidR="005637EF" w:rsidRPr="00FF6AFD">
        <w:rPr>
          <w:color w:val="auto"/>
          <w:highlight w:val="yellow"/>
        </w:rPr>
        <w:t>Vannas</w:t>
      </w:r>
      <w:proofErr w:type="spellEnd"/>
      <w:r w:rsidR="005637EF" w:rsidRPr="00FF6AFD">
        <w:rPr>
          <w:color w:val="auto"/>
          <w:highlight w:val="yellow"/>
        </w:rPr>
        <w:t xml:space="preserve"> </w:t>
      </w:r>
      <w:r w:rsidRPr="00FF6AFD">
        <w:rPr>
          <w:color w:val="auto"/>
          <w:highlight w:val="yellow"/>
        </w:rPr>
        <w:t xml:space="preserve">straight edge </w:t>
      </w:r>
      <w:r w:rsidR="005637EF" w:rsidRPr="00FF6AFD">
        <w:rPr>
          <w:color w:val="auto"/>
          <w:highlight w:val="yellow"/>
        </w:rPr>
        <w:t xml:space="preserve">spring </w:t>
      </w:r>
      <w:r w:rsidRPr="00FF6AFD">
        <w:rPr>
          <w:color w:val="auto"/>
          <w:highlight w:val="yellow"/>
        </w:rPr>
        <w:t>di</w:t>
      </w:r>
      <w:r w:rsidRPr="002948DF">
        <w:rPr>
          <w:color w:val="auto"/>
          <w:highlight w:val="yellow"/>
        </w:rPr>
        <w:t>ssection scissors, remove the legs by creating a small incision in the ventral side of the cuticle</w:t>
      </w:r>
      <w:r w:rsidRPr="00FF6AFD">
        <w:rPr>
          <w:color w:val="auto"/>
        </w:rPr>
        <w:t>.</w:t>
      </w:r>
      <w:r w:rsidR="00414DCF">
        <w:rPr>
          <w:color w:val="auto"/>
        </w:rPr>
        <w:t xml:space="preserve"> </w:t>
      </w:r>
      <w:r w:rsidR="00B97B02" w:rsidRPr="00FF6AFD">
        <w:rPr>
          <w:color w:val="auto"/>
        </w:rPr>
        <w:t xml:space="preserve">In step </w:t>
      </w:r>
      <w:r w:rsidR="002948DF">
        <w:rPr>
          <w:color w:val="auto"/>
        </w:rPr>
        <w:t>3.</w:t>
      </w:r>
      <w:r w:rsidR="00B97B02" w:rsidRPr="00FF6AFD">
        <w:rPr>
          <w:color w:val="auto"/>
        </w:rPr>
        <w:t>8, t</w:t>
      </w:r>
      <w:r w:rsidRPr="00FF6AFD">
        <w:rPr>
          <w:color w:val="auto"/>
        </w:rPr>
        <w:t xml:space="preserve">his incision will allow the formaldehyde </w:t>
      </w:r>
      <w:r w:rsidR="00AE6EDC" w:rsidRPr="00FF6AFD">
        <w:t>to penetrate the tissue</w:t>
      </w:r>
      <w:r w:rsidR="00147A6E" w:rsidRPr="00FF6AFD">
        <w:rPr>
          <w:color w:val="auto"/>
        </w:rPr>
        <w:t>.</w:t>
      </w:r>
      <w:r w:rsidR="00C53ABD" w:rsidRPr="00FF6AFD">
        <w:rPr>
          <w:color w:val="auto"/>
        </w:rPr>
        <w:t xml:space="preserve"> </w:t>
      </w:r>
    </w:p>
    <w:p w14:paraId="5E5B7062" w14:textId="77777777" w:rsidR="00FF6AFD" w:rsidRPr="00FF6AFD" w:rsidRDefault="00FF6AFD" w:rsidP="00FF6AFD">
      <w:pPr>
        <w:pStyle w:val="ListParagraph"/>
        <w:widowControl/>
        <w:autoSpaceDE/>
        <w:autoSpaceDN/>
        <w:adjustRightInd/>
        <w:ind w:left="0"/>
        <w:rPr>
          <w:color w:val="auto"/>
        </w:rPr>
      </w:pPr>
    </w:p>
    <w:p w14:paraId="2616E394" w14:textId="4F18E00C" w:rsidR="00C87025" w:rsidRPr="00FF6AFD" w:rsidRDefault="00147A6E" w:rsidP="00FF6AFD">
      <w:pPr>
        <w:pStyle w:val="ListParagraph"/>
        <w:widowControl/>
        <w:numPr>
          <w:ilvl w:val="0"/>
          <w:numId w:val="23"/>
        </w:numPr>
        <w:autoSpaceDE/>
        <w:autoSpaceDN/>
        <w:adjustRightInd/>
        <w:rPr>
          <w:color w:val="auto"/>
        </w:rPr>
      </w:pPr>
      <w:r w:rsidRPr="00FF6AFD">
        <w:rPr>
          <w:color w:val="auto"/>
          <w:highlight w:val="yellow"/>
        </w:rPr>
        <w:t>T</w:t>
      </w:r>
      <w:r w:rsidR="00515C0F" w:rsidRPr="00FF6AFD">
        <w:rPr>
          <w:color w:val="auto"/>
          <w:highlight w:val="yellow"/>
        </w:rPr>
        <w:t xml:space="preserve">ake the </w:t>
      </w:r>
      <w:r w:rsidR="00E83B2D" w:rsidRPr="00FF6AFD">
        <w:rPr>
          <w:color w:val="auto"/>
          <w:highlight w:val="yellow"/>
        </w:rPr>
        <w:t>scissors</w:t>
      </w:r>
      <w:r w:rsidR="00C87025" w:rsidRPr="00FF6AFD">
        <w:rPr>
          <w:color w:val="auto"/>
          <w:highlight w:val="yellow"/>
        </w:rPr>
        <w:t xml:space="preserve"> in one hand and hold the </w:t>
      </w:r>
      <w:r w:rsidR="00515C0F" w:rsidRPr="00FF6AFD">
        <w:rPr>
          <w:color w:val="auto"/>
          <w:highlight w:val="yellow"/>
        </w:rPr>
        <w:t>forceps in the other</w:t>
      </w:r>
      <w:r w:rsidR="00C53ABD" w:rsidRPr="00FF6AFD">
        <w:rPr>
          <w:color w:val="auto"/>
          <w:highlight w:val="yellow"/>
        </w:rPr>
        <w:t xml:space="preserve"> to position the fly</w:t>
      </w:r>
      <w:r w:rsidR="00515C0F" w:rsidRPr="00FF6AFD">
        <w:rPr>
          <w:color w:val="auto"/>
          <w:highlight w:val="yellow"/>
        </w:rPr>
        <w:t xml:space="preserve"> ventral side up.</w:t>
      </w:r>
      <w:r w:rsidR="00414DCF">
        <w:rPr>
          <w:color w:val="auto"/>
          <w:highlight w:val="yellow"/>
        </w:rPr>
        <w:t xml:space="preserve"> </w:t>
      </w:r>
      <w:r w:rsidR="00C87025" w:rsidRPr="00FF6AFD">
        <w:rPr>
          <w:color w:val="auto"/>
          <w:highlight w:val="yellow"/>
        </w:rPr>
        <w:t xml:space="preserve">While holding the specimen in place with the </w:t>
      </w:r>
      <w:r w:rsidR="00E87C5F" w:rsidRPr="00FF6AFD">
        <w:rPr>
          <w:color w:val="auto"/>
          <w:highlight w:val="yellow"/>
        </w:rPr>
        <w:t xml:space="preserve">blunt </w:t>
      </w:r>
      <w:r w:rsidR="00C87025" w:rsidRPr="00FF6AFD">
        <w:rPr>
          <w:color w:val="auto"/>
          <w:highlight w:val="yellow"/>
        </w:rPr>
        <w:t xml:space="preserve">forceps, remove the head and abdomen with the dissection scissors. </w:t>
      </w:r>
    </w:p>
    <w:p w14:paraId="5CF6AF6B" w14:textId="77777777" w:rsidR="00FF6AFD" w:rsidRPr="00FF6AFD" w:rsidRDefault="00FF6AFD" w:rsidP="00FF6AFD">
      <w:pPr>
        <w:pStyle w:val="ListParagraph"/>
        <w:widowControl/>
        <w:autoSpaceDE/>
        <w:autoSpaceDN/>
        <w:adjustRightInd/>
        <w:ind w:left="0"/>
        <w:rPr>
          <w:color w:val="auto"/>
        </w:rPr>
      </w:pPr>
    </w:p>
    <w:p w14:paraId="42634972" w14:textId="0B3D314B" w:rsidR="002948DF" w:rsidRDefault="00515C0F" w:rsidP="00FF6AFD">
      <w:pPr>
        <w:pStyle w:val="ListParagraph"/>
        <w:widowControl/>
        <w:numPr>
          <w:ilvl w:val="0"/>
          <w:numId w:val="23"/>
        </w:numPr>
        <w:autoSpaceDE/>
        <w:autoSpaceDN/>
        <w:adjustRightInd/>
        <w:rPr>
          <w:color w:val="auto"/>
        </w:rPr>
      </w:pPr>
      <w:r w:rsidRPr="00FF6AFD">
        <w:rPr>
          <w:color w:val="auto"/>
          <w:highlight w:val="yellow"/>
        </w:rPr>
        <w:t>Transfer the</w:t>
      </w:r>
      <w:r w:rsidR="00C87025" w:rsidRPr="00FF6AFD">
        <w:rPr>
          <w:color w:val="auto"/>
          <w:highlight w:val="yellow"/>
        </w:rPr>
        <w:t xml:space="preserve"> isolated</w:t>
      </w:r>
      <w:r w:rsidRPr="00FF6AFD">
        <w:rPr>
          <w:color w:val="auto"/>
          <w:highlight w:val="yellow"/>
        </w:rPr>
        <w:t xml:space="preserve"> thorax using </w:t>
      </w:r>
      <w:r w:rsidR="00C87025" w:rsidRPr="00FF6AFD">
        <w:rPr>
          <w:color w:val="auto"/>
          <w:highlight w:val="yellow"/>
        </w:rPr>
        <w:t>the modified</w:t>
      </w:r>
      <w:r w:rsidRPr="00FF6AFD">
        <w:rPr>
          <w:color w:val="auto"/>
          <w:highlight w:val="yellow"/>
        </w:rPr>
        <w:t xml:space="preserve"> p</w:t>
      </w:r>
      <w:r w:rsidRPr="002948DF">
        <w:rPr>
          <w:color w:val="auto"/>
          <w:highlight w:val="yellow"/>
        </w:rPr>
        <w:t xml:space="preserve">ipette </w:t>
      </w:r>
      <w:r w:rsidR="00C87025" w:rsidRPr="002948DF">
        <w:rPr>
          <w:color w:val="auto"/>
          <w:highlight w:val="yellow"/>
        </w:rPr>
        <w:t xml:space="preserve">tip </w:t>
      </w:r>
      <w:r w:rsidRPr="002948DF">
        <w:rPr>
          <w:color w:val="auto"/>
          <w:highlight w:val="yellow"/>
        </w:rPr>
        <w:t>into the labeled tube</w:t>
      </w:r>
      <w:r w:rsidR="004E38A3" w:rsidRPr="002948DF">
        <w:rPr>
          <w:color w:val="auto"/>
          <w:highlight w:val="yellow"/>
        </w:rPr>
        <w:t>, from step</w:t>
      </w:r>
      <w:r w:rsidR="002948DF" w:rsidRPr="002948DF">
        <w:rPr>
          <w:color w:val="auto"/>
          <w:highlight w:val="yellow"/>
        </w:rPr>
        <w:t xml:space="preserve"> 3.</w:t>
      </w:r>
      <w:r w:rsidR="004E38A3" w:rsidRPr="002948DF">
        <w:rPr>
          <w:color w:val="auto"/>
          <w:highlight w:val="yellow"/>
        </w:rPr>
        <w:t>2.</w:t>
      </w:r>
      <w:r w:rsidR="00414DCF">
        <w:rPr>
          <w:color w:val="auto"/>
        </w:rPr>
        <w:t xml:space="preserve"> </w:t>
      </w:r>
    </w:p>
    <w:p w14:paraId="4598C19E" w14:textId="77777777" w:rsidR="002948DF" w:rsidRDefault="002948DF" w:rsidP="002948DF">
      <w:pPr>
        <w:pStyle w:val="ListParagraph"/>
        <w:widowControl/>
        <w:autoSpaceDE/>
        <w:autoSpaceDN/>
        <w:adjustRightInd/>
        <w:ind w:left="0"/>
        <w:rPr>
          <w:color w:val="auto"/>
        </w:rPr>
      </w:pPr>
    </w:p>
    <w:p w14:paraId="42D66052" w14:textId="21E51D51" w:rsidR="004F0566" w:rsidRPr="00FF6AFD" w:rsidRDefault="00D869C3" w:rsidP="002948DF">
      <w:pPr>
        <w:pStyle w:val="ListParagraph"/>
        <w:widowControl/>
        <w:autoSpaceDE/>
        <w:autoSpaceDN/>
        <w:adjustRightInd/>
        <w:ind w:left="0"/>
        <w:rPr>
          <w:color w:val="auto"/>
        </w:rPr>
      </w:pPr>
      <w:r>
        <w:rPr>
          <w:color w:val="auto"/>
        </w:rPr>
        <w:t>NOTE:</w:t>
      </w:r>
      <w:r w:rsidR="00147A6E" w:rsidRPr="00FF6AFD">
        <w:rPr>
          <w:color w:val="auto"/>
        </w:rPr>
        <w:t xml:space="preserve"> </w:t>
      </w:r>
      <w:r w:rsidR="001049D3" w:rsidRPr="00FF6AFD">
        <w:rPr>
          <w:color w:val="auto"/>
        </w:rPr>
        <w:t>Set</w:t>
      </w:r>
      <w:r w:rsidR="00515C0F" w:rsidRPr="00FF6AFD">
        <w:rPr>
          <w:color w:val="auto"/>
        </w:rPr>
        <w:t xml:space="preserve"> </w:t>
      </w:r>
      <w:r w:rsidR="001049D3" w:rsidRPr="00FF6AFD">
        <w:rPr>
          <w:color w:val="auto"/>
        </w:rPr>
        <w:t>the pipette to 40 µ</w:t>
      </w:r>
      <w:r w:rsidR="002948DF">
        <w:rPr>
          <w:color w:val="auto"/>
        </w:rPr>
        <w:t>L</w:t>
      </w:r>
      <w:r w:rsidR="001049D3" w:rsidRPr="00FF6AFD">
        <w:rPr>
          <w:color w:val="auto"/>
        </w:rPr>
        <w:t xml:space="preserve"> to avoid adding extra</w:t>
      </w:r>
      <w:r w:rsidR="00A26A0F">
        <w:rPr>
          <w:color w:val="auto"/>
        </w:rPr>
        <w:t xml:space="preserve"> 1x PBS</w:t>
      </w:r>
      <w:r w:rsidR="001049D3" w:rsidRPr="00FF6AFD">
        <w:rPr>
          <w:color w:val="auto"/>
        </w:rPr>
        <w:t xml:space="preserve"> to the fixative</w:t>
      </w:r>
      <w:r w:rsidR="00515C0F" w:rsidRPr="00FF6AFD">
        <w:rPr>
          <w:color w:val="auto"/>
        </w:rPr>
        <w:t>.</w:t>
      </w:r>
    </w:p>
    <w:p w14:paraId="2ECDB4E6" w14:textId="77777777" w:rsidR="00FF6AFD" w:rsidRPr="00FF6AFD" w:rsidRDefault="00FF6AFD" w:rsidP="00FF6AFD">
      <w:pPr>
        <w:pStyle w:val="ListParagraph"/>
        <w:widowControl/>
        <w:autoSpaceDE/>
        <w:autoSpaceDN/>
        <w:adjustRightInd/>
        <w:ind w:left="0"/>
        <w:rPr>
          <w:color w:val="auto"/>
        </w:rPr>
      </w:pPr>
    </w:p>
    <w:p w14:paraId="7E39BF72" w14:textId="249225CA" w:rsidR="00C87025" w:rsidRPr="00FF6AFD" w:rsidRDefault="00515C0F" w:rsidP="00FF6AFD">
      <w:pPr>
        <w:pStyle w:val="ListParagraph"/>
        <w:widowControl/>
        <w:numPr>
          <w:ilvl w:val="0"/>
          <w:numId w:val="23"/>
        </w:numPr>
        <w:autoSpaceDE/>
        <w:autoSpaceDN/>
        <w:adjustRightInd/>
        <w:rPr>
          <w:color w:val="auto"/>
        </w:rPr>
      </w:pPr>
      <w:r w:rsidRPr="00FF6AFD">
        <w:rPr>
          <w:color w:val="auto"/>
        </w:rPr>
        <w:t xml:space="preserve">Repeat steps </w:t>
      </w:r>
      <w:r w:rsidR="002948DF">
        <w:rPr>
          <w:color w:val="auto"/>
        </w:rPr>
        <w:t>3.</w:t>
      </w:r>
      <w:r w:rsidRPr="00FF6AFD">
        <w:rPr>
          <w:color w:val="auto"/>
        </w:rPr>
        <w:t>2</w:t>
      </w:r>
      <w:r w:rsidR="002948DF" w:rsidRPr="002948DF">
        <w:rPr>
          <w:color w:val="auto"/>
        </w:rPr>
        <w:t>‒</w:t>
      </w:r>
      <w:r w:rsidR="002948DF">
        <w:rPr>
          <w:color w:val="auto"/>
        </w:rPr>
        <w:t>3.</w:t>
      </w:r>
      <w:r w:rsidR="00C87025" w:rsidRPr="00FF6AFD">
        <w:rPr>
          <w:color w:val="auto"/>
        </w:rPr>
        <w:t>6</w:t>
      </w:r>
      <w:r w:rsidR="00A84C56" w:rsidRPr="00FF6AFD">
        <w:rPr>
          <w:color w:val="auto"/>
        </w:rPr>
        <w:t xml:space="preserve"> </w:t>
      </w:r>
      <w:r w:rsidRPr="00FF6AFD">
        <w:rPr>
          <w:color w:val="auto"/>
        </w:rPr>
        <w:t xml:space="preserve">above for each </w:t>
      </w:r>
      <w:r w:rsidR="00C87025" w:rsidRPr="00FF6AFD">
        <w:rPr>
          <w:color w:val="auto"/>
        </w:rPr>
        <w:t>specimen</w:t>
      </w:r>
      <w:r w:rsidRPr="00FF6AFD">
        <w:rPr>
          <w:color w:val="auto"/>
        </w:rPr>
        <w:t xml:space="preserve">. </w:t>
      </w:r>
    </w:p>
    <w:p w14:paraId="701AC3DF" w14:textId="77777777" w:rsidR="00FF6AFD" w:rsidRPr="00FF6AFD" w:rsidRDefault="00FF6AFD" w:rsidP="00FF6AFD">
      <w:pPr>
        <w:pStyle w:val="ListParagraph"/>
        <w:widowControl/>
        <w:autoSpaceDE/>
        <w:autoSpaceDN/>
        <w:adjustRightInd/>
        <w:ind w:left="0"/>
        <w:rPr>
          <w:color w:val="auto"/>
        </w:rPr>
      </w:pPr>
    </w:p>
    <w:p w14:paraId="08726B5C" w14:textId="1944094D" w:rsidR="00C87025" w:rsidRPr="00FF6AFD" w:rsidRDefault="00A84C56" w:rsidP="00FF6AFD">
      <w:pPr>
        <w:pStyle w:val="ListParagraph"/>
        <w:widowControl/>
        <w:numPr>
          <w:ilvl w:val="0"/>
          <w:numId w:val="23"/>
        </w:numPr>
        <w:autoSpaceDE/>
        <w:autoSpaceDN/>
        <w:adjustRightInd/>
        <w:rPr>
          <w:color w:val="auto"/>
        </w:rPr>
      </w:pPr>
      <w:r w:rsidRPr="00FF6AFD">
        <w:rPr>
          <w:color w:val="auto"/>
        </w:rPr>
        <w:t>Fix sample</w:t>
      </w:r>
      <w:r w:rsidR="004F0566" w:rsidRPr="00FF6AFD">
        <w:rPr>
          <w:color w:val="auto"/>
        </w:rPr>
        <w:t>s</w:t>
      </w:r>
      <w:r w:rsidRPr="00FF6AFD">
        <w:rPr>
          <w:color w:val="auto"/>
        </w:rPr>
        <w:t xml:space="preserve"> for 30 min at room temperature</w:t>
      </w:r>
      <w:r w:rsidR="00515C0F" w:rsidRPr="00FF6AFD">
        <w:rPr>
          <w:color w:val="auto"/>
        </w:rPr>
        <w:t xml:space="preserve">. </w:t>
      </w:r>
    </w:p>
    <w:p w14:paraId="6F13D3B2" w14:textId="77777777" w:rsidR="00FF6AFD" w:rsidRPr="00FF6AFD" w:rsidRDefault="00FF6AFD" w:rsidP="00FF6AFD">
      <w:pPr>
        <w:pStyle w:val="ListParagraph"/>
        <w:widowControl/>
        <w:autoSpaceDE/>
        <w:autoSpaceDN/>
        <w:adjustRightInd/>
        <w:ind w:left="0"/>
        <w:rPr>
          <w:color w:val="auto"/>
        </w:rPr>
      </w:pPr>
    </w:p>
    <w:p w14:paraId="6F14E4C5" w14:textId="103AC818" w:rsidR="00C87025" w:rsidRPr="00FF6AFD" w:rsidRDefault="00C87025" w:rsidP="00FF6AFD">
      <w:pPr>
        <w:pStyle w:val="ListParagraph"/>
        <w:widowControl/>
        <w:numPr>
          <w:ilvl w:val="0"/>
          <w:numId w:val="23"/>
        </w:numPr>
        <w:autoSpaceDE/>
        <w:autoSpaceDN/>
        <w:adjustRightInd/>
        <w:rPr>
          <w:color w:val="auto"/>
        </w:rPr>
      </w:pPr>
      <w:r w:rsidRPr="00FF6AFD">
        <w:rPr>
          <w:color w:val="auto"/>
          <w:highlight w:val="yellow"/>
        </w:rPr>
        <w:t>R</w:t>
      </w:r>
      <w:r w:rsidR="00515C0F" w:rsidRPr="00FF6AFD">
        <w:rPr>
          <w:color w:val="auto"/>
          <w:highlight w:val="yellow"/>
        </w:rPr>
        <w:t xml:space="preserve">emove the fix </w:t>
      </w:r>
      <w:r w:rsidRPr="00FF6AFD">
        <w:rPr>
          <w:color w:val="auto"/>
          <w:highlight w:val="yellow"/>
        </w:rPr>
        <w:t xml:space="preserve">using a Pasteur pipette </w:t>
      </w:r>
      <w:r w:rsidR="00515C0F" w:rsidRPr="00FF6AFD">
        <w:rPr>
          <w:color w:val="auto"/>
          <w:highlight w:val="yellow"/>
        </w:rPr>
        <w:t xml:space="preserve">and </w:t>
      </w:r>
      <w:r w:rsidRPr="00FF6AFD">
        <w:rPr>
          <w:color w:val="auto"/>
          <w:highlight w:val="yellow"/>
        </w:rPr>
        <w:t>discard</w:t>
      </w:r>
      <w:r w:rsidR="00515C0F" w:rsidRPr="00FF6AFD">
        <w:rPr>
          <w:color w:val="auto"/>
          <w:highlight w:val="yellow"/>
        </w:rPr>
        <w:t xml:space="preserve"> </w:t>
      </w:r>
      <w:r w:rsidR="00E83B2D" w:rsidRPr="00FF6AFD">
        <w:rPr>
          <w:color w:val="auto"/>
          <w:highlight w:val="yellow"/>
        </w:rPr>
        <w:t xml:space="preserve">it </w:t>
      </w:r>
      <w:r w:rsidR="00515C0F" w:rsidRPr="00FF6AFD">
        <w:rPr>
          <w:color w:val="auto"/>
          <w:highlight w:val="yellow"/>
        </w:rPr>
        <w:t xml:space="preserve">in the proper waste container under the fume hood. Rinse </w:t>
      </w:r>
      <w:r w:rsidRPr="00FF6AFD">
        <w:rPr>
          <w:color w:val="auto"/>
          <w:highlight w:val="yellow"/>
        </w:rPr>
        <w:t xml:space="preserve">samples three times </w:t>
      </w:r>
      <w:r w:rsidR="00515C0F" w:rsidRPr="00FF6AFD">
        <w:rPr>
          <w:color w:val="auto"/>
          <w:highlight w:val="yellow"/>
        </w:rPr>
        <w:t xml:space="preserve">with 1.5 mL </w:t>
      </w:r>
      <w:r w:rsidR="002948DF">
        <w:rPr>
          <w:color w:val="auto"/>
          <w:highlight w:val="yellow"/>
        </w:rPr>
        <w:t>of</w:t>
      </w:r>
      <w:r w:rsidR="00A26A0F">
        <w:rPr>
          <w:color w:val="auto"/>
          <w:highlight w:val="yellow"/>
        </w:rPr>
        <w:t xml:space="preserve"> 1x PBS</w:t>
      </w:r>
      <w:r w:rsidR="00515C0F" w:rsidRPr="00FF6AFD">
        <w:rPr>
          <w:color w:val="auto"/>
          <w:highlight w:val="yellow"/>
        </w:rPr>
        <w:t xml:space="preserve"> </w:t>
      </w:r>
      <w:r w:rsidRPr="002948DF">
        <w:rPr>
          <w:color w:val="auto"/>
          <w:highlight w:val="yellow"/>
        </w:rPr>
        <w:t xml:space="preserve">each </w:t>
      </w:r>
      <w:r w:rsidR="00515C0F" w:rsidRPr="002948DF">
        <w:rPr>
          <w:color w:val="auto"/>
          <w:highlight w:val="yellow"/>
        </w:rPr>
        <w:t xml:space="preserve">using a </w:t>
      </w:r>
      <w:r w:rsidRPr="002948DF">
        <w:rPr>
          <w:color w:val="auto"/>
          <w:highlight w:val="yellow"/>
        </w:rPr>
        <w:t>Pasteur</w:t>
      </w:r>
      <w:r w:rsidR="00515C0F" w:rsidRPr="002948DF">
        <w:rPr>
          <w:color w:val="auto"/>
          <w:highlight w:val="yellow"/>
        </w:rPr>
        <w:t xml:space="preserve"> pipette.</w:t>
      </w:r>
      <w:r w:rsidR="00414DCF">
        <w:rPr>
          <w:color w:val="auto"/>
        </w:rPr>
        <w:t xml:space="preserve"> </w:t>
      </w:r>
      <w:r w:rsidR="00515C0F" w:rsidRPr="00FF6AFD">
        <w:rPr>
          <w:color w:val="auto"/>
        </w:rPr>
        <w:t>Complete a fourth rinse using only 750</w:t>
      </w:r>
      <w:r w:rsidR="00CE01A0" w:rsidRPr="00FF6AFD">
        <w:rPr>
          <w:color w:val="auto"/>
        </w:rPr>
        <w:t xml:space="preserve"> </w:t>
      </w:r>
      <w:r w:rsidR="00515C0F" w:rsidRPr="00FF6AFD">
        <w:rPr>
          <w:color w:val="auto"/>
        </w:rPr>
        <w:t>µL and leave tissues in</w:t>
      </w:r>
      <w:r w:rsidR="00A26A0F">
        <w:rPr>
          <w:color w:val="auto"/>
        </w:rPr>
        <w:t xml:space="preserve"> 1x PBS</w:t>
      </w:r>
      <w:r w:rsidR="00515C0F" w:rsidRPr="00FF6AFD">
        <w:rPr>
          <w:color w:val="auto"/>
        </w:rPr>
        <w:t xml:space="preserve">. </w:t>
      </w:r>
    </w:p>
    <w:p w14:paraId="4CEE69E4" w14:textId="77777777" w:rsidR="00FF6AFD" w:rsidRPr="00FF6AFD" w:rsidRDefault="00FF6AFD" w:rsidP="00FF6AFD">
      <w:pPr>
        <w:pStyle w:val="ListParagraph"/>
        <w:widowControl/>
        <w:autoSpaceDE/>
        <w:autoSpaceDN/>
        <w:adjustRightInd/>
        <w:ind w:left="0"/>
        <w:rPr>
          <w:color w:val="auto"/>
        </w:rPr>
      </w:pPr>
    </w:p>
    <w:p w14:paraId="7621D4F2" w14:textId="6B2C19BF" w:rsidR="001049D3" w:rsidRPr="00FF6AFD" w:rsidRDefault="002948DF" w:rsidP="002948DF">
      <w:pPr>
        <w:pStyle w:val="ListParagraph"/>
        <w:widowControl/>
        <w:autoSpaceDE/>
        <w:autoSpaceDN/>
        <w:adjustRightInd/>
        <w:ind w:left="0"/>
        <w:rPr>
          <w:color w:val="auto"/>
        </w:rPr>
      </w:pPr>
      <w:r>
        <w:rPr>
          <w:color w:val="auto"/>
        </w:rPr>
        <w:t xml:space="preserve">NOTE: </w:t>
      </w:r>
      <w:r w:rsidR="001049D3" w:rsidRPr="00FF6AFD">
        <w:rPr>
          <w:color w:val="auto"/>
        </w:rPr>
        <w:t>At this point, tissue</w:t>
      </w:r>
      <w:r w:rsidR="00C87025" w:rsidRPr="00FF6AFD">
        <w:rPr>
          <w:color w:val="auto"/>
        </w:rPr>
        <w:t xml:space="preserve"> samples</w:t>
      </w:r>
      <w:r w:rsidR="001049D3" w:rsidRPr="00FF6AFD">
        <w:rPr>
          <w:color w:val="auto"/>
        </w:rPr>
        <w:t xml:space="preserve"> can </w:t>
      </w:r>
      <w:r w:rsidR="00C87025" w:rsidRPr="00FF6AFD">
        <w:rPr>
          <w:color w:val="auto"/>
        </w:rPr>
        <w:t>remain at</w:t>
      </w:r>
      <w:r w:rsidR="001049D3" w:rsidRPr="00FF6AFD">
        <w:rPr>
          <w:color w:val="auto"/>
        </w:rPr>
        <w:t xml:space="preserve"> 4</w:t>
      </w:r>
      <w:r>
        <w:rPr>
          <w:color w:val="auto"/>
        </w:rPr>
        <w:t xml:space="preserve"> °</w:t>
      </w:r>
      <w:r w:rsidR="001049D3" w:rsidRPr="00FF6AFD">
        <w:rPr>
          <w:color w:val="auto"/>
        </w:rPr>
        <w:t xml:space="preserve">C for </w:t>
      </w:r>
      <w:r w:rsidR="00C87025" w:rsidRPr="00FF6AFD">
        <w:rPr>
          <w:color w:val="auto"/>
        </w:rPr>
        <w:t>up</w:t>
      </w:r>
      <w:r w:rsidR="001049D3" w:rsidRPr="00FF6AFD">
        <w:rPr>
          <w:color w:val="auto"/>
        </w:rPr>
        <w:t xml:space="preserve"> to 3 days before proceeding to the next steps. </w:t>
      </w:r>
    </w:p>
    <w:p w14:paraId="6D8F4DFC" w14:textId="77777777" w:rsidR="00FF6AFD" w:rsidRPr="00FF6AFD" w:rsidRDefault="00FF6AFD" w:rsidP="00FF6AFD">
      <w:pPr>
        <w:pStyle w:val="ListParagraph"/>
        <w:widowControl/>
        <w:autoSpaceDE/>
        <w:autoSpaceDN/>
        <w:adjustRightInd/>
        <w:ind w:left="0"/>
        <w:rPr>
          <w:color w:val="auto"/>
        </w:rPr>
      </w:pPr>
    </w:p>
    <w:p w14:paraId="454DE716" w14:textId="70A132CE" w:rsidR="00FF6AFD" w:rsidRPr="00FF6AFD" w:rsidRDefault="002948DF" w:rsidP="00FF6AFD">
      <w:pPr>
        <w:widowControl/>
        <w:rPr>
          <w:b/>
          <w:color w:val="auto"/>
        </w:rPr>
      </w:pPr>
      <w:r>
        <w:rPr>
          <w:b/>
          <w:color w:val="auto"/>
        </w:rPr>
        <w:t>4</w:t>
      </w:r>
      <w:r w:rsidR="001049D3" w:rsidRPr="00FF6AFD">
        <w:rPr>
          <w:b/>
          <w:color w:val="auto"/>
        </w:rPr>
        <w:t xml:space="preserve">. </w:t>
      </w:r>
      <w:r w:rsidR="001A2355" w:rsidRPr="00FF6AFD">
        <w:rPr>
          <w:b/>
          <w:color w:val="auto"/>
        </w:rPr>
        <w:t xml:space="preserve">Flash freezing </w:t>
      </w:r>
      <w:r w:rsidR="00F64190" w:rsidRPr="00FF6AFD">
        <w:rPr>
          <w:b/>
          <w:color w:val="auto"/>
        </w:rPr>
        <w:t xml:space="preserve">and </w:t>
      </w:r>
      <w:r w:rsidRPr="00FF6AFD">
        <w:rPr>
          <w:b/>
          <w:color w:val="auto"/>
        </w:rPr>
        <w:t>thorax bise</w:t>
      </w:r>
      <w:r w:rsidR="00515C0F" w:rsidRPr="00FF6AFD">
        <w:rPr>
          <w:b/>
          <w:color w:val="auto"/>
        </w:rPr>
        <w:t xml:space="preserve">ction </w:t>
      </w:r>
    </w:p>
    <w:p w14:paraId="5FC79BF4" w14:textId="77777777" w:rsidR="00FF6AFD" w:rsidRPr="00FF6AFD" w:rsidRDefault="00FF6AFD" w:rsidP="00FF6AFD">
      <w:pPr>
        <w:widowControl/>
        <w:rPr>
          <w:b/>
          <w:color w:val="auto"/>
        </w:rPr>
      </w:pPr>
    </w:p>
    <w:p w14:paraId="4037F7B5" w14:textId="186E8AA5" w:rsidR="000C15E2" w:rsidRPr="00FF6AFD" w:rsidRDefault="00FF6AFD" w:rsidP="00FF6AFD">
      <w:pPr>
        <w:widowControl/>
        <w:rPr>
          <w:color w:val="auto"/>
        </w:rPr>
      </w:pPr>
      <w:r w:rsidRPr="00FF6AFD">
        <w:rPr>
          <w:bCs/>
          <w:color w:val="auto"/>
        </w:rPr>
        <w:lastRenderedPageBreak/>
        <w:t>4.</w:t>
      </w:r>
      <w:r w:rsidR="00A84C56" w:rsidRPr="00FF6AFD">
        <w:rPr>
          <w:bCs/>
          <w:color w:val="auto"/>
        </w:rPr>
        <w:t>1.</w:t>
      </w:r>
      <w:r w:rsidR="00414DCF">
        <w:rPr>
          <w:b/>
          <w:color w:val="auto"/>
        </w:rPr>
        <w:t xml:space="preserve"> </w:t>
      </w:r>
      <w:r w:rsidR="00D04881" w:rsidRPr="00FF6AFD">
        <w:rPr>
          <w:color w:val="auto"/>
        </w:rPr>
        <w:t>Before</w:t>
      </w:r>
      <w:r w:rsidR="00D04881" w:rsidRPr="00FF6AFD">
        <w:rPr>
          <w:b/>
          <w:color w:val="auto"/>
        </w:rPr>
        <w:t xml:space="preserve"> </w:t>
      </w:r>
      <w:r w:rsidR="00D04881" w:rsidRPr="00FF6AFD">
        <w:rPr>
          <w:bCs/>
          <w:color w:val="auto"/>
        </w:rPr>
        <w:t>beginning the bisections</w:t>
      </w:r>
      <w:r w:rsidR="004C5265" w:rsidRPr="00FF6AFD">
        <w:rPr>
          <w:bCs/>
          <w:color w:val="auto"/>
          <w:highlight w:val="yellow"/>
        </w:rPr>
        <w:t>,</w:t>
      </w:r>
      <w:r w:rsidR="00D04881" w:rsidRPr="00FF6AFD">
        <w:rPr>
          <w:bCs/>
          <w:color w:val="auto"/>
          <w:highlight w:val="yellow"/>
        </w:rPr>
        <w:t xml:space="preserve"> </w:t>
      </w:r>
      <w:r w:rsidR="00D04881" w:rsidRPr="002948DF">
        <w:rPr>
          <w:bCs/>
          <w:color w:val="auto"/>
          <w:highlight w:val="yellow"/>
        </w:rPr>
        <w:t>f</w:t>
      </w:r>
      <w:r w:rsidR="00515C0F" w:rsidRPr="002948DF">
        <w:rPr>
          <w:bCs/>
          <w:color w:val="auto"/>
          <w:highlight w:val="yellow"/>
        </w:rPr>
        <w:t>i</w:t>
      </w:r>
      <w:r w:rsidR="00515C0F" w:rsidRPr="002948DF">
        <w:rPr>
          <w:color w:val="auto"/>
          <w:highlight w:val="yellow"/>
        </w:rPr>
        <w:t xml:space="preserve">ll </w:t>
      </w:r>
      <w:r w:rsidR="000C15E2" w:rsidRPr="002948DF">
        <w:rPr>
          <w:color w:val="auto"/>
          <w:highlight w:val="yellow"/>
        </w:rPr>
        <w:t xml:space="preserve">a Dewar </w:t>
      </w:r>
      <w:r w:rsidR="00A26A0F">
        <w:rPr>
          <w:color w:val="auto"/>
          <w:highlight w:val="yellow"/>
        </w:rPr>
        <w:t>f</w:t>
      </w:r>
      <w:r w:rsidR="000C15E2" w:rsidRPr="002948DF">
        <w:rPr>
          <w:color w:val="auto"/>
          <w:highlight w:val="yellow"/>
        </w:rPr>
        <w:t>lask with</w:t>
      </w:r>
      <w:r w:rsidR="00515C0F" w:rsidRPr="002948DF">
        <w:rPr>
          <w:color w:val="auto"/>
          <w:highlight w:val="yellow"/>
        </w:rPr>
        <w:t xml:space="preserve"> liquid nitrogen </w:t>
      </w:r>
      <w:r w:rsidR="00577754" w:rsidRPr="002948DF">
        <w:rPr>
          <w:color w:val="auto"/>
          <w:highlight w:val="yellow"/>
        </w:rPr>
        <w:t xml:space="preserve">wearing </w:t>
      </w:r>
      <w:r w:rsidR="000C15E2" w:rsidRPr="002948DF">
        <w:rPr>
          <w:color w:val="auto"/>
          <w:highlight w:val="yellow"/>
        </w:rPr>
        <w:t xml:space="preserve">proper </w:t>
      </w:r>
      <w:r w:rsidR="00577754" w:rsidRPr="002948DF">
        <w:rPr>
          <w:color w:val="auto"/>
          <w:highlight w:val="yellow"/>
        </w:rPr>
        <w:t>cryo</w:t>
      </w:r>
      <w:r w:rsidR="000C15E2" w:rsidRPr="002948DF">
        <w:rPr>
          <w:color w:val="auto"/>
          <w:highlight w:val="yellow"/>
        </w:rPr>
        <w:t>-</w:t>
      </w:r>
      <w:r w:rsidR="00577754" w:rsidRPr="002948DF">
        <w:rPr>
          <w:color w:val="auto"/>
          <w:highlight w:val="yellow"/>
        </w:rPr>
        <w:t>protective gloves and safety glasses</w:t>
      </w:r>
      <w:r w:rsidR="00577754" w:rsidRPr="00FF6AFD">
        <w:rPr>
          <w:color w:val="auto"/>
        </w:rPr>
        <w:t>.</w:t>
      </w:r>
      <w:r w:rsidR="00515C0F" w:rsidRPr="00FF6AFD">
        <w:rPr>
          <w:color w:val="auto"/>
        </w:rPr>
        <w:t xml:space="preserve"> </w:t>
      </w:r>
      <w:r w:rsidR="00D04881" w:rsidRPr="00FF6AFD">
        <w:rPr>
          <w:color w:val="auto"/>
        </w:rPr>
        <w:t xml:space="preserve">Obtain a blade breaker, </w:t>
      </w:r>
      <w:r w:rsidR="000E36B9" w:rsidRPr="00FF6AFD">
        <w:rPr>
          <w:color w:val="auto"/>
        </w:rPr>
        <w:t>feather blades, one pair of fine forceps, ice, ice-cold</w:t>
      </w:r>
      <w:r w:rsidR="00A26A0F">
        <w:rPr>
          <w:color w:val="auto"/>
        </w:rPr>
        <w:t xml:space="preserve"> 1x PBS</w:t>
      </w:r>
      <w:r w:rsidR="000E36B9" w:rsidRPr="00FF6AFD">
        <w:rPr>
          <w:color w:val="auto"/>
        </w:rPr>
        <w:t>, and cryogenic tweezers.</w:t>
      </w:r>
    </w:p>
    <w:p w14:paraId="546C9F71" w14:textId="77777777" w:rsidR="00FF6AFD" w:rsidRPr="00FF6AFD" w:rsidRDefault="00FF6AFD" w:rsidP="00FF6AFD">
      <w:pPr>
        <w:widowControl/>
        <w:autoSpaceDE/>
        <w:autoSpaceDN/>
        <w:adjustRightInd/>
        <w:rPr>
          <w:bCs/>
          <w:color w:val="auto"/>
        </w:rPr>
      </w:pPr>
    </w:p>
    <w:p w14:paraId="662C9601" w14:textId="56F53430" w:rsidR="00F64190" w:rsidRPr="00FF6AFD" w:rsidRDefault="00FF6AFD" w:rsidP="00FF6AFD">
      <w:pPr>
        <w:widowControl/>
        <w:autoSpaceDE/>
        <w:autoSpaceDN/>
        <w:adjustRightInd/>
        <w:rPr>
          <w:color w:val="auto"/>
        </w:rPr>
      </w:pPr>
      <w:r w:rsidRPr="00FF6AFD">
        <w:rPr>
          <w:bCs/>
          <w:color w:val="auto"/>
        </w:rPr>
        <w:t>4.</w:t>
      </w:r>
      <w:r w:rsidR="001049D3" w:rsidRPr="00FF6AFD">
        <w:rPr>
          <w:color w:val="auto"/>
        </w:rPr>
        <w:t>2.</w:t>
      </w:r>
      <w:r w:rsidR="00414DCF">
        <w:rPr>
          <w:color w:val="auto"/>
        </w:rPr>
        <w:t xml:space="preserve"> </w:t>
      </w:r>
      <w:r w:rsidR="00515C0F" w:rsidRPr="00FF6AFD">
        <w:rPr>
          <w:color w:val="auto"/>
        </w:rPr>
        <w:t>Prepare an ice bucket to keep</w:t>
      </w:r>
      <w:r w:rsidR="00A26A0F">
        <w:rPr>
          <w:color w:val="auto"/>
        </w:rPr>
        <w:t xml:space="preserve"> 1x PBS</w:t>
      </w:r>
      <w:r w:rsidR="002948DF">
        <w:rPr>
          <w:color w:val="auto"/>
        </w:rPr>
        <w:t xml:space="preserve"> </w:t>
      </w:r>
      <w:r w:rsidR="00515C0F" w:rsidRPr="00FF6AFD">
        <w:rPr>
          <w:color w:val="auto"/>
        </w:rPr>
        <w:t>ice-cold</w:t>
      </w:r>
      <w:r w:rsidR="002948DF">
        <w:rPr>
          <w:color w:val="auto"/>
        </w:rPr>
        <w:t>.</w:t>
      </w:r>
    </w:p>
    <w:p w14:paraId="67F3BA0F" w14:textId="77777777" w:rsidR="00FF6AFD" w:rsidRPr="00FF6AFD" w:rsidRDefault="00FF6AFD" w:rsidP="00FF6AFD">
      <w:pPr>
        <w:widowControl/>
        <w:autoSpaceDE/>
        <w:autoSpaceDN/>
        <w:adjustRightInd/>
        <w:rPr>
          <w:color w:val="auto"/>
        </w:rPr>
      </w:pPr>
    </w:p>
    <w:p w14:paraId="10893C79" w14:textId="77777777" w:rsidR="002948DF" w:rsidRDefault="00FF6AFD" w:rsidP="00FF6AFD">
      <w:pPr>
        <w:widowControl/>
        <w:autoSpaceDE/>
        <w:autoSpaceDN/>
        <w:adjustRightInd/>
        <w:rPr>
          <w:color w:val="auto"/>
        </w:rPr>
      </w:pPr>
      <w:r w:rsidRPr="00FF6AFD">
        <w:rPr>
          <w:bCs/>
          <w:color w:val="auto"/>
        </w:rPr>
        <w:t>4.</w:t>
      </w:r>
      <w:r w:rsidR="00A84C56" w:rsidRPr="00FF6AFD">
        <w:rPr>
          <w:color w:val="auto"/>
        </w:rPr>
        <w:t>3.</w:t>
      </w:r>
      <w:r w:rsidR="00F64190" w:rsidRPr="00FF6AFD">
        <w:rPr>
          <w:color w:val="auto"/>
        </w:rPr>
        <w:t xml:space="preserve"> </w:t>
      </w:r>
      <w:r w:rsidR="0024286E" w:rsidRPr="00FF6AFD">
        <w:rPr>
          <w:color w:val="auto"/>
          <w:highlight w:val="yellow"/>
        </w:rPr>
        <w:t>Use the blade breaker to grab the feather blade at an angle</w:t>
      </w:r>
      <w:r w:rsidR="00A84C56" w:rsidRPr="00FF6AFD">
        <w:rPr>
          <w:color w:val="auto"/>
          <w:highlight w:val="yellow"/>
        </w:rPr>
        <w:t>,</w:t>
      </w:r>
      <w:r w:rsidR="0024286E" w:rsidRPr="00FF6AFD">
        <w:rPr>
          <w:color w:val="auto"/>
          <w:highlight w:val="yellow"/>
        </w:rPr>
        <w:t xml:space="preserve"> and bend the blade in order to</w:t>
      </w:r>
      <w:r w:rsidR="00414DCF">
        <w:rPr>
          <w:color w:val="auto"/>
          <w:highlight w:val="yellow"/>
        </w:rPr>
        <w:t xml:space="preserve"> </w:t>
      </w:r>
      <w:r w:rsidR="00A84C56" w:rsidRPr="00FF6AFD">
        <w:rPr>
          <w:color w:val="auto"/>
          <w:highlight w:val="yellow"/>
        </w:rPr>
        <w:t>break off a small piece</w:t>
      </w:r>
      <w:r w:rsidR="0024286E" w:rsidRPr="00FF6AFD">
        <w:rPr>
          <w:color w:val="auto"/>
          <w:highlight w:val="yellow"/>
        </w:rPr>
        <w:t>. The blade breaker can then lock the blade in position for use as a small scalpel.</w:t>
      </w:r>
      <w:r w:rsidR="00414DCF">
        <w:rPr>
          <w:color w:val="auto"/>
        </w:rPr>
        <w:t xml:space="preserve"> </w:t>
      </w:r>
    </w:p>
    <w:p w14:paraId="63EFF4C5" w14:textId="77777777" w:rsidR="002948DF" w:rsidRDefault="002948DF" w:rsidP="00FF6AFD">
      <w:pPr>
        <w:widowControl/>
        <w:autoSpaceDE/>
        <w:autoSpaceDN/>
        <w:adjustRightInd/>
        <w:rPr>
          <w:color w:val="auto"/>
        </w:rPr>
      </w:pPr>
    </w:p>
    <w:p w14:paraId="1EE00267" w14:textId="2AC9DED3" w:rsidR="000C15E2" w:rsidRPr="00FF6AFD" w:rsidRDefault="002948DF" w:rsidP="00FF6AFD">
      <w:pPr>
        <w:widowControl/>
        <w:autoSpaceDE/>
        <w:autoSpaceDN/>
        <w:adjustRightInd/>
        <w:rPr>
          <w:color w:val="auto"/>
        </w:rPr>
      </w:pPr>
      <w:r>
        <w:rPr>
          <w:color w:val="auto"/>
        </w:rPr>
        <w:t xml:space="preserve">NOTE: </w:t>
      </w:r>
      <w:r w:rsidR="00A84C56" w:rsidRPr="00FF6AFD">
        <w:rPr>
          <w:color w:val="auto"/>
        </w:rPr>
        <w:t>One</w:t>
      </w:r>
      <w:r w:rsidR="00F64190" w:rsidRPr="00FF6AFD">
        <w:rPr>
          <w:color w:val="auto"/>
        </w:rPr>
        <w:t xml:space="preserve"> </w:t>
      </w:r>
      <w:r w:rsidR="00A84C56" w:rsidRPr="00FF6AFD">
        <w:rPr>
          <w:color w:val="auto"/>
        </w:rPr>
        <w:t>blade should last for all groups.</w:t>
      </w:r>
      <w:r w:rsidR="00414DCF">
        <w:rPr>
          <w:color w:val="auto"/>
        </w:rPr>
        <w:t xml:space="preserve"> </w:t>
      </w:r>
      <w:r w:rsidR="00A84C56" w:rsidRPr="00FF6AFD">
        <w:rPr>
          <w:color w:val="auto"/>
        </w:rPr>
        <w:t>Switch if blade breaks or becomes dull.</w:t>
      </w:r>
    </w:p>
    <w:p w14:paraId="1975C25A" w14:textId="77777777" w:rsidR="00FF6AFD" w:rsidRPr="00FF6AFD" w:rsidRDefault="00FF6AFD" w:rsidP="00FF6AFD">
      <w:pPr>
        <w:widowControl/>
        <w:autoSpaceDE/>
        <w:autoSpaceDN/>
        <w:adjustRightInd/>
        <w:rPr>
          <w:color w:val="auto"/>
        </w:rPr>
      </w:pPr>
    </w:p>
    <w:p w14:paraId="0FD1FCB2" w14:textId="58625A1A" w:rsidR="001049D3" w:rsidRPr="00FF6AFD" w:rsidRDefault="00FF6AFD" w:rsidP="00FF6AFD">
      <w:pPr>
        <w:widowControl/>
        <w:autoSpaceDE/>
        <w:autoSpaceDN/>
        <w:adjustRightInd/>
        <w:rPr>
          <w:color w:val="auto"/>
          <w:highlight w:val="yellow"/>
        </w:rPr>
      </w:pPr>
      <w:r w:rsidRPr="002948DF">
        <w:rPr>
          <w:bCs/>
          <w:color w:val="auto"/>
          <w:highlight w:val="yellow"/>
        </w:rPr>
        <w:t>4.</w:t>
      </w:r>
      <w:r w:rsidR="00F64190" w:rsidRPr="002948DF">
        <w:rPr>
          <w:color w:val="auto"/>
          <w:highlight w:val="yellow"/>
        </w:rPr>
        <w:t xml:space="preserve">4. </w:t>
      </w:r>
      <w:r w:rsidR="00F64190" w:rsidRPr="00FF6AFD">
        <w:rPr>
          <w:color w:val="auto"/>
          <w:highlight w:val="yellow"/>
        </w:rPr>
        <w:t xml:space="preserve">Add a clean pipette tip to the </w:t>
      </w:r>
      <w:r w:rsidR="00D04881" w:rsidRPr="00FF6AFD">
        <w:rPr>
          <w:color w:val="auto"/>
          <w:highlight w:val="yellow"/>
        </w:rPr>
        <w:t>P</w:t>
      </w:r>
      <w:r w:rsidR="00F64190" w:rsidRPr="00FF6AFD">
        <w:rPr>
          <w:color w:val="auto"/>
          <w:highlight w:val="yellow"/>
        </w:rPr>
        <w:t>200 and remove 1/5</w:t>
      </w:r>
      <w:r w:rsidR="00F64190" w:rsidRPr="00FF6AFD">
        <w:rPr>
          <w:color w:val="auto"/>
          <w:highlight w:val="yellow"/>
          <w:vertAlign w:val="superscript"/>
        </w:rPr>
        <w:t>th</w:t>
      </w:r>
      <w:r w:rsidR="00F64190" w:rsidRPr="00FF6AFD">
        <w:rPr>
          <w:color w:val="auto"/>
          <w:highlight w:val="yellow"/>
        </w:rPr>
        <w:t xml:space="preserve"> of the tip to </w:t>
      </w:r>
      <w:r w:rsidR="004C5265" w:rsidRPr="00FF6AFD">
        <w:rPr>
          <w:color w:val="auto"/>
          <w:highlight w:val="yellow"/>
        </w:rPr>
        <w:t>transport</w:t>
      </w:r>
      <w:r w:rsidR="00F64190" w:rsidRPr="00FF6AFD">
        <w:rPr>
          <w:color w:val="auto"/>
          <w:highlight w:val="yellow"/>
        </w:rPr>
        <w:t xml:space="preserve"> samples.</w:t>
      </w:r>
    </w:p>
    <w:p w14:paraId="3F981B61" w14:textId="77777777" w:rsidR="00FF6AFD" w:rsidRPr="00FF6AFD" w:rsidRDefault="00FF6AFD" w:rsidP="00FF6AFD">
      <w:pPr>
        <w:widowControl/>
        <w:rPr>
          <w:color w:val="auto"/>
        </w:rPr>
      </w:pPr>
    </w:p>
    <w:p w14:paraId="601A2ECF" w14:textId="07B42865" w:rsidR="00515C0F" w:rsidRPr="00FF6AFD" w:rsidRDefault="00FF6AFD" w:rsidP="00FF6AFD">
      <w:pPr>
        <w:widowControl/>
        <w:rPr>
          <w:color w:val="auto"/>
          <w:highlight w:val="yellow"/>
        </w:rPr>
      </w:pPr>
      <w:r w:rsidRPr="00FF6AFD">
        <w:rPr>
          <w:bCs/>
          <w:color w:val="auto"/>
        </w:rPr>
        <w:t>4.</w:t>
      </w:r>
      <w:r w:rsidR="00F64190" w:rsidRPr="00FF6AFD">
        <w:rPr>
          <w:color w:val="auto"/>
        </w:rPr>
        <w:t xml:space="preserve">5. </w:t>
      </w:r>
      <w:r w:rsidR="00183F1C" w:rsidRPr="00FF6AFD">
        <w:rPr>
          <w:color w:val="auto"/>
        </w:rPr>
        <w:t xml:space="preserve">Prepare </w:t>
      </w:r>
      <w:r w:rsidR="00135A2B" w:rsidRPr="00FF6AFD">
        <w:rPr>
          <w:color w:val="auto"/>
        </w:rPr>
        <w:t>a new microcentrifuge tube</w:t>
      </w:r>
      <w:r w:rsidR="00A82152" w:rsidRPr="00FF6AFD">
        <w:rPr>
          <w:color w:val="auto"/>
        </w:rPr>
        <w:t xml:space="preserve"> </w:t>
      </w:r>
      <w:r w:rsidR="000C15E2" w:rsidRPr="00FF6AFD">
        <w:rPr>
          <w:color w:val="auto"/>
        </w:rPr>
        <w:t xml:space="preserve">for each group </w:t>
      </w:r>
      <w:r w:rsidR="00A82152" w:rsidRPr="00FF6AFD">
        <w:rPr>
          <w:color w:val="auto"/>
        </w:rPr>
        <w:t>and add 200</w:t>
      </w:r>
      <w:r w:rsidR="002948DF">
        <w:rPr>
          <w:color w:val="auto"/>
        </w:rPr>
        <w:t xml:space="preserve"> </w:t>
      </w:r>
      <w:r w:rsidR="00A82152" w:rsidRPr="00FF6AFD">
        <w:rPr>
          <w:color w:val="auto"/>
        </w:rPr>
        <w:t xml:space="preserve">µL </w:t>
      </w:r>
      <w:r w:rsidR="002948DF">
        <w:rPr>
          <w:color w:val="auto"/>
        </w:rPr>
        <w:t>of</w:t>
      </w:r>
      <w:r w:rsidR="00A26A0F">
        <w:rPr>
          <w:color w:val="auto"/>
        </w:rPr>
        <w:t xml:space="preserve"> 1x PBS</w:t>
      </w:r>
      <w:r w:rsidR="000C15E2" w:rsidRPr="00FF6AFD">
        <w:rPr>
          <w:color w:val="auto"/>
        </w:rPr>
        <w:t xml:space="preserve"> to each tube</w:t>
      </w:r>
      <w:r w:rsidR="00A82152" w:rsidRPr="00FF6AFD">
        <w:rPr>
          <w:color w:val="auto"/>
        </w:rPr>
        <w:t>.</w:t>
      </w:r>
      <w:r w:rsidR="00414DCF">
        <w:rPr>
          <w:color w:val="auto"/>
        </w:rPr>
        <w:t xml:space="preserve"> </w:t>
      </w:r>
      <w:r w:rsidR="00135A2B" w:rsidRPr="00FF6AFD">
        <w:rPr>
          <w:color w:val="auto"/>
        </w:rPr>
        <w:t>This</w:t>
      </w:r>
      <w:r w:rsidR="003021E7" w:rsidRPr="00FF6AFD">
        <w:rPr>
          <w:color w:val="auto"/>
        </w:rPr>
        <w:t xml:space="preserve"> </w:t>
      </w:r>
      <w:r w:rsidR="00485B40" w:rsidRPr="00FF6AFD">
        <w:rPr>
          <w:color w:val="auto"/>
        </w:rPr>
        <w:t>second</w:t>
      </w:r>
      <w:r w:rsidR="003021E7" w:rsidRPr="00FF6AFD">
        <w:rPr>
          <w:color w:val="auto"/>
        </w:rPr>
        <w:t xml:space="preserve"> tube will be </w:t>
      </w:r>
      <w:r w:rsidR="00485B40" w:rsidRPr="00FF6AFD">
        <w:rPr>
          <w:color w:val="auto"/>
        </w:rPr>
        <w:t>used to collect</w:t>
      </w:r>
      <w:r w:rsidR="003021E7" w:rsidRPr="00FF6AFD">
        <w:rPr>
          <w:color w:val="auto"/>
        </w:rPr>
        <w:t xml:space="preserve"> the final DLM preps.</w:t>
      </w:r>
    </w:p>
    <w:p w14:paraId="5737225D" w14:textId="77777777" w:rsidR="00FF6AFD" w:rsidRPr="00FF6AFD" w:rsidRDefault="00FF6AFD" w:rsidP="00FF6AFD">
      <w:pPr>
        <w:widowControl/>
        <w:autoSpaceDE/>
        <w:autoSpaceDN/>
        <w:adjustRightInd/>
        <w:rPr>
          <w:color w:val="auto"/>
          <w:highlight w:val="yellow"/>
        </w:rPr>
      </w:pPr>
    </w:p>
    <w:p w14:paraId="2774B0BD" w14:textId="7DEF1245" w:rsidR="00593303" w:rsidRPr="002948DF" w:rsidRDefault="00FF6AFD" w:rsidP="00FF6AFD">
      <w:pPr>
        <w:widowControl/>
        <w:autoSpaceDE/>
        <w:autoSpaceDN/>
        <w:adjustRightInd/>
        <w:rPr>
          <w:color w:val="auto"/>
          <w:highlight w:val="yellow"/>
        </w:rPr>
      </w:pPr>
      <w:r w:rsidRPr="002948DF">
        <w:rPr>
          <w:bCs/>
          <w:color w:val="auto"/>
          <w:highlight w:val="yellow"/>
        </w:rPr>
        <w:t>4.</w:t>
      </w:r>
      <w:r w:rsidR="00485B40" w:rsidRPr="002948DF">
        <w:rPr>
          <w:color w:val="auto"/>
          <w:highlight w:val="yellow"/>
        </w:rPr>
        <w:t>6</w:t>
      </w:r>
      <w:r w:rsidR="003021E7" w:rsidRPr="002948DF">
        <w:rPr>
          <w:color w:val="auto"/>
          <w:highlight w:val="yellow"/>
        </w:rPr>
        <w:t>.</w:t>
      </w:r>
      <w:r w:rsidR="00515C0F" w:rsidRPr="002948DF">
        <w:rPr>
          <w:color w:val="auto"/>
          <w:highlight w:val="yellow"/>
        </w:rPr>
        <w:t xml:space="preserve"> Remove all</w:t>
      </w:r>
      <w:r w:rsidR="00A26A0F">
        <w:rPr>
          <w:color w:val="auto"/>
          <w:highlight w:val="yellow"/>
        </w:rPr>
        <w:t xml:space="preserve"> 1x PBS</w:t>
      </w:r>
      <w:r w:rsidR="00515C0F" w:rsidRPr="002948DF">
        <w:rPr>
          <w:color w:val="auto"/>
          <w:highlight w:val="yellow"/>
        </w:rPr>
        <w:t xml:space="preserve"> </w:t>
      </w:r>
      <w:r w:rsidR="00D517CA" w:rsidRPr="002948DF">
        <w:rPr>
          <w:color w:val="auto"/>
          <w:highlight w:val="yellow"/>
        </w:rPr>
        <w:t xml:space="preserve">from </w:t>
      </w:r>
      <w:r w:rsidR="007502CA" w:rsidRPr="002948DF">
        <w:rPr>
          <w:color w:val="auto"/>
          <w:highlight w:val="yellow"/>
        </w:rPr>
        <w:t xml:space="preserve">tubes </w:t>
      </w:r>
      <w:r w:rsidR="00D517CA" w:rsidRPr="002948DF">
        <w:rPr>
          <w:color w:val="auto"/>
          <w:highlight w:val="yellow"/>
        </w:rPr>
        <w:t>using a</w:t>
      </w:r>
      <w:r w:rsidR="00515C0F" w:rsidRPr="002948DF">
        <w:rPr>
          <w:color w:val="auto"/>
          <w:highlight w:val="yellow"/>
        </w:rPr>
        <w:t xml:space="preserve"> </w:t>
      </w:r>
      <w:r w:rsidR="00593303" w:rsidRPr="002948DF">
        <w:rPr>
          <w:color w:val="auto"/>
          <w:highlight w:val="yellow"/>
        </w:rPr>
        <w:t>Pasteur</w:t>
      </w:r>
      <w:r w:rsidR="00515C0F" w:rsidRPr="002948DF">
        <w:rPr>
          <w:color w:val="auto"/>
          <w:highlight w:val="yellow"/>
        </w:rPr>
        <w:t xml:space="preserve"> pipette. </w:t>
      </w:r>
    </w:p>
    <w:p w14:paraId="1F4A5CD1" w14:textId="77777777" w:rsidR="00FF6AFD" w:rsidRPr="002948DF" w:rsidRDefault="00FF6AFD" w:rsidP="00FF6AFD">
      <w:pPr>
        <w:widowControl/>
        <w:autoSpaceDE/>
        <w:autoSpaceDN/>
        <w:adjustRightInd/>
        <w:rPr>
          <w:bCs/>
          <w:color w:val="auto"/>
          <w:highlight w:val="yellow"/>
        </w:rPr>
      </w:pPr>
    </w:p>
    <w:p w14:paraId="146BEF68" w14:textId="520D3CD7" w:rsidR="002948DF" w:rsidRDefault="00FF6AFD" w:rsidP="00FF6AFD">
      <w:pPr>
        <w:widowControl/>
        <w:autoSpaceDE/>
        <w:autoSpaceDN/>
        <w:adjustRightInd/>
        <w:rPr>
          <w:color w:val="auto"/>
        </w:rPr>
      </w:pPr>
      <w:r w:rsidRPr="002948DF">
        <w:rPr>
          <w:bCs/>
          <w:color w:val="auto"/>
          <w:highlight w:val="yellow"/>
        </w:rPr>
        <w:t>4.</w:t>
      </w:r>
      <w:r w:rsidR="00943041" w:rsidRPr="002948DF">
        <w:rPr>
          <w:color w:val="auto"/>
          <w:highlight w:val="yellow"/>
        </w:rPr>
        <w:t>7</w:t>
      </w:r>
      <w:r w:rsidR="003021E7" w:rsidRPr="002948DF">
        <w:rPr>
          <w:color w:val="auto"/>
          <w:highlight w:val="yellow"/>
        </w:rPr>
        <w:t xml:space="preserve">. </w:t>
      </w:r>
      <w:r w:rsidR="00515C0F" w:rsidRPr="002948DF">
        <w:rPr>
          <w:color w:val="auto"/>
          <w:highlight w:val="yellow"/>
        </w:rPr>
        <w:t xml:space="preserve">Wearing proper </w:t>
      </w:r>
      <w:r w:rsidR="00943041" w:rsidRPr="002948DF">
        <w:rPr>
          <w:color w:val="auto"/>
          <w:highlight w:val="yellow"/>
        </w:rPr>
        <w:t>protective equipment</w:t>
      </w:r>
      <w:r w:rsidR="00515C0F" w:rsidRPr="002948DF">
        <w:rPr>
          <w:color w:val="auto"/>
          <w:highlight w:val="yellow"/>
        </w:rPr>
        <w:t>,</w:t>
      </w:r>
      <w:r w:rsidR="0046022B" w:rsidRPr="002948DF">
        <w:rPr>
          <w:color w:val="auto"/>
          <w:highlight w:val="yellow"/>
        </w:rPr>
        <w:t xml:space="preserve"> </w:t>
      </w:r>
      <w:r w:rsidR="00D517CA" w:rsidRPr="002948DF">
        <w:rPr>
          <w:color w:val="auto"/>
          <w:highlight w:val="yellow"/>
        </w:rPr>
        <w:t>submerge</w:t>
      </w:r>
      <w:r w:rsidR="0046022B" w:rsidRPr="002948DF">
        <w:rPr>
          <w:color w:val="auto"/>
          <w:highlight w:val="yellow"/>
        </w:rPr>
        <w:t xml:space="preserve"> </w:t>
      </w:r>
      <w:r w:rsidR="00515C0F" w:rsidRPr="002948DF">
        <w:rPr>
          <w:color w:val="auto"/>
          <w:highlight w:val="yellow"/>
        </w:rPr>
        <w:t xml:space="preserve">the tube </w:t>
      </w:r>
      <w:r w:rsidR="0046022B" w:rsidRPr="002948DF">
        <w:rPr>
          <w:color w:val="auto"/>
          <w:highlight w:val="yellow"/>
        </w:rPr>
        <w:t>in</w:t>
      </w:r>
      <w:r w:rsidR="00515C0F" w:rsidRPr="002948DF">
        <w:rPr>
          <w:color w:val="auto"/>
          <w:highlight w:val="yellow"/>
        </w:rPr>
        <w:t>to the liquid nitrogen flask for</w:t>
      </w:r>
      <w:r w:rsidR="00414DCF" w:rsidRPr="002948DF">
        <w:rPr>
          <w:color w:val="auto"/>
          <w:highlight w:val="yellow"/>
        </w:rPr>
        <w:t xml:space="preserve"> </w:t>
      </w:r>
      <w:r w:rsidR="00515C0F" w:rsidRPr="002948DF">
        <w:rPr>
          <w:color w:val="auto"/>
          <w:highlight w:val="yellow"/>
        </w:rPr>
        <w:t>10 s</w:t>
      </w:r>
      <w:r w:rsidR="00943041" w:rsidRPr="002948DF">
        <w:rPr>
          <w:color w:val="auto"/>
          <w:highlight w:val="yellow"/>
        </w:rPr>
        <w:t xml:space="preserve"> with</w:t>
      </w:r>
      <w:r w:rsidR="00515C0F" w:rsidRPr="002948DF">
        <w:rPr>
          <w:color w:val="auto"/>
          <w:highlight w:val="yellow"/>
        </w:rPr>
        <w:t xml:space="preserve"> </w:t>
      </w:r>
      <w:r w:rsidR="00515C0F" w:rsidRPr="00FF6AFD">
        <w:rPr>
          <w:color w:val="auto"/>
          <w:highlight w:val="yellow"/>
        </w:rPr>
        <w:t xml:space="preserve">the </w:t>
      </w:r>
      <w:r w:rsidR="006A7E69" w:rsidRPr="00FF6AFD">
        <w:rPr>
          <w:color w:val="auto"/>
          <w:highlight w:val="yellow"/>
        </w:rPr>
        <w:t>cryogenic tweezers</w:t>
      </w:r>
      <w:r w:rsidR="00943041" w:rsidRPr="00FF6AFD">
        <w:rPr>
          <w:color w:val="auto"/>
          <w:highlight w:val="yellow"/>
        </w:rPr>
        <w:t>.</w:t>
      </w:r>
      <w:r w:rsidR="00414DCF">
        <w:rPr>
          <w:color w:val="auto"/>
          <w:highlight w:val="yellow"/>
        </w:rPr>
        <w:t xml:space="preserve"> </w:t>
      </w:r>
    </w:p>
    <w:p w14:paraId="60E3EF53" w14:textId="77777777" w:rsidR="002948DF" w:rsidRDefault="002948DF" w:rsidP="00FF6AFD">
      <w:pPr>
        <w:widowControl/>
        <w:autoSpaceDE/>
        <w:autoSpaceDN/>
        <w:adjustRightInd/>
        <w:rPr>
          <w:color w:val="auto"/>
        </w:rPr>
      </w:pPr>
    </w:p>
    <w:p w14:paraId="62CDE5FE" w14:textId="642C6970" w:rsidR="00E07318" w:rsidRPr="00FF6AFD" w:rsidRDefault="00D869C3" w:rsidP="00FF6AFD">
      <w:pPr>
        <w:widowControl/>
        <w:autoSpaceDE/>
        <w:autoSpaceDN/>
        <w:adjustRightInd/>
        <w:rPr>
          <w:color w:val="auto"/>
          <w:highlight w:val="yellow"/>
        </w:rPr>
      </w:pPr>
      <w:r>
        <w:rPr>
          <w:color w:val="auto"/>
        </w:rPr>
        <w:t>NOTE:</w:t>
      </w:r>
      <w:r w:rsidR="0024286E" w:rsidRPr="00FF6AFD">
        <w:rPr>
          <w:color w:val="auto"/>
        </w:rPr>
        <w:t xml:space="preserve"> The tubes should be closed tightly to </w:t>
      </w:r>
      <w:r w:rsidR="002948DF">
        <w:rPr>
          <w:color w:val="auto"/>
        </w:rPr>
        <w:t xml:space="preserve">keep </w:t>
      </w:r>
      <w:r w:rsidR="0024286E" w:rsidRPr="00FF6AFD">
        <w:rPr>
          <w:color w:val="auto"/>
        </w:rPr>
        <w:t>the tube from exploding</w:t>
      </w:r>
      <w:r w:rsidR="00F52FD0" w:rsidRPr="00FF6AFD">
        <w:rPr>
          <w:color w:val="auto"/>
        </w:rPr>
        <w:t>.</w:t>
      </w:r>
      <w:r w:rsidR="00414DCF">
        <w:rPr>
          <w:color w:val="auto"/>
        </w:rPr>
        <w:t xml:space="preserve"> </w:t>
      </w:r>
    </w:p>
    <w:p w14:paraId="221E63C2" w14:textId="77777777" w:rsidR="00FF6AFD" w:rsidRPr="00FF6AFD" w:rsidRDefault="00FF6AFD" w:rsidP="00FF6AFD">
      <w:pPr>
        <w:widowControl/>
        <w:autoSpaceDE/>
        <w:autoSpaceDN/>
        <w:adjustRightInd/>
        <w:rPr>
          <w:color w:val="auto"/>
          <w:highlight w:val="yellow"/>
        </w:rPr>
      </w:pPr>
    </w:p>
    <w:p w14:paraId="6A0B77C9" w14:textId="37B76E9C" w:rsidR="00907453" w:rsidRPr="00FF6AFD" w:rsidRDefault="00FF6AFD" w:rsidP="00FF6AFD">
      <w:pPr>
        <w:widowControl/>
        <w:autoSpaceDE/>
        <w:autoSpaceDN/>
        <w:adjustRightInd/>
        <w:rPr>
          <w:color w:val="auto"/>
        </w:rPr>
      </w:pPr>
      <w:r w:rsidRPr="002948DF">
        <w:rPr>
          <w:bCs/>
          <w:color w:val="auto"/>
          <w:highlight w:val="yellow"/>
        </w:rPr>
        <w:t>4.</w:t>
      </w:r>
      <w:r w:rsidR="00943041" w:rsidRPr="002948DF">
        <w:rPr>
          <w:color w:val="auto"/>
          <w:highlight w:val="yellow"/>
        </w:rPr>
        <w:t>8.</w:t>
      </w:r>
      <w:r w:rsidR="00E07318" w:rsidRPr="002948DF">
        <w:rPr>
          <w:color w:val="auto"/>
          <w:highlight w:val="yellow"/>
        </w:rPr>
        <w:t xml:space="preserve"> </w:t>
      </w:r>
      <w:r w:rsidR="00515C0F" w:rsidRPr="002948DF">
        <w:rPr>
          <w:color w:val="auto"/>
          <w:highlight w:val="yellow"/>
        </w:rPr>
        <w:t xml:space="preserve">Remove the tube </w:t>
      </w:r>
      <w:r w:rsidR="00943041" w:rsidRPr="002948DF">
        <w:rPr>
          <w:color w:val="auto"/>
          <w:highlight w:val="yellow"/>
        </w:rPr>
        <w:t xml:space="preserve">from the liquid nitrogen </w:t>
      </w:r>
      <w:r w:rsidR="00907453" w:rsidRPr="002948DF">
        <w:rPr>
          <w:color w:val="auto"/>
          <w:highlight w:val="yellow"/>
        </w:rPr>
        <w:t xml:space="preserve">and add </w:t>
      </w:r>
      <w:r w:rsidR="00E87C5F" w:rsidRPr="002948DF">
        <w:rPr>
          <w:color w:val="auto"/>
          <w:highlight w:val="yellow"/>
        </w:rPr>
        <w:t xml:space="preserve">approximately </w:t>
      </w:r>
      <w:r w:rsidR="00907453" w:rsidRPr="002948DF">
        <w:rPr>
          <w:color w:val="auto"/>
          <w:highlight w:val="yellow"/>
        </w:rPr>
        <w:t>300</w:t>
      </w:r>
      <w:r w:rsidR="00E87C5F" w:rsidRPr="002948DF">
        <w:rPr>
          <w:color w:val="auto"/>
          <w:highlight w:val="yellow"/>
        </w:rPr>
        <w:t xml:space="preserve"> </w:t>
      </w:r>
      <w:r w:rsidR="00907453" w:rsidRPr="002948DF">
        <w:rPr>
          <w:color w:val="auto"/>
          <w:highlight w:val="yellow"/>
        </w:rPr>
        <w:t>µL of ice-cold</w:t>
      </w:r>
      <w:r w:rsidR="00A26A0F">
        <w:rPr>
          <w:color w:val="auto"/>
          <w:highlight w:val="yellow"/>
        </w:rPr>
        <w:t xml:space="preserve"> 1x PBS</w:t>
      </w:r>
      <w:r w:rsidR="007502CA" w:rsidRPr="002948DF">
        <w:rPr>
          <w:color w:val="auto"/>
          <w:highlight w:val="yellow"/>
        </w:rPr>
        <w:t xml:space="preserve"> </w:t>
      </w:r>
      <w:r w:rsidR="00943041" w:rsidRPr="002948DF">
        <w:rPr>
          <w:color w:val="auto"/>
          <w:highlight w:val="yellow"/>
        </w:rPr>
        <w:t xml:space="preserve">to </w:t>
      </w:r>
      <w:r w:rsidR="002948DF">
        <w:rPr>
          <w:color w:val="auto"/>
          <w:highlight w:val="yellow"/>
        </w:rPr>
        <w:t xml:space="preserve">the </w:t>
      </w:r>
      <w:r w:rsidR="00593D09" w:rsidRPr="002948DF">
        <w:rPr>
          <w:color w:val="auto"/>
          <w:highlight w:val="yellow"/>
        </w:rPr>
        <w:t>samples</w:t>
      </w:r>
      <w:r w:rsidR="00593303" w:rsidRPr="002948DF">
        <w:rPr>
          <w:color w:val="auto"/>
          <w:highlight w:val="yellow"/>
        </w:rPr>
        <w:t xml:space="preserve"> with a Pasteur pipette</w:t>
      </w:r>
      <w:r w:rsidR="00515C0F" w:rsidRPr="00FF6AFD">
        <w:rPr>
          <w:color w:val="auto"/>
        </w:rPr>
        <w:t>.</w:t>
      </w:r>
      <w:r w:rsidR="00414DCF">
        <w:rPr>
          <w:color w:val="auto"/>
        </w:rPr>
        <w:t xml:space="preserve"> </w:t>
      </w:r>
      <w:r w:rsidR="00515C0F" w:rsidRPr="00FF6AFD">
        <w:rPr>
          <w:color w:val="auto"/>
        </w:rPr>
        <w:t>Keep</w:t>
      </w:r>
      <w:r w:rsidR="00943041" w:rsidRPr="00FF6AFD">
        <w:rPr>
          <w:color w:val="auto"/>
        </w:rPr>
        <w:t xml:space="preserve"> the samples</w:t>
      </w:r>
      <w:r w:rsidR="00515C0F" w:rsidRPr="00FF6AFD">
        <w:rPr>
          <w:color w:val="auto"/>
        </w:rPr>
        <w:t xml:space="preserve"> on ice. </w:t>
      </w:r>
    </w:p>
    <w:p w14:paraId="2599FF2B" w14:textId="77777777" w:rsidR="00FF6AFD" w:rsidRPr="00FF6AFD" w:rsidRDefault="00FF6AFD" w:rsidP="00FF6AFD">
      <w:pPr>
        <w:widowControl/>
        <w:autoSpaceDE/>
        <w:autoSpaceDN/>
        <w:adjustRightInd/>
        <w:rPr>
          <w:color w:val="auto"/>
        </w:rPr>
      </w:pPr>
    </w:p>
    <w:p w14:paraId="2A3CB190" w14:textId="121BA60E" w:rsidR="000E40B8" w:rsidRPr="00FF6AFD" w:rsidRDefault="00FF6AFD" w:rsidP="00FF6AFD">
      <w:pPr>
        <w:widowControl/>
        <w:autoSpaceDE/>
        <w:autoSpaceDN/>
        <w:adjustRightInd/>
        <w:rPr>
          <w:color w:val="auto"/>
        </w:rPr>
      </w:pPr>
      <w:r w:rsidRPr="00FF6AFD">
        <w:rPr>
          <w:bCs/>
          <w:color w:val="auto"/>
        </w:rPr>
        <w:t>4.</w:t>
      </w:r>
      <w:r w:rsidR="00593303" w:rsidRPr="00FF6AFD">
        <w:rPr>
          <w:color w:val="auto"/>
        </w:rPr>
        <w:t>9</w:t>
      </w:r>
      <w:r w:rsidR="0046022B" w:rsidRPr="00FF6AFD">
        <w:rPr>
          <w:color w:val="auto"/>
        </w:rPr>
        <w:t xml:space="preserve">. </w:t>
      </w:r>
      <w:r w:rsidR="00515C0F" w:rsidRPr="00FF6AFD">
        <w:rPr>
          <w:color w:val="auto"/>
        </w:rPr>
        <w:t>Add ice-cold</w:t>
      </w:r>
      <w:r w:rsidR="00A26A0F">
        <w:rPr>
          <w:color w:val="auto"/>
        </w:rPr>
        <w:t xml:space="preserve"> 1x PBS</w:t>
      </w:r>
      <w:r w:rsidR="00515C0F" w:rsidRPr="00FF6AFD">
        <w:rPr>
          <w:color w:val="auto"/>
        </w:rPr>
        <w:t xml:space="preserve"> to </w:t>
      </w:r>
      <w:r w:rsidR="00907453" w:rsidRPr="00FF6AFD">
        <w:rPr>
          <w:color w:val="auto"/>
        </w:rPr>
        <w:t xml:space="preserve">the </w:t>
      </w:r>
      <w:r w:rsidR="00E07318" w:rsidRPr="00FF6AFD">
        <w:rPr>
          <w:color w:val="auto"/>
        </w:rPr>
        <w:t>10</w:t>
      </w:r>
      <w:r w:rsidR="000465ED" w:rsidRPr="00FF6AFD">
        <w:rPr>
          <w:color w:val="auto"/>
        </w:rPr>
        <w:t xml:space="preserve"> </w:t>
      </w:r>
      <w:r w:rsidR="00E07318" w:rsidRPr="00FF6AFD">
        <w:rPr>
          <w:color w:val="auto"/>
        </w:rPr>
        <w:t xml:space="preserve">cm </w:t>
      </w:r>
      <w:r w:rsidR="005637EF" w:rsidRPr="00FF6AFD">
        <w:rPr>
          <w:color w:val="auto"/>
        </w:rPr>
        <w:t xml:space="preserve">dissection dish coated with silicone elastomer </w:t>
      </w:r>
      <w:r w:rsidR="00515C0F" w:rsidRPr="00FF6AFD">
        <w:rPr>
          <w:color w:val="auto"/>
        </w:rPr>
        <w:t>and dispense</w:t>
      </w:r>
      <w:r w:rsidR="00593D09" w:rsidRPr="00FF6AFD">
        <w:rPr>
          <w:color w:val="auto"/>
        </w:rPr>
        <w:t xml:space="preserve"> the </w:t>
      </w:r>
      <w:r w:rsidR="00515C0F" w:rsidRPr="00FF6AFD">
        <w:rPr>
          <w:color w:val="auto"/>
        </w:rPr>
        <w:t>first thorax</w:t>
      </w:r>
      <w:r w:rsidR="00593303" w:rsidRPr="00FF6AFD">
        <w:rPr>
          <w:color w:val="auto"/>
        </w:rPr>
        <w:t xml:space="preserve"> with the </w:t>
      </w:r>
      <w:r w:rsidR="00316145" w:rsidRPr="00FF6AFD">
        <w:rPr>
          <w:color w:val="auto"/>
        </w:rPr>
        <w:t xml:space="preserve">modified </w:t>
      </w:r>
      <w:r w:rsidR="00593303" w:rsidRPr="00FF6AFD">
        <w:rPr>
          <w:color w:val="auto"/>
        </w:rPr>
        <w:t>200 µL pipette</w:t>
      </w:r>
      <w:r w:rsidR="00515C0F" w:rsidRPr="00FF6AFD">
        <w:rPr>
          <w:color w:val="auto"/>
        </w:rPr>
        <w:t xml:space="preserve">. </w:t>
      </w:r>
    </w:p>
    <w:p w14:paraId="1468A41B" w14:textId="77777777" w:rsidR="00FF6AFD" w:rsidRPr="00FF6AFD" w:rsidRDefault="00FF6AFD" w:rsidP="00FF6AFD">
      <w:pPr>
        <w:widowControl/>
        <w:autoSpaceDE/>
        <w:autoSpaceDN/>
        <w:adjustRightInd/>
        <w:rPr>
          <w:bCs/>
          <w:color w:val="auto"/>
        </w:rPr>
      </w:pPr>
    </w:p>
    <w:p w14:paraId="7C78B58B" w14:textId="24D78DD3" w:rsidR="00377E88" w:rsidRPr="00FF6AFD" w:rsidRDefault="00FF6AFD" w:rsidP="00FF6AFD">
      <w:pPr>
        <w:widowControl/>
        <w:autoSpaceDE/>
        <w:autoSpaceDN/>
        <w:adjustRightInd/>
        <w:rPr>
          <w:color w:val="auto"/>
        </w:rPr>
      </w:pPr>
      <w:r w:rsidRPr="00FF6AFD">
        <w:rPr>
          <w:bCs/>
          <w:color w:val="auto"/>
        </w:rPr>
        <w:t>4.</w:t>
      </w:r>
      <w:r w:rsidR="0046022B" w:rsidRPr="00FF6AFD">
        <w:rPr>
          <w:color w:val="auto"/>
        </w:rPr>
        <w:t>1</w:t>
      </w:r>
      <w:r w:rsidR="00A60BB5" w:rsidRPr="00FF6AFD">
        <w:rPr>
          <w:color w:val="auto"/>
        </w:rPr>
        <w:t>0</w:t>
      </w:r>
      <w:r w:rsidR="0046022B" w:rsidRPr="00FF6AFD">
        <w:rPr>
          <w:color w:val="auto"/>
          <w:highlight w:val="yellow"/>
        </w:rPr>
        <w:t xml:space="preserve">. Place </w:t>
      </w:r>
      <w:r w:rsidR="00515C0F" w:rsidRPr="00FF6AFD">
        <w:rPr>
          <w:color w:val="auto"/>
          <w:highlight w:val="yellow"/>
        </w:rPr>
        <w:t>the thorax ventral side up.</w:t>
      </w:r>
      <w:r w:rsidR="00414DCF">
        <w:rPr>
          <w:color w:val="auto"/>
          <w:highlight w:val="yellow"/>
        </w:rPr>
        <w:t xml:space="preserve"> </w:t>
      </w:r>
      <w:r w:rsidR="00593D09" w:rsidRPr="00FF6AFD">
        <w:rPr>
          <w:color w:val="auto"/>
          <w:highlight w:val="yellow"/>
        </w:rPr>
        <w:t xml:space="preserve">In one hand use a dull pair of forceps to position the thorax and in the other </w:t>
      </w:r>
      <w:r w:rsidR="00593D09" w:rsidRPr="002948DF">
        <w:rPr>
          <w:color w:val="auto"/>
          <w:highlight w:val="yellow"/>
        </w:rPr>
        <w:t>use a fine pair of forceps to</w:t>
      </w:r>
      <w:r w:rsidR="00515C0F" w:rsidRPr="002948DF">
        <w:rPr>
          <w:color w:val="auto"/>
          <w:highlight w:val="yellow"/>
        </w:rPr>
        <w:t xml:space="preserve"> remove some of the thoracic ganglion</w:t>
      </w:r>
      <w:r w:rsidR="00414DCF" w:rsidRPr="002948DF">
        <w:rPr>
          <w:color w:val="auto"/>
          <w:highlight w:val="yellow"/>
        </w:rPr>
        <w:t xml:space="preserve"> </w:t>
      </w:r>
      <w:r w:rsidR="00E07318" w:rsidRPr="002948DF">
        <w:rPr>
          <w:color w:val="auto"/>
          <w:highlight w:val="yellow"/>
        </w:rPr>
        <w:t>to expose the midline of the thorax</w:t>
      </w:r>
      <w:r w:rsidR="00C53F33" w:rsidRPr="002948DF">
        <w:rPr>
          <w:color w:val="auto"/>
          <w:highlight w:val="yellow"/>
        </w:rPr>
        <w:t>.</w:t>
      </w:r>
      <w:r w:rsidR="00515C0F" w:rsidRPr="00FF6AFD">
        <w:rPr>
          <w:color w:val="auto"/>
        </w:rPr>
        <w:t xml:space="preserve"> </w:t>
      </w:r>
    </w:p>
    <w:p w14:paraId="3081709E" w14:textId="77777777" w:rsidR="00FF6AFD" w:rsidRPr="00FF6AFD" w:rsidRDefault="00FF6AFD" w:rsidP="00FF6AFD">
      <w:pPr>
        <w:widowControl/>
        <w:autoSpaceDE/>
        <w:autoSpaceDN/>
        <w:adjustRightInd/>
        <w:rPr>
          <w:bCs/>
          <w:color w:val="auto"/>
        </w:rPr>
      </w:pPr>
    </w:p>
    <w:p w14:paraId="4468D38D" w14:textId="157A1992" w:rsidR="00377E88" w:rsidRPr="00FF6AFD" w:rsidRDefault="00FF6AFD" w:rsidP="00FF6AFD">
      <w:pPr>
        <w:widowControl/>
        <w:autoSpaceDE/>
        <w:autoSpaceDN/>
        <w:adjustRightInd/>
        <w:rPr>
          <w:color w:val="auto"/>
        </w:rPr>
      </w:pPr>
      <w:r w:rsidRPr="00FF6AFD">
        <w:rPr>
          <w:bCs/>
          <w:color w:val="auto"/>
        </w:rPr>
        <w:t>4.</w:t>
      </w:r>
      <w:r w:rsidR="0046022B" w:rsidRPr="00FF6AFD">
        <w:rPr>
          <w:color w:val="auto"/>
        </w:rPr>
        <w:t>1</w:t>
      </w:r>
      <w:r w:rsidR="00A60BB5" w:rsidRPr="00FF6AFD">
        <w:rPr>
          <w:color w:val="auto"/>
        </w:rPr>
        <w:t>1</w:t>
      </w:r>
      <w:r w:rsidR="0046022B" w:rsidRPr="00FF6AFD">
        <w:rPr>
          <w:color w:val="auto"/>
        </w:rPr>
        <w:t xml:space="preserve">. </w:t>
      </w:r>
      <w:r w:rsidR="000465ED" w:rsidRPr="00FF6AFD">
        <w:rPr>
          <w:color w:val="auto"/>
          <w:highlight w:val="yellow"/>
        </w:rPr>
        <w:t>Use the midline o</w:t>
      </w:r>
      <w:r w:rsidR="00377E88" w:rsidRPr="00FF6AFD">
        <w:rPr>
          <w:color w:val="auto"/>
          <w:highlight w:val="yellow"/>
        </w:rPr>
        <w:t>f the thorax as a guide to make</w:t>
      </w:r>
      <w:r w:rsidR="00515C0F" w:rsidRPr="00FF6AFD">
        <w:rPr>
          <w:color w:val="auto"/>
          <w:highlight w:val="yellow"/>
        </w:rPr>
        <w:t xml:space="preserve"> a</w:t>
      </w:r>
      <w:r w:rsidR="000465ED" w:rsidRPr="00FF6AFD">
        <w:rPr>
          <w:color w:val="auto"/>
          <w:highlight w:val="yellow"/>
        </w:rPr>
        <w:t xml:space="preserve"> shallow</w:t>
      </w:r>
      <w:r w:rsidR="00515C0F" w:rsidRPr="00FF6AFD">
        <w:rPr>
          <w:color w:val="auto"/>
          <w:highlight w:val="yellow"/>
        </w:rPr>
        <w:t xml:space="preserve"> cut</w:t>
      </w:r>
      <w:r w:rsidR="000465ED" w:rsidRPr="00FF6AFD">
        <w:rPr>
          <w:color w:val="auto"/>
          <w:highlight w:val="yellow"/>
        </w:rPr>
        <w:t xml:space="preserve"> through 1/3</w:t>
      </w:r>
      <w:r w:rsidR="000465ED" w:rsidRPr="00FF6AFD">
        <w:rPr>
          <w:color w:val="auto"/>
          <w:highlight w:val="yellow"/>
          <w:vertAlign w:val="superscript"/>
        </w:rPr>
        <w:t>rd</w:t>
      </w:r>
      <w:r w:rsidR="000465ED" w:rsidRPr="00FF6AFD">
        <w:rPr>
          <w:color w:val="auto"/>
          <w:highlight w:val="yellow"/>
        </w:rPr>
        <w:t xml:space="preserve"> of the thorax</w:t>
      </w:r>
      <w:r w:rsidR="006E0390" w:rsidRPr="00FF6AFD">
        <w:rPr>
          <w:color w:val="auto"/>
          <w:highlight w:val="yellow"/>
        </w:rPr>
        <w:t xml:space="preserve"> </w:t>
      </w:r>
      <w:r w:rsidR="006E0390" w:rsidRPr="00FF6AFD">
        <w:rPr>
          <w:color w:val="auto"/>
        </w:rPr>
        <w:t xml:space="preserve">with the </w:t>
      </w:r>
      <w:r w:rsidR="00F52FD0" w:rsidRPr="00FF6AFD">
        <w:rPr>
          <w:color w:val="auto"/>
        </w:rPr>
        <w:t>blade</w:t>
      </w:r>
      <w:r w:rsidR="006E0390" w:rsidRPr="00FF6AFD">
        <w:rPr>
          <w:color w:val="auto"/>
        </w:rPr>
        <w:t>.</w:t>
      </w:r>
    </w:p>
    <w:p w14:paraId="1227FBD1" w14:textId="77777777" w:rsidR="00FF6AFD" w:rsidRPr="00FF6AFD" w:rsidRDefault="00FF6AFD" w:rsidP="00FF6AFD">
      <w:pPr>
        <w:widowControl/>
        <w:autoSpaceDE/>
        <w:autoSpaceDN/>
        <w:adjustRightInd/>
        <w:rPr>
          <w:bCs/>
          <w:color w:val="auto"/>
        </w:rPr>
      </w:pPr>
    </w:p>
    <w:p w14:paraId="730A161A" w14:textId="5D8F3C8C" w:rsidR="00E95E75" w:rsidRPr="00FF6AFD" w:rsidRDefault="00FF6AFD" w:rsidP="00FF6AFD">
      <w:pPr>
        <w:widowControl/>
        <w:autoSpaceDE/>
        <w:autoSpaceDN/>
        <w:adjustRightInd/>
        <w:rPr>
          <w:color w:val="auto"/>
        </w:rPr>
      </w:pPr>
      <w:r w:rsidRPr="00FF6AFD">
        <w:rPr>
          <w:bCs/>
          <w:color w:val="auto"/>
        </w:rPr>
        <w:t>4.</w:t>
      </w:r>
      <w:r w:rsidR="000465ED" w:rsidRPr="00FF6AFD">
        <w:rPr>
          <w:color w:val="auto"/>
        </w:rPr>
        <w:t>1</w:t>
      </w:r>
      <w:r w:rsidR="00A60BB5" w:rsidRPr="00FF6AFD">
        <w:rPr>
          <w:color w:val="auto"/>
        </w:rPr>
        <w:t>2</w:t>
      </w:r>
      <w:r w:rsidR="000465ED" w:rsidRPr="00FF6AFD">
        <w:rPr>
          <w:color w:val="auto"/>
        </w:rPr>
        <w:t>.</w:t>
      </w:r>
      <w:r w:rsidR="00414DCF">
        <w:rPr>
          <w:color w:val="auto"/>
        </w:rPr>
        <w:t xml:space="preserve"> </w:t>
      </w:r>
      <w:r w:rsidR="00EA49F5" w:rsidRPr="00FF6AFD">
        <w:rPr>
          <w:color w:val="auto"/>
          <w:highlight w:val="yellow"/>
        </w:rPr>
        <w:t>Remov</w:t>
      </w:r>
      <w:r w:rsidR="00377E88" w:rsidRPr="00FF6AFD">
        <w:rPr>
          <w:color w:val="auto"/>
          <w:highlight w:val="yellow"/>
        </w:rPr>
        <w:t>e the blade from the thorax and</w:t>
      </w:r>
      <w:r w:rsidR="000465ED" w:rsidRPr="00FF6AFD">
        <w:rPr>
          <w:color w:val="auto"/>
          <w:highlight w:val="yellow"/>
        </w:rPr>
        <w:t xml:space="preserve"> </w:t>
      </w:r>
      <w:r w:rsidR="00EA49F5" w:rsidRPr="00FF6AFD">
        <w:rPr>
          <w:color w:val="auto"/>
          <w:highlight w:val="yellow"/>
        </w:rPr>
        <w:t>position the thorax at a 45</w:t>
      </w:r>
      <w:r w:rsidR="00795E5D">
        <w:rPr>
          <w:color w:val="auto"/>
          <w:highlight w:val="yellow"/>
        </w:rPr>
        <w:t>°</w:t>
      </w:r>
      <w:r w:rsidR="00EA49F5" w:rsidRPr="00FF6AFD">
        <w:rPr>
          <w:color w:val="auto"/>
          <w:highlight w:val="yellow"/>
        </w:rPr>
        <w:t xml:space="preserve"> angle</w:t>
      </w:r>
      <w:r w:rsidR="00377E88" w:rsidRPr="00FF6AFD">
        <w:rPr>
          <w:color w:val="auto"/>
          <w:highlight w:val="yellow"/>
        </w:rPr>
        <w:t xml:space="preserve"> with </w:t>
      </w:r>
      <w:r w:rsidR="00CE3DA5" w:rsidRPr="00FF6AFD">
        <w:rPr>
          <w:color w:val="auto"/>
          <w:highlight w:val="yellow"/>
        </w:rPr>
        <w:t>the blunt forceps.</w:t>
      </w:r>
      <w:r w:rsidR="00414DCF">
        <w:rPr>
          <w:color w:val="auto"/>
          <w:highlight w:val="yellow"/>
        </w:rPr>
        <w:t xml:space="preserve"> </w:t>
      </w:r>
      <w:r w:rsidR="00CE3DA5" w:rsidRPr="00FF6AFD">
        <w:rPr>
          <w:color w:val="auto"/>
          <w:highlight w:val="yellow"/>
        </w:rPr>
        <w:t>R</w:t>
      </w:r>
      <w:r w:rsidR="00393768" w:rsidRPr="00FF6AFD">
        <w:rPr>
          <w:color w:val="auto"/>
          <w:highlight w:val="yellow"/>
        </w:rPr>
        <w:t>einsert the</w:t>
      </w:r>
      <w:r w:rsidR="00EA49F5" w:rsidRPr="00FF6AFD">
        <w:rPr>
          <w:color w:val="auto"/>
          <w:highlight w:val="yellow"/>
        </w:rPr>
        <w:t xml:space="preserve"> blade and cut straight</w:t>
      </w:r>
      <w:r w:rsidR="00203032" w:rsidRPr="00FF6AFD">
        <w:rPr>
          <w:color w:val="auto"/>
          <w:highlight w:val="yellow"/>
        </w:rPr>
        <w:t xml:space="preserve"> down</w:t>
      </w:r>
      <w:r w:rsidR="00EA49F5" w:rsidRPr="00FF6AFD">
        <w:rPr>
          <w:color w:val="auto"/>
          <w:highlight w:val="yellow"/>
        </w:rPr>
        <w:t xml:space="preserve"> the midline</w:t>
      </w:r>
      <w:r w:rsidR="00CE3DA5" w:rsidRPr="00FF6AFD">
        <w:rPr>
          <w:color w:val="auto"/>
          <w:highlight w:val="yellow"/>
        </w:rPr>
        <w:t xml:space="preserve"> of the thorax</w:t>
      </w:r>
      <w:r w:rsidR="00EA49F5" w:rsidRPr="00FF6AFD">
        <w:rPr>
          <w:color w:val="auto"/>
          <w:highlight w:val="yellow"/>
        </w:rPr>
        <w:t xml:space="preserve">. </w:t>
      </w:r>
      <w:r w:rsidR="00EA49F5" w:rsidRPr="00FF6AFD">
        <w:rPr>
          <w:color w:val="auto"/>
        </w:rPr>
        <w:t>This will result</w:t>
      </w:r>
      <w:r w:rsidR="00414DCF">
        <w:rPr>
          <w:color w:val="auto"/>
        </w:rPr>
        <w:t xml:space="preserve"> </w:t>
      </w:r>
      <w:r w:rsidR="00EA49F5" w:rsidRPr="00FF6AFD">
        <w:rPr>
          <w:color w:val="auto"/>
        </w:rPr>
        <w:t>in two</w:t>
      </w:r>
      <w:r w:rsidR="00377E88" w:rsidRPr="00FF6AFD">
        <w:rPr>
          <w:color w:val="auto"/>
        </w:rPr>
        <w:t xml:space="preserve"> </w:t>
      </w:r>
      <w:proofErr w:type="spellStart"/>
      <w:r w:rsidR="00EA49F5" w:rsidRPr="00FF6AFD">
        <w:rPr>
          <w:color w:val="auto"/>
        </w:rPr>
        <w:t>hemithoraces</w:t>
      </w:r>
      <w:proofErr w:type="spellEnd"/>
      <w:r w:rsidR="00EA49F5" w:rsidRPr="00FF6AFD">
        <w:rPr>
          <w:color w:val="auto"/>
        </w:rPr>
        <w:t>.</w:t>
      </w:r>
      <w:r w:rsidR="00414DCF">
        <w:rPr>
          <w:color w:val="auto"/>
        </w:rPr>
        <w:t xml:space="preserve"> </w:t>
      </w:r>
    </w:p>
    <w:p w14:paraId="4DAAE00F" w14:textId="77777777" w:rsidR="00FF6AFD" w:rsidRPr="00FF6AFD" w:rsidRDefault="00FF6AFD" w:rsidP="00FF6AFD">
      <w:pPr>
        <w:widowControl/>
        <w:autoSpaceDE/>
        <w:autoSpaceDN/>
        <w:adjustRightInd/>
        <w:rPr>
          <w:bCs/>
          <w:color w:val="auto"/>
        </w:rPr>
      </w:pPr>
    </w:p>
    <w:p w14:paraId="434D9D0B" w14:textId="7CCF241F" w:rsidR="00EF367E" w:rsidRPr="00FF6AFD" w:rsidRDefault="00FF6AFD" w:rsidP="00FF6AFD">
      <w:pPr>
        <w:widowControl/>
        <w:autoSpaceDE/>
        <w:autoSpaceDN/>
        <w:adjustRightInd/>
        <w:rPr>
          <w:color w:val="auto"/>
        </w:rPr>
      </w:pPr>
      <w:r w:rsidRPr="00795E5D">
        <w:rPr>
          <w:bCs/>
          <w:color w:val="auto"/>
          <w:highlight w:val="yellow"/>
        </w:rPr>
        <w:t>4.</w:t>
      </w:r>
      <w:r w:rsidR="0046022B" w:rsidRPr="00795E5D">
        <w:rPr>
          <w:color w:val="auto"/>
          <w:highlight w:val="yellow"/>
        </w:rPr>
        <w:t xml:space="preserve">13. </w:t>
      </w:r>
      <w:r w:rsidR="00515C0F" w:rsidRPr="00795E5D">
        <w:rPr>
          <w:color w:val="auto"/>
          <w:highlight w:val="yellow"/>
        </w:rPr>
        <w:t xml:space="preserve">Take </w:t>
      </w:r>
      <w:r w:rsidR="00EA49F5" w:rsidRPr="00795E5D">
        <w:rPr>
          <w:color w:val="auto"/>
          <w:highlight w:val="yellow"/>
        </w:rPr>
        <w:t>one hemithorax at a time</w:t>
      </w:r>
      <w:r w:rsidR="00515C0F" w:rsidRPr="00795E5D">
        <w:rPr>
          <w:color w:val="auto"/>
          <w:highlight w:val="yellow"/>
        </w:rPr>
        <w:t xml:space="preserve"> and remove </w:t>
      </w:r>
      <w:r w:rsidR="00515C0F" w:rsidRPr="00FF6AFD">
        <w:rPr>
          <w:color w:val="auto"/>
          <w:highlight w:val="yellow"/>
        </w:rPr>
        <w:t>the excess tissue under</w:t>
      </w:r>
      <w:r w:rsidR="00C53F33" w:rsidRPr="00FF6AFD">
        <w:rPr>
          <w:color w:val="auto"/>
          <w:highlight w:val="yellow"/>
        </w:rPr>
        <w:t xml:space="preserve"> </w:t>
      </w:r>
      <w:r w:rsidR="009B6F5E" w:rsidRPr="00FF6AFD">
        <w:rPr>
          <w:color w:val="auto"/>
          <w:highlight w:val="yellow"/>
        </w:rPr>
        <w:t>DLM muscle fiber F</w:t>
      </w:r>
      <w:r w:rsidR="00694A6B" w:rsidRPr="00FF6AFD">
        <w:rPr>
          <w:color w:val="auto"/>
          <w:highlight w:val="yellow"/>
        </w:rPr>
        <w:t xml:space="preserve"> (</w:t>
      </w:r>
      <w:r w:rsidR="00694A6B" w:rsidRPr="00FF6AFD">
        <w:rPr>
          <w:b/>
          <w:bCs/>
          <w:color w:val="auto"/>
          <w:highlight w:val="yellow"/>
        </w:rPr>
        <w:t>Figure 1B</w:t>
      </w:r>
      <w:r w:rsidR="00694A6B" w:rsidRPr="00FF6AFD">
        <w:rPr>
          <w:color w:val="auto"/>
          <w:highlight w:val="yellow"/>
        </w:rPr>
        <w:t>)</w:t>
      </w:r>
      <w:r w:rsidR="009B6F5E" w:rsidRPr="00FF6AFD">
        <w:rPr>
          <w:color w:val="auto"/>
          <w:highlight w:val="yellow"/>
        </w:rPr>
        <w:t>, the</w:t>
      </w:r>
      <w:r w:rsidR="00414DCF">
        <w:rPr>
          <w:color w:val="auto"/>
          <w:highlight w:val="yellow"/>
        </w:rPr>
        <w:t xml:space="preserve"> </w:t>
      </w:r>
      <w:r w:rsidR="009B6F5E" w:rsidRPr="00FF6AFD">
        <w:rPr>
          <w:color w:val="auto"/>
          <w:highlight w:val="yellow"/>
        </w:rPr>
        <w:t>most ventral fiber</w:t>
      </w:r>
      <w:r w:rsidR="00C53F33" w:rsidRPr="00FF6AFD">
        <w:rPr>
          <w:color w:val="auto"/>
          <w:highlight w:val="yellow"/>
        </w:rPr>
        <w:t>.</w:t>
      </w:r>
      <w:r w:rsidR="00414DCF">
        <w:rPr>
          <w:color w:val="auto"/>
          <w:highlight w:val="yellow"/>
        </w:rPr>
        <w:t xml:space="preserve"> </w:t>
      </w:r>
      <w:r w:rsidR="009B6F5E" w:rsidRPr="00FF6AFD">
        <w:rPr>
          <w:color w:val="auto"/>
          <w:highlight w:val="yellow"/>
        </w:rPr>
        <w:t xml:space="preserve">Use the blade </w:t>
      </w:r>
      <w:r w:rsidR="00D45A83" w:rsidRPr="00FF6AFD">
        <w:rPr>
          <w:color w:val="auto"/>
          <w:highlight w:val="yellow"/>
        </w:rPr>
        <w:t xml:space="preserve">to </w:t>
      </w:r>
      <w:r w:rsidR="00752884" w:rsidRPr="00FF6AFD">
        <w:rPr>
          <w:color w:val="auto"/>
          <w:highlight w:val="yellow"/>
        </w:rPr>
        <w:t xml:space="preserve">carefully </w:t>
      </w:r>
      <w:r w:rsidR="009B6F5E" w:rsidRPr="00FF6AFD">
        <w:rPr>
          <w:color w:val="auto"/>
          <w:highlight w:val="yellow"/>
        </w:rPr>
        <w:t xml:space="preserve">make </w:t>
      </w:r>
      <w:r w:rsidR="00C53F33" w:rsidRPr="00FF6AFD">
        <w:rPr>
          <w:color w:val="auto"/>
          <w:highlight w:val="yellow"/>
        </w:rPr>
        <w:t xml:space="preserve">one </w:t>
      </w:r>
      <w:r w:rsidR="00515C0F" w:rsidRPr="00FF6AFD">
        <w:rPr>
          <w:color w:val="auto"/>
          <w:highlight w:val="yellow"/>
        </w:rPr>
        <w:t>or two cuts</w:t>
      </w:r>
      <w:r w:rsidR="008D30A5" w:rsidRPr="00FF6AFD">
        <w:rPr>
          <w:color w:val="auto"/>
          <w:highlight w:val="yellow"/>
        </w:rPr>
        <w:t xml:space="preserve"> to</w:t>
      </w:r>
      <w:r w:rsidR="00414DCF">
        <w:rPr>
          <w:color w:val="auto"/>
          <w:highlight w:val="yellow"/>
        </w:rPr>
        <w:t xml:space="preserve"> </w:t>
      </w:r>
      <w:r w:rsidR="008D30A5" w:rsidRPr="00FF6AFD">
        <w:rPr>
          <w:color w:val="auto"/>
          <w:highlight w:val="yellow"/>
        </w:rPr>
        <w:t xml:space="preserve">remove the </w:t>
      </w:r>
      <w:r w:rsidR="009B6F5E" w:rsidRPr="00FF6AFD">
        <w:rPr>
          <w:color w:val="auto"/>
          <w:highlight w:val="yellow"/>
        </w:rPr>
        <w:t>excess</w:t>
      </w:r>
      <w:r w:rsidR="00414DCF">
        <w:rPr>
          <w:color w:val="auto"/>
          <w:highlight w:val="yellow"/>
        </w:rPr>
        <w:t xml:space="preserve"> </w:t>
      </w:r>
      <w:r w:rsidR="009B6F5E" w:rsidRPr="00FF6AFD">
        <w:rPr>
          <w:color w:val="auto"/>
          <w:highlight w:val="yellow"/>
        </w:rPr>
        <w:t>tissue without damaging the DLMs.</w:t>
      </w:r>
      <w:r w:rsidR="009B6F5E" w:rsidRPr="00FF6AFD">
        <w:rPr>
          <w:color w:val="auto"/>
        </w:rPr>
        <w:t xml:space="preserve"> </w:t>
      </w:r>
    </w:p>
    <w:p w14:paraId="0259E78B" w14:textId="77777777" w:rsidR="00FF6AFD" w:rsidRPr="00FF6AFD" w:rsidRDefault="00FF6AFD" w:rsidP="00FF6AFD">
      <w:pPr>
        <w:widowControl/>
        <w:autoSpaceDE/>
        <w:autoSpaceDN/>
        <w:adjustRightInd/>
        <w:rPr>
          <w:bCs/>
          <w:color w:val="auto"/>
        </w:rPr>
      </w:pPr>
    </w:p>
    <w:p w14:paraId="62B8A137" w14:textId="1C643F9E" w:rsidR="000B3613" w:rsidRPr="00FF6AFD" w:rsidRDefault="00FF6AFD" w:rsidP="00FF6AFD">
      <w:pPr>
        <w:widowControl/>
        <w:autoSpaceDE/>
        <w:autoSpaceDN/>
        <w:adjustRightInd/>
        <w:rPr>
          <w:color w:val="auto"/>
        </w:rPr>
      </w:pPr>
      <w:r w:rsidRPr="00FF6AFD">
        <w:rPr>
          <w:bCs/>
          <w:color w:val="auto"/>
        </w:rPr>
        <w:t>4.</w:t>
      </w:r>
      <w:r w:rsidR="000B3613" w:rsidRPr="00FF6AFD">
        <w:rPr>
          <w:color w:val="auto"/>
        </w:rPr>
        <w:t>14</w:t>
      </w:r>
      <w:r w:rsidR="000B3613" w:rsidRPr="00FF6AFD">
        <w:rPr>
          <w:color w:val="auto"/>
          <w:highlight w:val="yellow"/>
        </w:rPr>
        <w:t xml:space="preserve">. </w:t>
      </w:r>
      <w:r w:rsidR="00515C0F" w:rsidRPr="00FF6AFD">
        <w:rPr>
          <w:color w:val="auto"/>
          <w:highlight w:val="yellow"/>
        </w:rPr>
        <w:t xml:space="preserve">Once </w:t>
      </w:r>
      <w:r w:rsidR="00752884" w:rsidRPr="00FF6AFD">
        <w:rPr>
          <w:color w:val="auto"/>
          <w:highlight w:val="yellow"/>
        </w:rPr>
        <w:t>isolated</w:t>
      </w:r>
      <w:r w:rsidR="00515C0F" w:rsidRPr="00FF6AFD">
        <w:rPr>
          <w:color w:val="auto"/>
          <w:highlight w:val="yellow"/>
        </w:rPr>
        <w:t>, transfer the h</w:t>
      </w:r>
      <w:r w:rsidR="008D30A5" w:rsidRPr="00FF6AFD">
        <w:rPr>
          <w:color w:val="auto"/>
          <w:highlight w:val="yellow"/>
        </w:rPr>
        <w:t>emi</w:t>
      </w:r>
      <w:r w:rsidR="00515C0F" w:rsidRPr="00FF6AFD">
        <w:rPr>
          <w:color w:val="auto"/>
          <w:highlight w:val="yellow"/>
        </w:rPr>
        <w:t>thorax to the correct tube with</w:t>
      </w:r>
      <w:r w:rsidR="00A26A0F">
        <w:rPr>
          <w:color w:val="auto"/>
          <w:highlight w:val="yellow"/>
        </w:rPr>
        <w:t xml:space="preserve"> 1x PBS</w:t>
      </w:r>
      <w:r w:rsidR="00515C0F" w:rsidRPr="00FF6AFD">
        <w:rPr>
          <w:color w:val="auto"/>
          <w:highlight w:val="yellow"/>
        </w:rPr>
        <w:t>.</w:t>
      </w:r>
      <w:r w:rsidR="00515C0F" w:rsidRPr="00FF6AFD">
        <w:rPr>
          <w:color w:val="auto"/>
        </w:rPr>
        <w:t xml:space="preserve"> </w:t>
      </w:r>
    </w:p>
    <w:p w14:paraId="2E17FA90" w14:textId="77777777" w:rsidR="00FF6AFD" w:rsidRPr="00FF6AFD" w:rsidRDefault="00FF6AFD" w:rsidP="00FF6AFD">
      <w:pPr>
        <w:widowControl/>
        <w:autoSpaceDE/>
        <w:autoSpaceDN/>
        <w:adjustRightInd/>
        <w:rPr>
          <w:color w:val="auto"/>
        </w:rPr>
      </w:pPr>
    </w:p>
    <w:p w14:paraId="37662284" w14:textId="2DE50F5D" w:rsidR="00515C0F" w:rsidRDefault="00FF6AFD" w:rsidP="00FF6AFD">
      <w:pPr>
        <w:widowControl/>
        <w:autoSpaceDE/>
        <w:autoSpaceDN/>
        <w:adjustRightInd/>
        <w:rPr>
          <w:color w:val="auto"/>
        </w:rPr>
      </w:pPr>
      <w:r w:rsidRPr="00FF6AFD">
        <w:rPr>
          <w:bCs/>
          <w:color w:val="auto"/>
        </w:rPr>
        <w:t>4.</w:t>
      </w:r>
      <w:r w:rsidR="000B3613" w:rsidRPr="00FF6AFD">
        <w:rPr>
          <w:color w:val="auto"/>
        </w:rPr>
        <w:t>15.</w:t>
      </w:r>
      <w:r w:rsidR="00487606" w:rsidRPr="00FF6AFD">
        <w:rPr>
          <w:color w:val="auto"/>
        </w:rPr>
        <w:t xml:space="preserve"> </w:t>
      </w:r>
      <w:r w:rsidR="00515C0F" w:rsidRPr="00FF6AFD">
        <w:rPr>
          <w:color w:val="auto"/>
        </w:rPr>
        <w:t>Repeat</w:t>
      </w:r>
      <w:r w:rsidR="00A60BB5" w:rsidRPr="00FF6AFD">
        <w:rPr>
          <w:color w:val="auto"/>
        </w:rPr>
        <w:t xml:space="preserve"> steps </w:t>
      </w:r>
      <w:r w:rsidR="00795E5D">
        <w:rPr>
          <w:color w:val="auto"/>
        </w:rPr>
        <w:t>4.</w:t>
      </w:r>
      <w:r w:rsidR="00A60BB5" w:rsidRPr="00FF6AFD">
        <w:rPr>
          <w:color w:val="auto"/>
        </w:rPr>
        <w:t>6</w:t>
      </w:r>
      <w:r w:rsidR="00795E5D" w:rsidRPr="00795E5D">
        <w:rPr>
          <w:color w:val="auto"/>
        </w:rPr>
        <w:t>‒</w:t>
      </w:r>
      <w:r w:rsidR="00795E5D">
        <w:rPr>
          <w:color w:val="auto"/>
        </w:rPr>
        <w:t>4.</w:t>
      </w:r>
      <w:r w:rsidR="00A60BB5" w:rsidRPr="00FF6AFD">
        <w:rPr>
          <w:color w:val="auto"/>
        </w:rPr>
        <w:t>14</w:t>
      </w:r>
      <w:r w:rsidR="00515C0F" w:rsidRPr="00FF6AFD">
        <w:rPr>
          <w:color w:val="auto"/>
        </w:rPr>
        <w:t xml:space="preserve"> until </w:t>
      </w:r>
      <w:r w:rsidR="00E83B2D" w:rsidRPr="00FF6AFD">
        <w:rPr>
          <w:color w:val="auto"/>
        </w:rPr>
        <w:t>10</w:t>
      </w:r>
      <w:r w:rsidR="00752884" w:rsidRPr="00FF6AFD">
        <w:rPr>
          <w:color w:val="auto"/>
        </w:rPr>
        <w:t xml:space="preserve"> </w:t>
      </w:r>
      <w:r w:rsidR="00F52FD0" w:rsidRPr="00FF6AFD">
        <w:rPr>
          <w:color w:val="auto"/>
        </w:rPr>
        <w:t xml:space="preserve">dissected </w:t>
      </w:r>
      <w:proofErr w:type="spellStart"/>
      <w:r w:rsidR="00F52FD0" w:rsidRPr="00FF6AFD">
        <w:rPr>
          <w:color w:val="auto"/>
        </w:rPr>
        <w:t>hemithoraces</w:t>
      </w:r>
      <w:proofErr w:type="spellEnd"/>
      <w:r w:rsidR="00F52FD0" w:rsidRPr="00FF6AFD">
        <w:rPr>
          <w:color w:val="auto"/>
        </w:rPr>
        <w:t xml:space="preserve"> </w:t>
      </w:r>
      <w:r w:rsidR="00752884" w:rsidRPr="00FF6AFD">
        <w:rPr>
          <w:color w:val="auto"/>
        </w:rPr>
        <w:t>per group</w:t>
      </w:r>
      <w:r w:rsidR="00795E5D">
        <w:rPr>
          <w:color w:val="auto"/>
        </w:rPr>
        <w:t xml:space="preserve"> are made</w:t>
      </w:r>
      <w:r w:rsidR="00515C0F" w:rsidRPr="00FF6AFD">
        <w:rPr>
          <w:color w:val="auto"/>
        </w:rPr>
        <w:t xml:space="preserve">. </w:t>
      </w:r>
    </w:p>
    <w:p w14:paraId="6CB3F61D" w14:textId="77777777" w:rsidR="00414DCF" w:rsidRPr="00FF6AFD" w:rsidRDefault="00414DCF" w:rsidP="00FF6AFD">
      <w:pPr>
        <w:widowControl/>
        <w:autoSpaceDE/>
        <w:autoSpaceDN/>
        <w:adjustRightInd/>
        <w:rPr>
          <w:color w:val="auto"/>
        </w:rPr>
      </w:pPr>
    </w:p>
    <w:p w14:paraId="7E9DE953" w14:textId="3D891EA6" w:rsidR="00A42F4D" w:rsidRPr="00FF6AFD" w:rsidRDefault="00FF6AFD" w:rsidP="00FF6AFD">
      <w:pPr>
        <w:widowControl/>
        <w:rPr>
          <w:b/>
          <w:color w:val="auto"/>
        </w:rPr>
      </w:pPr>
      <w:r w:rsidRPr="00FF6AFD">
        <w:rPr>
          <w:b/>
          <w:color w:val="auto"/>
        </w:rPr>
        <w:t>5</w:t>
      </w:r>
      <w:r w:rsidR="00C53F33" w:rsidRPr="00FF6AFD">
        <w:rPr>
          <w:b/>
          <w:color w:val="auto"/>
        </w:rPr>
        <w:t xml:space="preserve">. Structural </w:t>
      </w:r>
      <w:r w:rsidR="00534B98" w:rsidRPr="00FF6AFD">
        <w:rPr>
          <w:b/>
          <w:color w:val="auto"/>
        </w:rPr>
        <w:t>sta</w:t>
      </w:r>
      <w:r w:rsidR="00C53F33" w:rsidRPr="00FF6AFD">
        <w:rPr>
          <w:b/>
          <w:color w:val="auto"/>
        </w:rPr>
        <w:t xml:space="preserve">ining </w:t>
      </w:r>
    </w:p>
    <w:p w14:paraId="6849AE82" w14:textId="77777777" w:rsidR="00FF6AFD" w:rsidRPr="00FF6AFD" w:rsidRDefault="00FF6AFD" w:rsidP="00FF6AFD">
      <w:pPr>
        <w:pStyle w:val="ListParagraph"/>
        <w:widowControl/>
        <w:autoSpaceDE/>
        <w:autoSpaceDN/>
        <w:adjustRightInd/>
        <w:ind w:left="0"/>
        <w:rPr>
          <w:color w:val="auto"/>
          <w:highlight w:val="yellow"/>
        </w:rPr>
      </w:pPr>
    </w:p>
    <w:p w14:paraId="72093AE5" w14:textId="4AD52EF4" w:rsidR="00AC67D8" w:rsidRPr="00FF6AFD" w:rsidRDefault="00FF6AFD" w:rsidP="00FF6AFD">
      <w:pPr>
        <w:pStyle w:val="ListParagraph"/>
        <w:widowControl/>
        <w:autoSpaceDE/>
        <w:autoSpaceDN/>
        <w:adjustRightInd/>
        <w:ind w:left="0"/>
        <w:rPr>
          <w:color w:val="auto"/>
        </w:rPr>
      </w:pPr>
      <w:r w:rsidRPr="00FF6AFD">
        <w:rPr>
          <w:color w:val="auto"/>
          <w:highlight w:val="yellow"/>
        </w:rPr>
        <w:t>5.</w:t>
      </w:r>
      <w:r w:rsidR="001351B8" w:rsidRPr="00FF6AFD">
        <w:rPr>
          <w:color w:val="auto"/>
          <w:highlight w:val="yellow"/>
        </w:rPr>
        <w:t xml:space="preserve">1. </w:t>
      </w:r>
      <w:r w:rsidR="00A42F4D" w:rsidRPr="00FF6AFD">
        <w:rPr>
          <w:color w:val="auto"/>
          <w:highlight w:val="yellow"/>
        </w:rPr>
        <w:t>A</w:t>
      </w:r>
      <w:r w:rsidR="00C53F33" w:rsidRPr="00FF6AFD">
        <w:rPr>
          <w:color w:val="auto"/>
          <w:highlight w:val="yellow"/>
        </w:rPr>
        <w:t xml:space="preserve">fter bisecting the </w:t>
      </w:r>
      <w:r w:rsidR="001F3D62" w:rsidRPr="00FF6AFD">
        <w:rPr>
          <w:color w:val="auto"/>
          <w:highlight w:val="yellow"/>
        </w:rPr>
        <w:t>thorax samples,</w:t>
      </w:r>
      <w:r w:rsidR="00A42F4D" w:rsidRPr="00FF6AFD">
        <w:rPr>
          <w:color w:val="auto"/>
          <w:highlight w:val="yellow"/>
        </w:rPr>
        <w:t xml:space="preserve"> </w:t>
      </w:r>
      <w:r w:rsidR="00AC67D8" w:rsidRPr="00FF6AFD">
        <w:rPr>
          <w:color w:val="auto"/>
          <w:highlight w:val="yellow"/>
        </w:rPr>
        <w:t>place</w:t>
      </w:r>
      <w:r w:rsidR="00C53F33" w:rsidRPr="00FF6AFD">
        <w:rPr>
          <w:color w:val="auto"/>
          <w:highlight w:val="yellow"/>
        </w:rPr>
        <w:t xml:space="preserve"> the tissue </w:t>
      </w:r>
      <w:r w:rsidR="00AC67D8" w:rsidRPr="00FF6AFD">
        <w:rPr>
          <w:color w:val="auto"/>
          <w:highlight w:val="yellow"/>
        </w:rPr>
        <w:t>in</w:t>
      </w:r>
      <w:r w:rsidR="00C53F33" w:rsidRPr="00FF6AFD">
        <w:rPr>
          <w:color w:val="auto"/>
          <w:highlight w:val="yellow"/>
        </w:rPr>
        <w:t xml:space="preserve"> blocking</w:t>
      </w:r>
      <w:r w:rsidR="00AC67D8" w:rsidRPr="00FF6AFD">
        <w:rPr>
          <w:color w:val="auto"/>
          <w:highlight w:val="yellow"/>
        </w:rPr>
        <w:t xml:space="preserve"> buffer</w:t>
      </w:r>
      <w:r w:rsidR="00AC67D8" w:rsidRPr="00FF6AFD">
        <w:rPr>
          <w:color w:val="auto"/>
        </w:rPr>
        <w:t xml:space="preserve"> (</w:t>
      </w:r>
      <w:r w:rsidR="00A26A0F">
        <w:rPr>
          <w:color w:val="auto"/>
        </w:rPr>
        <w:t>1x PBS</w:t>
      </w:r>
      <w:r w:rsidR="00AC67D8" w:rsidRPr="00FF6AFD">
        <w:rPr>
          <w:color w:val="auto"/>
        </w:rPr>
        <w:t xml:space="preserve"> with 0.1% normal goat serum, and 0.</w:t>
      </w:r>
      <w:r w:rsidR="00AC3A67" w:rsidRPr="00FF6AFD">
        <w:rPr>
          <w:color w:val="auto"/>
        </w:rPr>
        <w:t>2</w:t>
      </w:r>
      <w:r w:rsidR="00AC67D8" w:rsidRPr="00FF6AFD">
        <w:rPr>
          <w:color w:val="auto"/>
        </w:rPr>
        <w:t>% Triton</w:t>
      </w:r>
      <w:r w:rsidR="00F52FD0" w:rsidRPr="00FF6AFD">
        <w:rPr>
          <w:color w:val="auto"/>
        </w:rPr>
        <w:t xml:space="preserve"> X-100</w:t>
      </w:r>
      <w:r w:rsidR="00AC67D8" w:rsidRPr="00FF6AFD">
        <w:rPr>
          <w:color w:val="auto"/>
        </w:rPr>
        <w:t xml:space="preserve"> at pH 7.4) </w:t>
      </w:r>
      <w:r w:rsidR="00AC67D8" w:rsidRPr="00534B98">
        <w:rPr>
          <w:color w:val="auto"/>
          <w:highlight w:val="yellow"/>
        </w:rPr>
        <w:t xml:space="preserve">to </w:t>
      </w:r>
      <w:r w:rsidR="00A42F4D" w:rsidRPr="00534B98">
        <w:rPr>
          <w:color w:val="auto"/>
          <w:highlight w:val="yellow"/>
        </w:rPr>
        <w:t>permeabilize the tissue</w:t>
      </w:r>
      <w:r w:rsidR="00AC67D8" w:rsidRPr="00534B98">
        <w:rPr>
          <w:color w:val="auto"/>
          <w:highlight w:val="yellow"/>
        </w:rPr>
        <w:t xml:space="preserve"> and prevent non-specific staining</w:t>
      </w:r>
      <w:r w:rsidR="00A42F4D" w:rsidRPr="00FF6AFD">
        <w:rPr>
          <w:color w:val="auto"/>
        </w:rPr>
        <w:t>.</w:t>
      </w:r>
      <w:r w:rsidR="000B1241" w:rsidRPr="00FF6AFD">
        <w:rPr>
          <w:color w:val="auto"/>
        </w:rPr>
        <w:t xml:space="preserve"> Use a Pasteur pipette to remove excess</w:t>
      </w:r>
      <w:r w:rsidR="00A26A0F">
        <w:rPr>
          <w:color w:val="auto"/>
        </w:rPr>
        <w:t xml:space="preserve"> 1x PBS</w:t>
      </w:r>
      <w:r w:rsidR="000B1241" w:rsidRPr="00FF6AFD">
        <w:rPr>
          <w:color w:val="auto"/>
        </w:rPr>
        <w:t xml:space="preserve"> and a</w:t>
      </w:r>
      <w:r w:rsidR="00A42F4D" w:rsidRPr="00FF6AFD">
        <w:rPr>
          <w:color w:val="auto"/>
        </w:rPr>
        <w:t xml:space="preserve">dd 1.5 mL of blocking buffer to each </w:t>
      </w:r>
      <w:r w:rsidR="004678CC" w:rsidRPr="00FF6AFD">
        <w:rPr>
          <w:color w:val="auto"/>
        </w:rPr>
        <w:t>tube</w:t>
      </w:r>
      <w:r w:rsidR="00A42F4D" w:rsidRPr="00FF6AFD">
        <w:rPr>
          <w:color w:val="auto"/>
        </w:rPr>
        <w:t xml:space="preserve">. </w:t>
      </w:r>
      <w:r w:rsidR="004678CC" w:rsidRPr="00FF6AFD">
        <w:rPr>
          <w:color w:val="auto"/>
        </w:rPr>
        <w:t xml:space="preserve">Block tissues for </w:t>
      </w:r>
      <w:r w:rsidR="000B1241" w:rsidRPr="00FF6AFD">
        <w:rPr>
          <w:color w:val="auto"/>
        </w:rPr>
        <w:t xml:space="preserve">at </w:t>
      </w:r>
      <w:r w:rsidR="00AC67D8" w:rsidRPr="00FF6AFD">
        <w:rPr>
          <w:color w:val="auto"/>
        </w:rPr>
        <w:t>least</w:t>
      </w:r>
      <w:r w:rsidR="000B1241" w:rsidRPr="00FF6AFD">
        <w:rPr>
          <w:color w:val="auto"/>
        </w:rPr>
        <w:t xml:space="preserve"> </w:t>
      </w:r>
      <w:r w:rsidR="004678CC" w:rsidRPr="00FF6AFD">
        <w:rPr>
          <w:color w:val="auto"/>
        </w:rPr>
        <w:t>1 h at 4</w:t>
      </w:r>
      <w:r w:rsidR="00534B98">
        <w:rPr>
          <w:color w:val="auto"/>
        </w:rPr>
        <w:t xml:space="preserve"> °</w:t>
      </w:r>
      <w:r w:rsidR="004678CC" w:rsidRPr="00FF6AFD">
        <w:rPr>
          <w:color w:val="auto"/>
        </w:rPr>
        <w:t>C.</w:t>
      </w:r>
    </w:p>
    <w:p w14:paraId="798BFC60" w14:textId="77777777" w:rsidR="00FF6AFD" w:rsidRPr="00FF6AFD" w:rsidRDefault="00FF6AFD" w:rsidP="00FF6AFD">
      <w:pPr>
        <w:pStyle w:val="ListParagraph"/>
        <w:widowControl/>
        <w:autoSpaceDE/>
        <w:autoSpaceDN/>
        <w:adjustRightInd/>
        <w:ind w:left="0"/>
        <w:rPr>
          <w:color w:val="auto"/>
        </w:rPr>
      </w:pPr>
    </w:p>
    <w:p w14:paraId="1191A6DE" w14:textId="48700A73" w:rsidR="00AC67D8" w:rsidRPr="00FF6AFD" w:rsidRDefault="00FF6AFD" w:rsidP="00FF6AFD">
      <w:pPr>
        <w:pStyle w:val="ListParagraph"/>
        <w:widowControl/>
        <w:autoSpaceDE/>
        <w:autoSpaceDN/>
        <w:adjustRightInd/>
        <w:ind w:left="0"/>
        <w:rPr>
          <w:color w:val="auto"/>
        </w:rPr>
      </w:pPr>
      <w:r w:rsidRPr="00534B98">
        <w:rPr>
          <w:color w:val="auto"/>
        </w:rPr>
        <w:t>5.</w:t>
      </w:r>
      <w:r w:rsidR="00534B98">
        <w:rPr>
          <w:color w:val="auto"/>
        </w:rPr>
        <w:t>2</w:t>
      </w:r>
      <w:r w:rsidR="001351B8" w:rsidRPr="00534B98">
        <w:rPr>
          <w:color w:val="auto"/>
        </w:rPr>
        <w:t>.</w:t>
      </w:r>
      <w:r w:rsidR="00534B98">
        <w:rPr>
          <w:color w:val="auto"/>
        </w:rPr>
        <w:t xml:space="preserve"> </w:t>
      </w:r>
      <w:r w:rsidR="004678CC" w:rsidRPr="00534B98">
        <w:rPr>
          <w:color w:val="auto"/>
        </w:rPr>
        <w:t xml:space="preserve">Prepare </w:t>
      </w:r>
      <w:r w:rsidR="00AC67D8" w:rsidRPr="00534B98">
        <w:rPr>
          <w:color w:val="auto"/>
        </w:rPr>
        <w:t xml:space="preserve">the </w:t>
      </w:r>
      <w:r w:rsidR="005943B0" w:rsidRPr="00534B98">
        <w:rPr>
          <w:color w:val="auto"/>
        </w:rPr>
        <w:t xml:space="preserve">samples for </w:t>
      </w:r>
      <w:r w:rsidR="00AC67D8" w:rsidRPr="00534B98">
        <w:rPr>
          <w:color w:val="auto"/>
        </w:rPr>
        <w:t>structural stain</w:t>
      </w:r>
      <w:r w:rsidR="005943B0" w:rsidRPr="00534B98">
        <w:rPr>
          <w:color w:val="auto"/>
        </w:rPr>
        <w:t xml:space="preserve">ing using a fluorescently conjugated antibody, </w:t>
      </w:r>
      <w:r w:rsidR="00183F1C" w:rsidRPr="00534B98">
        <w:rPr>
          <w:color w:val="auto"/>
        </w:rPr>
        <w:t>horseradish</w:t>
      </w:r>
      <w:r w:rsidR="00183F1C" w:rsidRPr="00FF6AFD">
        <w:rPr>
          <w:color w:val="auto"/>
        </w:rPr>
        <w:t xml:space="preserve"> peroxidase</w:t>
      </w:r>
      <w:r w:rsidR="005943B0" w:rsidRPr="00FF6AFD">
        <w:rPr>
          <w:color w:val="auto"/>
        </w:rPr>
        <w:t xml:space="preserve"> 488 </w:t>
      </w:r>
      <w:r w:rsidR="00183F1C" w:rsidRPr="00FF6AFD">
        <w:rPr>
          <w:color w:val="auto"/>
        </w:rPr>
        <w:t>(</w:t>
      </w:r>
      <w:r w:rsidR="005943B0" w:rsidRPr="00FF6AFD">
        <w:rPr>
          <w:color w:val="auto"/>
        </w:rPr>
        <w:t>anti-</w:t>
      </w:r>
      <w:r w:rsidR="00183F1C" w:rsidRPr="00FF6AFD">
        <w:rPr>
          <w:color w:val="auto"/>
        </w:rPr>
        <w:t>HRP</w:t>
      </w:r>
      <w:r w:rsidR="005943B0" w:rsidRPr="00FF6AFD">
        <w:rPr>
          <w:color w:val="auto"/>
        </w:rPr>
        <w:t>-488) at a dilution of 1:200</w:t>
      </w:r>
      <w:r w:rsidR="00183F1C" w:rsidRPr="00FF6AFD">
        <w:rPr>
          <w:color w:val="auto"/>
        </w:rPr>
        <w:t xml:space="preserve"> and </w:t>
      </w:r>
      <w:r w:rsidR="00631580" w:rsidRPr="00FF6AFD">
        <w:rPr>
          <w:color w:val="auto"/>
        </w:rPr>
        <w:t>P</w:t>
      </w:r>
      <w:r w:rsidR="00183F1C" w:rsidRPr="00FF6AFD">
        <w:rPr>
          <w:color w:val="auto"/>
        </w:rPr>
        <w:t>halloidin</w:t>
      </w:r>
      <w:r w:rsidR="005943B0" w:rsidRPr="00FF6AFD">
        <w:rPr>
          <w:color w:val="auto"/>
        </w:rPr>
        <w:t>-647 at a dilution of 1:1000</w:t>
      </w:r>
      <w:r w:rsidR="00183F1C" w:rsidRPr="00FF6AFD">
        <w:rPr>
          <w:color w:val="auto"/>
        </w:rPr>
        <w:t xml:space="preserve"> </w:t>
      </w:r>
      <w:r w:rsidR="00D45A83" w:rsidRPr="00FF6AFD">
        <w:rPr>
          <w:color w:val="auto"/>
        </w:rPr>
        <w:t>in blocking buffer</w:t>
      </w:r>
      <w:r w:rsidR="000B1241" w:rsidRPr="00FF6AFD">
        <w:rPr>
          <w:color w:val="auto"/>
        </w:rPr>
        <w:t xml:space="preserve"> to stain motor neurons and muscle tissue, respectively.</w:t>
      </w:r>
      <w:r w:rsidR="00414DCF">
        <w:rPr>
          <w:color w:val="auto"/>
        </w:rPr>
        <w:t xml:space="preserve"> </w:t>
      </w:r>
      <w:r w:rsidR="00A60BB5" w:rsidRPr="00FF6AFD">
        <w:rPr>
          <w:color w:val="auto"/>
        </w:rPr>
        <w:t xml:space="preserve">Make enough stain to have 150 µL per </w:t>
      </w:r>
      <w:r w:rsidR="00631580" w:rsidRPr="00FF6AFD">
        <w:rPr>
          <w:color w:val="auto"/>
        </w:rPr>
        <w:t>tube</w:t>
      </w:r>
      <w:r w:rsidR="00A60BB5" w:rsidRPr="00FF6AFD">
        <w:rPr>
          <w:color w:val="auto"/>
        </w:rPr>
        <w:t>. Store the stain at 4</w:t>
      </w:r>
      <w:r w:rsidR="00534B98">
        <w:rPr>
          <w:color w:val="auto"/>
        </w:rPr>
        <w:t xml:space="preserve"> °</w:t>
      </w:r>
      <w:r w:rsidR="00A60BB5" w:rsidRPr="00FF6AFD">
        <w:rPr>
          <w:color w:val="auto"/>
        </w:rPr>
        <w:t>C covered in foil or in a dark box until ready for staining.</w:t>
      </w:r>
    </w:p>
    <w:p w14:paraId="3E733996" w14:textId="77777777" w:rsidR="00FF6AFD" w:rsidRPr="00FF6AFD" w:rsidRDefault="00FF6AFD" w:rsidP="00FF6AFD">
      <w:pPr>
        <w:pStyle w:val="ListParagraph"/>
        <w:widowControl/>
        <w:autoSpaceDE/>
        <w:autoSpaceDN/>
        <w:adjustRightInd/>
        <w:ind w:left="0"/>
        <w:rPr>
          <w:color w:val="auto"/>
        </w:rPr>
      </w:pPr>
    </w:p>
    <w:p w14:paraId="7D5FDC90" w14:textId="16F33AD9" w:rsidR="00631580" w:rsidRPr="00FF6AFD" w:rsidRDefault="00FF6AFD" w:rsidP="00FF6AFD">
      <w:pPr>
        <w:pStyle w:val="ListParagraph"/>
        <w:widowControl/>
        <w:autoSpaceDE/>
        <w:autoSpaceDN/>
        <w:adjustRightInd/>
        <w:ind w:left="0"/>
        <w:rPr>
          <w:color w:val="auto"/>
        </w:rPr>
      </w:pPr>
      <w:r w:rsidRPr="00534B98">
        <w:rPr>
          <w:color w:val="auto"/>
        </w:rPr>
        <w:t>5.</w:t>
      </w:r>
      <w:r w:rsidR="001351B8" w:rsidRPr="00534B98">
        <w:rPr>
          <w:color w:val="auto"/>
        </w:rPr>
        <w:t xml:space="preserve">4. </w:t>
      </w:r>
      <w:r w:rsidR="003C2B56" w:rsidRPr="00534B98">
        <w:rPr>
          <w:color w:val="auto"/>
        </w:rPr>
        <w:t>After</w:t>
      </w:r>
      <w:r w:rsidR="003C2B56" w:rsidRPr="00FF6AFD">
        <w:rPr>
          <w:color w:val="auto"/>
        </w:rPr>
        <w:t xml:space="preserve"> blocking, remove the excess blocking buffer with a glass Pasteur pipette.</w:t>
      </w:r>
      <w:r w:rsidR="00414DCF">
        <w:rPr>
          <w:color w:val="auto"/>
        </w:rPr>
        <w:t xml:space="preserve"> </w:t>
      </w:r>
    </w:p>
    <w:p w14:paraId="1B379C39" w14:textId="77777777" w:rsidR="00FF6AFD" w:rsidRPr="00FF6AFD" w:rsidRDefault="00FF6AFD" w:rsidP="00FF6AFD">
      <w:pPr>
        <w:pStyle w:val="ListParagraph"/>
        <w:widowControl/>
        <w:autoSpaceDE/>
        <w:autoSpaceDN/>
        <w:adjustRightInd/>
        <w:ind w:left="0"/>
        <w:rPr>
          <w:color w:val="auto"/>
          <w:highlight w:val="yellow"/>
        </w:rPr>
      </w:pPr>
    </w:p>
    <w:p w14:paraId="619D8695" w14:textId="4A633DC6" w:rsidR="00631580" w:rsidRPr="00FF6AFD" w:rsidRDefault="00FF6AFD" w:rsidP="00FF6AFD">
      <w:pPr>
        <w:pStyle w:val="ListParagraph"/>
        <w:widowControl/>
        <w:autoSpaceDE/>
        <w:autoSpaceDN/>
        <w:adjustRightInd/>
        <w:ind w:left="0"/>
        <w:rPr>
          <w:color w:val="auto"/>
        </w:rPr>
      </w:pPr>
      <w:r w:rsidRPr="00FF6AFD">
        <w:rPr>
          <w:color w:val="auto"/>
          <w:highlight w:val="yellow"/>
        </w:rPr>
        <w:t>5.</w:t>
      </w:r>
      <w:r w:rsidR="001351B8" w:rsidRPr="00FF6AFD">
        <w:rPr>
          <w:color w:val="auto"/>
          <w:highlight w:val="yellow"/>
        </w:rPr>
        <w:t xml:space="preserve">5. </w:t>
      </w:r>
      <w:r w:rsidR="00C53F33" w:rsidRPr="00FF6AFD">
        <w:rPr>
          <w:color w:val="auto"/>
          <w:highlight w:val="yellow"/>
        </w:rPr>
        <w:t xml:space="preserve">Before dispensing the </w:t>
      </w:r>
      <w:r w:rsidR="009E5DF8" w:rsidRPr="00FF6AFD">
        <w:rPr>
          <w:color w:val="auto"/>
          <w:highlight w:val="yellow"/>
        </w:rPr>
        <w:t>structural</w:t>
      </w:r>
      <w:r w:rsidR="00A42F4D" w:rsidRPr="00FF6AFD">
        <w:rPr>
          <w:color w:val="auto"/>
          <w:highlight w:val="yellow"/>
        </w:rPr>
        <w:t xml:space="preserve"> stain</w:t>
      </w:r>
      <w:r w:rsidR="00534B98">
        <w:rPr>
          <w:color w:val="auto"/>
          <w:highlight w:val="yellow"/>
        </w:rPr>
        <w:t>,</w:t>
      </w:r>
      <w:r w:rsidR="00C53F33" w:rsidRPr="00FF6AFD">
        <w:rPr>
          <w:color w:val="auto"/>
          <w:highlight w:val="yellow"/>
        </w:rPr>
        <w:t xml:space="preserve"> vortex</w:t>
      </w:r>
      <w:r w:rsidR="00A42F4D" w:rsidRPr="00FF6AFD">
        <w:rPr>
          <w:color w:val="auto"/>
          <w:highlight w:val="yellow"/>
        </w:rPr>
        <w:t xml:space="preserve"> the </w:t>
      </w:r>
      <w:r w:rsidR="003C2B56" w:rsidRPr="00FF6AFD">
        <w:rPr>
          <w:color w:val="auto"/>
          <w:highlight w:val="yellow"/>
        </w:rPr>
        <w:t>stain</w:t>
      </w:r>
      <w:r w:rsidR="002859DF" w:rsidRPr="00FF6AFD">
        <w:rPr>
          <w:color w:val="auto"/>
          <w:highlight w:val="yellow"/>
        </w:rPr>
        <w:t>.</w:t>
      </w:r>
      <w:r w:rsidR="00414DCF">
        <w:rPr>
          <w:color w:val="auto"/>
          <w:highlight w:val="yellow"/>
        </w:rPr>
        <w:t xml:space="preserve"> </w:t>
      </w:r>
      <w:r w:rsidR="002859DF" w:rsidRPr="00FF6AFD">
        <w:rPr>
          <w:color w:val="auto"/>
          <w:highlight w:val="yellow"/>
        </w:rPr>
        <w:t>A</w:t>
      </w:r>
      <w:r w:rsidR="00C53F33" w:rsidRPr="00FF6AFD">
        <w:rPr>
          <w:color w:val="auto"/>
          <w:highlight w:val="yellow"/>
        </w:rPr>
        <w:t>dd 150</w:t>
      </w:r>
      <w:r w:rsidR="008C7458" w:rsidRPr="00FF6AFD">
        <w:rPr>
          <w:color w:val="auto"/>
          <w:highlight w:val="yellow"/>
        </w:rPr>
        <w:t xml:space="preserve"> </w:t>
      </w:r>
      <w:r w:rsidR="00C53F33" w:rsidRPr="00FF6AFD">
        <w:rPr>
          <w:color w:val="auto"/>
          <w:highlight w:val="yellow"/>
        </w:rPr>
        <w:t xml:space="preserve">µL of the stain to </w:t>
      </w:r>
      <w:r w:rsidR="005D3C21" w:rsidRPr="00FF6AFD">
        <w:rPr>
          <w:color w:val="auto"/>
          <w:highlight w:val="yellow"/>
        </w:rPr>
        <w:t>each tube</w:t>
      </w:r>
      <w:r w:rsidR="00C53F33" w:rsidRPr="00FF6AFD">
        <w:rPr>
          <w:color w:val="auto"/>
          <w:highlight w:val="yellow"/>
        </w:rPr>
        <w:t xml:space="preserve">. Place </w:t>
      </w:r>
      <w:r w:rsidR="00534B98">
        <w:rPr>
          <w:color w:val="auto"/>
          <w:highlight w:val="yellow"/>
        </w:rPr>
        <w:t>the</w:t>
      </w:r>
      <w:r w:rsidR="00C53F33" w:rsidRPr="00FF6AFD">
        <w:rPr>
          <w:color w:val="auto"/>
          <w:highlight w:val="yellow"/>
        </w:rPr>
        <w:t xml:space="preserve"> samples in </w:t>
      </w:r>
      <w:r w:rsidR="00183F1C" w:rsidRPr="00FF6AFD">
        <w:rPr>
          <w:color w:val="auto"/>
          <w:highlight w:val="yellow"/>
        </w:rPr>
        <w:t>a dark box</w:t>
      </w:r>
      <w:r w:rsidR="00C53F33" w:rsidRPr="00FF6AFD">
        <w:rPr>
          <w:color w:val="auto"/>
          <w:highlight w:val="yellow"/>
        </w:rPr>
        <w:t xml:space="preserve"> on the rotator at room temp</w:t>
      </w:r>
      <w:r w:rsidR="00A60BB5" w:rsidRPr="00FF6AFD">
        <w:rPr>
          <w:color w:val="auto"/>
          <w:highlight w:val="yellow"/>
        </w:rPr>
        <w:t>erature</w:t>
      </w:r>
      <w:r w:rsidR="00C53F33" w:rsidRPr="00FF6AFD">
        <w:rPr>
          <w:color w:val="auto"/>
          <w:highlight w:val="yellow"/>
        </w:rPr>
        <w:t xml:space="preserve"> for 2</w:t>
      </w:r>
      <w:r w:rsidR="00A60BB5" w:rsidRPr="00FF6AFD">
        <w:rPr>
          <w:color w:val="auto"/>
          <w:highlight w:val="yellow"/>
        </w:rPr>
        <w:t xml:space="preserve"> </w:t>
      </w:r>
      <w:r w:rsidR="00C53F33" w:rsidRPr="00FF6AFD">
        <w:rPr>
          <w:color w:val="auto"/>
          <w:highlight w:val="yellow"/>
        </w:rPr>
        <w:t>h.</w:t>
      </w:r>
      <w:r w:rsidR="00C53F33" w:rsidRPr="00FF6AFD">
        <w:rPr>
          <w:color w:val="auto"/>
        </w:rPr>
        <w:t xml:space="preserve"> </w:t>
      </w:r>
    </w:p>
    <w:p w14:paraId="690DD438" w14:textId="77777777" w:rsidR="00FF6AFD" w:rsidRPr="00FF6AFD" w:rsidRDefault="00FF6AFD" w:rsidP="00FF6AFD">
      <w:pPr>
        <w:pStyle w:val="ListParagraph"/>
        <w:widowControl/>
        <w:autoSpaceDE/>
        <w:autoSpaceDN/>
        <w:adjustRightInd/>
        <w:ind w:left="0"/>
        <w:rPr>
          <w:color w:val="auto"/>
        </w:rPr>
      </w:pPr>
    </w:p>
    <w:p w14:paraId="4706F98A" w14:textId="2C2AE0D7" w:rsidR="00A42F4D" w:rsidRPr="00FF6AFD" w:rsidRDefault="00FF6AFD" w:rsidP="00FF6AFD">
      <w:pPr>
        <w:pStyle w:val="ListParagraph"/>
        <w:widowControl/>
        <w:autoSpaceDE/>
        <w:autoSpaceDN/>
        <w:adjustRightInd/>
        <w:ind w:left="0"/>
        <w:rPr>
          <w:color w:val="auto"/>
        </w:rPr>
      </w:pPr>
      <w:r w:rsidRPr="00534B98">
        <w:rPr>
          <w:color w:val="auto"/>
        </w:rPr>
        <w:t>5.</w:t>
      </w:r>
      <w:r w:rsidR="001351B8" w:rsidRPr="00534B98">
        <w:rPr>
          <w:color w:val="auto"/>
        </w:rPr>
        <w:t>6.</w:t>
      </w:r>
      <w:r w:rsidR="001351B8" w:rsidRPr="00FF6AFD">
        <w:rPr>
          <w:color w:val="auto"/>
        </w:rPr>
        <w:t xml:space="preserve"> </w:t>
      </w:r>
      <w:r w:rsidR="00C53F33" w:rsidRPr="00FF6AFD">
        <w:rPr>
          <w:color w:val="auto"/>
        </w:rPr>
        <w:t>Remove the stain</w:t>
      </w:r>
      <w:r w:rsidR="00A42F4D" w:rsidRPr="00FF6AFD">
        <w:rPr>
          <w:color w:val="auto"/>
        </w:rPr>
        <w:t xml:space="preserve"> and w</w:t>
      </w:r>
      <w:r w:rsidR="00C53F33" w:rsidRPr="00FF6AFD">
        <w:rPr>
          <w:color w:val="auto"/>
        </w:rPr>
        <w:t>ash the tissues four times in 1.5 mL of room temp</w:t>
      </w:r>
      <w:r w:rsidR="00A26A0F">
        <w:rPr>
          <w:color w:val="auto"/>
        </w:rPr>
        <w:t xml:space="preserve"> 1x PBS</w:t>
      </w:r>
      <w:r w:rsidR="002859DF" w:rsidRPr="00FF6AFD">
        <w:rPr>
          <w:color w:val="auto"/>
        </w:rPr>
        <w:t xml:space="preserve"> with</w:t>
      </w:r>
      <w:r w:rsidR="00C94651" w:rsidRPr="00FF6AFD">
        <w:rPr>
          <w:color w:val="auto"/>
        </w:rPr>
        <w:t xml:space="preserve"> 0.3%</w:t>
      </w:r>
      <w:r w:rsidR="00414DCF">
        <w:rPr>
          <w:color w:val="auto"/>
        </w:rPr>
        <w:t xml:space="preserve"> </w:t>
      </w:r>
      <w:r w:rsidR="00183F1C" w:rsidRPr="00FF6AFD">
        <w:rPr>
          <w:color w:val="auto"/>
        </w:rPr>
        <w:t xml:space="preserve">Triton </w:t>
      </w:r>
      <w:r w:rsidR="002859DF" w:rsidRPr="00FF6AFD">
        <w:rPr>
          <w:color w:val="auto"/>
        </w:rPr>
        <w:t xml:space="preserve">X-100 </w:t>
      </w:r>
      <w:r w:rsidR="00C53F33" w:rsidRPr="00FF6AFD">
        <w:rPr>
          <w:color w:val="auto"/>
        </w:rPr>
        <w:t xml:space="preserve">for </w:t>
      </w:r>
      <w:r w:rsidR="00534B98">
        <w:rPr>
          <w:color w:val="auto"/>
        </w:rPr>
        <w:t>5</w:t>
      </w:r>
      <w:r w:rsidR="00C53F33" w:rsidRPr="00FF6AFD">
        <w:rPr>
          <w:color w:val="auto"/>
        </w:rPr>
        <w:t xml:space="preserve"> min </w:t>
      </w:r>
      <w:r w:rsidR="00A42F4D" w:rsidRPr="00FF6AFD">
        <w:rPr>
          <w:color w:val="auto"/>
        </w:rPr>
        <w:t>on the rotator</w:t>
      </w:r>
      <w:r w:rsidR="00A60BB5" w:rsidRPr="00FF6AFD">
        <w:rPr>
          <w:color w:val="auto"/>
        </w:rPr>
        <w:t xml:space="preserve"> in a dark box</w:t>
      </w:r>
      <w:r w:rsidR="00A42F4D" w:rsidRPr="00FF6AFD">
        <w:rPr>
          <w:color w:val="auto"/>
        </w:rPr>
        <w:t>.</w:t>
      </w:r>
      <w:r w:rsidR="00414DCF">
        <w:rPr>
          <w:color w:val="auto"/>
        </w:rPr>
        <w:t xml:space="preserve"> </w:t>
      </w:r>
      <w:r w:rsidR="00A60BB5" w:rsidRPr="00FF6AFD">
        <w:rPr>
          <w:color w:val="auto"/>
        </w:rPr>
        <w:t xml:space="preserve">The samples are </w:t>
      </w:r>
      <w:r w:rsidR="00A42F4D" w:rsidRPr="00FF6AFD">
        <w:rPr>
          <w:color w:val="auto"/>
        </w:rPr>
        <w:t>now ready to mount</w:t>
      </w:r>
      <w:r w:rsidR="00A60BB5" w:rsidRPr="00FF6AFD">
        <w:rPr>
          <w:color w:val="auto"/>
        </w:rPr>
        <w:t xml:space="preserve"> to a slide</w:t>
      </w:r>
      <w:r w:rsidR="00A42F4D" w:rsidRPr="00FF6AFD">
        <w:rPr>
          <w:color w:val="auto"/>
        </w:rPr>
        <w:t xml:space="preserve">. </w:t>
      </w:r>
    </w:p>
    <w:p w14:paraId="1673E04A" w14:textId="77777777" w:rsidR="00FF6AFD" w:rsidRPr="00FF6AFD" w:rsidRDefault="00FF6AFD" w:rsidP="00FF6AFD">
      <w:pPr>
        <w:widowControl/>
        <w:autoSpaceDE/>
        <w:autoSpaceDN/>
        <w:adjustRightInd/>
        <w:rPr>
          <w:b/>
          <w:bCs/>
          <w:color w:val="auto"/>
        </w:rPr>
      </w:pPr>
    </w:p>
    <w:p w14:paraId="1BE87B62" w14:textId="17911B66" w:rsidR="00515C0F" w:rsidRPr="00FF6AFD" w:rsidRDefault="00534B98" w:rsidP="00FF6AFD">
      <w:pPr>
        <w:widowControl/>
        <w:autoSpaceDE/>
        <w:autoSpaceDN/>
        <w:adjustRightInd/>
        <w:rPr>
          <w:b/>
          <w:bCs/>
          <w:color w:val="auto"/>
        </w:rPr>
      </w:pPr>
      <w:r w:rsidRPr="00534B98">
        <w:rPr>
          <w:b/>
          <w:bCs/>
          <w:color w:val="auto"/>
          <w:highlight w:val="yellow"/>
        </w:rPr>
        <w:t>6.</w:t>
      </w:r>
      <w:r w:rsidR="00EF4E7F" w:rsidRPr="00534B98">
        <w:rPr>
          <w:b/>
          <w:bCs/>
          <w:color w:val="auto"/>
          <w:highlight w:val="yellow"/>
        </w:rPr>
        <w:t xml:space="preserve"> Mounting </w:t>
      </w:r>
      <w:r w:rsidRPr="00534B98">
        <w:rPr>
          <w:b/>
          <w:bCs/>
          <w:color w:val="auto"/>
          <w:highlight w:val="yellow"/>
        </w:rPr>
        <w:t>t</w:t>
      </w:r>
      <w:r w:rsidR="00EF4E7F" w:rsidRPr="00534B98">
        <w:rPr>
          <w:b/>
          <w:bCs/>
          <w:color w:val="auto"/>
          <w:highlight w:val="yellow"/>
        </w:rPr>
        <w:t>issue</w:t>
      </w:r>
    </w:p>
    <w:p w14:paraId="506D66BD" w14:textId="77777777" w:rsidR="00FF6AFD" w:rsidRPr="00FF6AFD" w:rsidRDefault="00FF6AFD" w:rsidP="00FF6AFD">
      <w:pPr>
        <w:widowControl/>
        <w:autoSpaceDE/>
        <w:autoSpaceDN/>
        <w:adjustRightInd/>
        <w:rPr>
          <w:color w:val="auto"/>
        </w:rPr>
      </w:pPr>
    </w:p>
    <w:p w14:paraId="291D59A5" w14:textId="5F60E707" w:rsidR="00DF50A6" w:rsidRPr="00FF6AFD" w:rsidRDefault="00FF6AFD" w:rsidP="00FF6AFD">
      <w:pPr>
        <w:widowControl/>
        <w:autoSpaceDE/>
        <w:autoSpaceDN/>
        <w:adjustRightInd/>
        <w:rPr>
          <w:color w:val="auto"/>
        </w:rPr>
      </w:pPr>
      <w:r w:rsidRPr="00FF6AFD">
        <w:rPr>
          <w:color w:val="auto"/>
        </w:rPr>
        <w:t>6.</w:t>
      </w:r>
      <w:r w:rsidR="00DF50A6" w:rsidRPr="00FF6AFD">
        <w:rPr>
          <w:color w:val="auto"/>
        </w:rPr>
        <w:t xml:space="preserve">1. </w:t>
      </w:r>
      <w:r w:rsidR="00EF4E7F" w:rsidRPr="00FF6AFD">
        <w:rPr>
          <w:color w:val="auto"/>
        </w:rPr>
        <w:t>After washing samples in PBST</w:t>
      </w:r>
      <w:r w:rsidR="000B1241" w:rsidRPr="00FF6AFD">
        <w:rPr>
          <w:color w:val="auto"/>
        </w:rPr>
        <w:t>,</w:t>
      </w:r>
      <w:r w:rsidR="00EF4E7F" w:rsidRPr="00FF6AFD">
        <w:rPr>
          <w:color w:val="auto"/>
        </w:rPr>
        <w:t xml:space="preserve"> </w:t>
      </w:r>
      <w:r w:rsidR="00393768" w:rsidRPr="00FF6AFD">
        <w:rPr>
          <w:color w:val="auto"/>
        </w:rPr>
        <w:t>prepare a microscope</w:t>
      </w:r>
      <w:r w:rsidR="00EF4E7F" w:rsidRPr="00FF6AFD">
        <w:rPr>
          <w:color w:val="auto"/>
        </w:rPr>
        <w:t xml:space="preserve"> slide</w:t>
      </w:r>
      <w:r w:rsidR="00155579" w:rsidRPr="00FF6AFD">
        <w:rPr>
          <w:color w:val="auto"/>
        </w:rPr>
        <w:t xml:space="preserve"> to mount tissue for staining.</w:t>
      </w:r>
      <w:r w:rsidR="00414DCF">
        <w:rPr>
          <w:color w:val="auto"/>
        </w:rPr>
        <w:t xml:space="preserve"> </w:t>
      </w:r>
      <w:r w:rsidR="00F039D1" w:rsidRPr="00FF6AFD">
        <w:rPr>
          <w:color w:val="auto"/>
        </w:rPr>
        <w:t xml:space="preserve">Prepare </w:t>
      </w:r>
      <w:r w:rsidR="00534B98">
        <w:rPr>
          <w:color w:val="auto"/>
        </w:rPr>
        <w:t>a</w:t>
      </w:r>
      <w:r w:rsidR="00393768" w:rsidRPr="00FF6AFD">
        <w:rPr>
          <w:color w:val="auto"/>
        </w:rPr>
        <w:t>dditional supplies includ</w:t>
      </w:r>
      <w:r w:rsidR="00534B98">
        <w:rPr>
          <w:color w:val="auto"/>
        </w:rPr>
        <w:t>ing</w:t>
      </w:r>
      <w:r w:rsidR="00155579" w:rsidRPr="00FF6AFD">
        <w:rPr>
          <w:color w:val="auto"/>
        </w:rPr>
        <w:t xml:space="preserve"> glass cover slips, a P200 pipette, </w:t>
      </w:r>
      <w:r w:rsidR="00B82526" w:rsidRPr="00FF6AFD">
        <w:rPr>
          <w:color w:val="auto"/>
        </w:rPr>
        <w:t>200 µL pipette tip</w:t>
      </w:r>
      <w:r w:rsidR="000D3E62" w:rsidRPr="00FF6AFD">
        <w:rPr>
          <w:color w:val="auto"/>
        </w:rPr>
        <w:t>s</w:t>
      </w:r>
      <w:r w:rsidR="006E0390" w:rsidRPr="00FF6AFD">
        <w:rPr>
          <w:color w:val="auto"/>
        </w:rPr>
        <w:t xml:space="preserve">, </w:t>
      </w:r>
      <w:r w:rsidR="00155579" w:rsidRPr="00FF6AFD">
        <w:rPr>
          <w:color w:val="auto"/>
        </w:rPr>
        <w:t xml:space="preserve">scissors, </w:t>
      </w:r>
      <w:r w:rsidR="00B82526" w:rsidRPr="00FF6AFD">
        <w:rPr>
          <w:color w:val="auto"/>
        </w:rPr>
        <w:t xml:space="preserve">clear </w:t>
      </w:r>
      <w:r w:rsidR="00155579" w:rsidRPr="00FF6AFD">
        <w:rPr>
          <w:color w:val="auto"/>
        </w:rPr>
        <w:t xml:space="preserve">reinforcements, </w:t>
      </w:r>
      <w:r w:rsidR="00B82526" w:rsidRPr="00FF6AFD">
        <w:rPr>
          <w:color w:val="auto"/>
        </w:rPr>
        <w:t>straight edge forceps</w:t>
      </w:r>
      <w:r w:rsidR="00155579" w:rsidRPr="00FF6AFD">
        <w:rPr>
          <w:color w:val="auto"/>
        </w:rPr>
        <w:t xml:space="preserve">, </w:t>
      </w:r>
      <w:r w:rsidR="00C44AC5" w:rsidRPr="00FF6AFD">
        <w:rPr>
          <w:color w:val="auto"/>
        </w:rPr>
        <w:t>anti</w:t>
      </w:r>
      <w:r w:rsidR="00DF50A6" w:rsidRPr="00FF6AFD">
        <w:rPr>
          <w:color w:val="auto"/>
        </w:rPr>
        <w:t>-</w:t>
      </w:r>
      <w:r w:rsidR="00393768" w:rsidRPr="00FF6AFD">
        <w:rPr>
          <w:color w:val="auto"/>
        </w:rPr>
        <w:t xml:space="preserve">fade </w:t>
      </w:r>
      <w:r w:rsidR="00C44AC5" w:rsidRPr="00FF6AFD">
        <w:rPr>
          <w:color w:val="auto"/>
        </w:rPr>
        <w:t xml:space="preserve">fluorescent mounting media, </w:t>
      </w:r>
      <w:r w:rsidR="00B82526" w:rsidRPr="00FF6AFD">
        <w:rPr>
          <w:color w:val="auto"/>
        </w:rPr>
        <w:t xml:space="preserve">nail polish, and a dark box to cover </w:t>
      </w:r>
      <w:r w:rsidR="00534B98">
        <w:rPr>
          <w:color w:val="auto"/>
        </w:rPr>
        <w:t xml:space="preserve">the </w:t>
      </w:r>
      <w:r w:rsidR="00B82526" w:rsidRPr="00FF6AFD">
        <w:rPr>
          <w:color w:val="auto"/>
        </w:rPr>
        <w:t xml:space="preserve">slides. </w:t>
      </w:r>
    </w:p>
    <w:p w14:paraId="27982C08" w14:textId="77777777" w:rsidR="00FF6AFD" w:rsidRPr="00FF6AFD" w:rsidRDefault="00FF6AFD" w:rsidP="00FF6AFD">
      <w:pPr>
        <w:widowControl/>
        <w:autoSpaceDE/>
        <w:autoSpaceDN/>
        <w:adjustRightInd/>
        <w:rPr>
          <w:color w:val="auto"/>
        </w:rPr>
      </w:pPr>
    </w:p>
    <w:p w14:paraId="404C9231" w14:textId="000494AC" w:rsidR="006E0390" w:rsidRPr="00FF6AFD" w:rsidRDefault="00FF6AFD" w:rsidP="00FF6AFD">
      <w:pPr>
        <w:widowControl/>
        <w:autoSpaceDE/>
        <w:autoSpaceDN/>
        <w:adjustRightInd/>
        <w:rPr>
          <w:color w:val="auto"/>
        </w:rPr>
      </w:pPr>
      <w:r w:rsidRPr="00FF6AFD">
        <w:rPr>
          <w:color w:val="auto"/>
        </w:rPr>
        <w:t>6.</w:t>
      </w:r>
      <w:r w:rsidR="00DF50A6" w:rsidRPr="00FF6AFD">
        <w:rPr>
          <w:color w:val="auto"/>
        </w:rPr>
        <w:t>2.</w:t>
      </w:r>
      <w:r w:rsidR="00B82526" w:rsidRPr="00FF6AFD">
        <w:rPr>
          <w:color w:val="auto"/>
        </w:rPr>
        <w:t xml:space="preserve"> </w:t>
      </w:r>
      <w:r w:rsidR="00A90493" w:rsidRPr="00FF6AFD">
        <w:rPr>
          <w:color w:val="auto"/>
        </w:rPr>
        <w:t>Label th</w:t>
      </w:r>
      <w:r w:rsidR="00393768" w:rsidRPr="00FF6AFD">
        <w:rPr>
          <w:color w:val="auto"/>
        </w:rPr>
        <w:t xml:space="preserve">e slide to identify the samples and clean the slide with </w:t>
      </w:r>
      <w:proofErr w:type="spellStart"/>
      <w:r w:rsidR="00534B98">
        <w:rPr>
          <w:color w:val="auto"/>
        </w:rPr>
        <w:t>kimwipes</w:t>
      </w:r>
      <w:proofErr w:type="spellEnd"/>
      <w:r w:rsidR="00393768" w:rsidRPr="00FF6AFD">
        <w:rPr>
          <w:color w:val="auto"/>
        </w:rPr>
        <w:t xml:space="preserve"> to ensure there are no smudges.</w:t>
      </w:r>
    </w:p>
    <w:p w14:paraId="58ED5F34" w14:textId="77777777" w:rsidR="00FF6AFD" w:rsidRPr="00FF6AFD" w:rsidRDefault="00FF6AFD" w:rsidP="00FF6AFD">
      <w:pPr>
        <w:widowControl/>
        <w:autoSpaceDE/>
        <w:autoSpaceDN/>
        <w:adjustRightInd/>
        <w:rPr>
          <w:color w:val="auto"/>
        </w:rPr>
      </w:pPr>
    </w:p>
    <w:p w14:paraId="70DA689A" w14:textId="2F348936" w:rsidR="006E0390" w:rsidRPr="00FF6AFD" w:rsidRDefault="00FF6AFD" w:rsidP="00FF6AFD">
      <w:pPr>
        <w:widowControl/>
        <w:autoSpaceDE/>
        <w:autoSpaceDN/>
        <w:adjustRightInd/>
        <w:rPr>
          <w:color w:val="auto"/>
        </w:rPr>
      </w:pPr>
      <w:r w:rsidRPr="00FF6AFD">
        <w:rPr>
          <w:color w:val="auto"/>
        </w:rPr>
        <w:t>6.</w:t>
      </w:r>
      <w:r w:rsidR="00DF50A6" w:rsidRPr="00FF6AFD">
        <w:rPr>
          <w:color w:val="auto"/>
        </w:rPr>
        <w:t xml:space="preserve">3. </w:t>
      </w:r>
      <w:r w:rsidR="00B82526" w:rsidRPr="00FF6AFD">
        <w:rPr>
          <w:color w:val="auto"/>
        </w:rPr>
        <w:t xml:space="preserve">To </w:t>
      </w:r>
      <w:r w:rsidR="00393768" w:rsidRPr="00FF6AFD">
        <w:rPr>
          <w:color w:val="auto"/>
        </w:rPr>
        <w:t>ensure the hemithorax samples are not damaged by the cover slip,</w:t>
      </w:r>
      <w:r w:rsidR="00B82526" w:rsidRPr="00FF6AFD">
        <w:rPr>
          <w:color w:val="auto"/>
        </w:rPr>
        <w:t xml:space="preserve"> </w:t>
      </w:r>
      <w:r w:rsidR="00B82526" w:rsidRPr="00FF6AFD">
        <w:rPr>
          <w:color w:val="auto"/>
          <w:highlight w:val="yellow"/>
        </w:rPr>
        <w:t xml:space="preserve">build a </w:t>
      </w:r>
      <w:r w:rsidR="00393768" w:rsidRPr="00FF6AFD">
        <w:rPr>
          <w:color w:val="auto"/>
          <w:highlight w:val="yellow"/>
        </w:rPr>
        <w:t>“</w:t>
      </w:r>
      <w:r w:rsidR="00B82526" w:rsidRPr="00FF6AFD">
        <w:rPr>
          <w:color w:val="auto"/>
          <w:highlight w:val="yellow"/>
        </w:rPr>
        <w:t>bridge</w:t>
      </w:r>
      <w:r w:rsidR="00393768" w:rsidRPr="00FF6AFD">
        <w:rPr>
          <w:color w:val="auto"/>
          <w:highlight w:val="yellow"/>
        </w:rPr>
        <w:t>”</w:t>
      </w:r>
      <w:r w:rsidR="00B82526" w:rsidRPr="00FF6AFD">
        <w:rPr>
          <w:color w:val="auto"/>
          <w:highlight w:val="yellow"/>
        </w:rPr>
        <w:t xml:space="preserve"> </w:t>
      </w:r>
      <w:r w:rsidR="00393768" w:rsidRPr="00FF6AFD">
        <w:rPr>
          <w:color w:val="auto"/>
          <w:highlight w:val="yellow"/>
        </w:rPr>
        <w:t>using reinforcement labels</w:t>
      </w:r>
      <w:r w:rsidR="00B82526" w:rsidRPr="00FF6AFD">
        <w:rPr>
          <w:color w:val="auto"/>
          <w:highlight w:val="yellow"/>
        </w:rPr>
        <w:t>.</w:t>
      </w:r>
      <w:r w:rsidR="00414DCF">
        <w:rPr>
          <w:color w:val="auto"/>
          <w:highlight w:val="yellow"/>
        </w:rPr>
        <w:t xml:space="preserve"> </w:t>
      </w:r>
      <w:r w:rsidR="00EF4E7F" w:rsidRPr="00FF6AFD">
        <w:rPr>
          <w:color w:val="auto"/>
          <w:highlight w:val="yellow"/>
        </w:rPr>
        <w:t>Take one reinforcement label, cut it</w:t>
      </w:r>
      <w:r w:rsidR="00393768" w:rsidRPr="00FF6AFD">
        <w:rPr>
          <w:color w:val="auto"/>
          <w:highlight w:val="yellow"/>
        </w:rPr>
        <w:t xml:space="preserve"> in half, and place each half approximately 15 mm </w:t>
      </w:r>
      <w:r w:rsidR="00EF4E7F" w:rsidRPr="00FF6AFD">
        <w:rPr>
          <w:color w:val="auto"/>
          <w:highlight w:val="yellow"/>
        </w:rPr>
        <w:t>apart</w:t>
      </w:r>
      <w:r w:rsidR="006E0390" w:rsidRPr="00FF6AFD">
        <w:rPr>
          <w:color w:val="auto"/>
          <w:highlight w:val="yellow"/>
        </w:rPr>
        <w:t xml:space="preserve">. </w:t>
      </w:r>
      <w:r w:rsidR="00393768" w:rsidRPr="00FF6AFD">
        <w:rPr>
          <w:color w:val="auto"/>
        </w:rPr>
        <w:t xml:space="preserve">This distance must be smaller than the width of the cover slip. </w:t>
      </w:r>
      <w:r w:rsidR="00EF4E7F" w:rsidRPr="00FF6AFD">
        <w:rPr>
          <w:color w:val="auto"/>
        </w:rPr>
        <w:t xml:space="preserve">Repeat </w:t>
      </w:r>
      <w:r w:rsidR="00393768" w:rsidRPr="00FF6AFD">
        <w:rPr>
          <w:color w:val="auto"/>
        </w:rPr>
        <w:t xml:space="preserve">this step </w:t>
      </w:r>
      <w:r w:rsidR="00EF4E7F" w:rsidRPr="00FF6AFD">
        <w:rPr>
          <w:color w:val="auto"/>
        </w:rPr>
        <w:t xml:space="preserve">four times </w:t>
      </w:r>
      <w:r w:rsidR="00E469E4" w:rsidRPr="00FF6AFD">
        <w:rPr>
          <w:color w:val="auto"/>
        </w:rPr>
        <w:t xml:space="preserve">to </w:t>
      </w:r>
      <w:r w:rsidR="00393768" w:rsidRPr="00FF6AFD">
        <w:rPr>
          <w:color w:val="auto"/>
        </w:rPr>
        <w:t>complete a “bridge” that is 5 labels high</w:t>
      </w:r>
      <w:r w:rsidR="00E469E4" w:rsidRPr="00FF6AFD">
        <w:rPr>
          <w:color w:val="auto"/>
        </w:rPr>
        <w:t xml:space="preserve">. </w:t>
      </w:r>
    </w:p>
    <w:p w14:paraId="27D91D6A" w14:textId="77777777" w:rsidR="00FF6AFD" w:rsidRPr="00FF6AFD" w:rsidRDefault="00FF6AFD" w:rsidP="00FF6AFD">
      <w:pPr>
        <w:widowControl/>
        <w:autoSpaceDE/>
        <w:autoSpaceDN/>
        <w:adjustRightInd/>
        <w:rPr>
          <w:color w:val="auto"/>
          <w:highlight w:val="yellow"/>
        </w:rPr>
      </w:pPr>
    </w:p>
    <w:p w14:paraId="706D035C" w14:textId="11831661" w:rsidR="00DF50A6" w:rsidRPr="00FF6AFD" w:rsidRDefault="00FF6AFD" w:rsidP="00FF6AFD">
      <w:pPr>
        <w:widowControl/>
        <w:autoSpaceDE/>
        <w:autoSpaceDN/>
        <w:adjustRightInd/>
        <w:rPr>
          <w:color w:val="auto"/>
        </w:rPr>
      </w:pPr>
      <w:r w:rsidRPr="00FF6AFD">
        <w:rPr>
          <w:color w:val="auto"/>
        </w:rPr>
        <w:t>6.</w:t>
      </w:r>
      <w:r w:rsidR="00DF50A6" w:rsidRPr="00FF6AFD">
        <w:rPr>
          <w:color w:val="auto"/>
          <w:highlight w:val="yellow"/>
        </w:rPr>
        <w:t xml:space="preserve">4. </w:t>
      </w:r>
      <w:r w:rsidR="00EF4E7F" w:rsidRPr="00FF6AFD">
        <w:rPr>
          <w:color w:val="auto"/>
          <w:highlight w:val="yellow"/>
        </w:rPr>
        <w:t xml:space="preserve">Take the </w:t>
      </w:r>
      <w:r w:rsidR="000D3E62" w:rsidRPr="00FF6AFD">
        <w:rPr>
          <w:color w:val="auto"/>
          <w:highlight w:val="yellow"/>
        </w:rPr>
        <w:t>P</w:t>
      </w:r>
      <w:r w:rsidR="00EF4E7F" w:rsidRPr="00FF6AFD">
        <w:rPr>
          <w:color w:val="auto"/>
          <w:highlight w:val="yellow"/>
        </w:rPr>
        <w:t>200</w:t>
      </w:r>
      <w:r w:rsidR="00DF50A6" w:rsidRPr="00FF6AFD">
        <w:rPr>
          <w:color w:val="auto"/>
          <w:highlight w:val="yellow"/>
        </w:rPr>
        <w:t xml:space="preserve"> pipette and </w:t>
      </w:r>
      <w:r w:rsidR="008C39DC" w:rsidRPr="00FF6AFD">
        <w:rPr>
          <w:color w:val="auto"/>
          <w:highlight w:val="yellow"/>
        </w:rPr>
        <w:t>modify</w:t>
      </w:r>
      <w:r w:rsidR="00DF50A6" w:rsidRPr="00FF6AFD">
        <w:rPr>
          <w:color w:val="auto"/>
          <w:highlight w:val="yellow"/>
        </w:rPr>
        <w:t xml:space="preserve"> </w:t>
      </w:r>
      <w:r w:rsidR="008C39DC" w:rsidRPr="00FF6AFD">
        <w:rPr>
          <w:color w:val="auto"/>
          <w:highlight w:val="yellow"/>
        </w:rPr>
        <w:t>a tip</w:t>
      </w:r>
      <w:r w:rsidR="00DF50A6" w:rsidRPr="00FF6AFD">
        <w:rPr>
          <w:color w:val="auto"/>
          <w:highlight w:val="yellow"/>
        </w:rPr>
        <w:t xml:space="preserve"> by cutting off 1/5</w:t>
      </w:r>
      <w:r w:rsidR="00DF50A6" w:rsidRPr="00FF6AFD">
        <w:rPr>
          <w:color w:val="auto"/>
          <w:highlight w:val="yellow"/>
          <w:vertAlign w:val="superscript"/>
        </w:rPr>
        <w:t>th</w:t>
      </w:r>
      <w:r w:rsidR="00DF50A6" w:rsidRPr="00FF6AFD">
        <w:rPr>
          <w:color w:val="auto"/>
          <w:highlight w:val="yellow"/>
        </w:rPr>
        <w:t xml:space="preserve"> of the tip to transfer the samples to the s</w:t>
      </w:r>
      <w:r w:rsidR="00393768" w:rsidRPr="00FF6AFD">
        <w:rPr>
          <w:color w:val="auto"/>
          <w:highlight w:val="yellow"/>
        </w:rPr>
        <w:t>lide</w:t>
      </w:r>
      <w:r w:rsidR="008C39DC" w:rsidRPr="00FF6AFD">
        <w:rPr>
          <w:color w:val="auto"/>
          <w:highlight w:val="yellow"/>
        </w:rPr>
        <w:t>.</w:t>
      </w:r>
      <w:r w:rsidR="00414DCF">
        <w:rPr>
          <w:color w:val="auto"/>
          <w:highlight w:val="yellow"/>
        </w:rPr>
        <w:t xml:space="preserve"> </w:t>
      </w:r>
      <w:r w:rsidR="008C39DC" w:rsidRPr="00FF6AFD">
        <w:rPr>
          <w:color w:val="auto"/>
        </w:rPr>
        <w:t>Samples should be transferred onto the slide in the center of the bridge.</w:t>
      </w:r>
    </w:p>
    <w:p w14:paraId="39DC48A9" w14:textId="77777777" w:rsidR="00FF6AFD" w:rsidRPr="00FF6AFD" w:rsidRDefault="00FF6AFD" w:rsidP="00FF6AFD">
      <w:pPr>
        <w:widowControl/>
        <w:autoSpaceDE/>
        <w:autoSpaceDN/>
        <w:adjustRightInd/>
        <w:rPr>
          <w:color w:val="auto"/>
        </w:rPr>
      </w:pPr>
    </w:p>
    <w:p w14:paraId="0E19F82F" w14:textId="357AD1F1" w:rsidR="006E0390" w:rsidRPr="00FF6AFD" w:rsidRDefault="00FF6AFD" w:rsidP="00FF6AFD">
      <w:pPr>
        <w:widowControl/>
        <w:autoSpaceDE/>
        <w:autoSpaceDN/>
        <w:adjustRightInd/>
        <w:rPr>
          <w:color w:val="auto"/>
        </w:rPr>
      </w:pPr>
      <w:r w:rsidRPr="00534B98">
        <w:rPr>
          <w:color w:val="auto"/>
          <w:highlight w:val="yellow"/>
        </w:rPr>
        <w:t>6.</w:t>
      </w:r>
      <w:r w:rsidR="008C39DC" w:rsidRPr="00534B98">
        <w:rPr>
          <w:color w:val="auto"/>
          <w:highlight w:val="yellow"/>
        </w:rPr>
        <w:t>5</w:t>
      </w:r>
      <w:r w:rsidR="00DF50A6" w:rsidRPr="00534B98">
        <w:rPr>
          <w:color w:val="auto"/>
          <w:highlight w:val="yellow"/>
        </w:rPr>
        <w:t xml:space="preserve">. </w:t>
      </w:r>
      <w:r w:rsidR="00EF4E7F" w:rsidRPr="00534B98">
        <w:rPr>
          <w:color w:val="auto"/>
          <w:highlight w:val="yellow"/>
        </w:rPr>
        <w:t xml:space="preserve">Take the edge of a </w:t>
      </w:r>
      <w:r w:rsidR="00534B98" w:rsidRPr="00534B98">
        <w:rPr>
          <w:color w:val="auto"/>
          <w:highlight w:val="yellow"/>
        </w:rPr>
        <w:t>lab wipe</w:t>
      </w:r>
      <w:r w:rsidR="00EF4E7F" w:rsidRPr="00534B98">
        <w:rPr>
          <w:color w:val="auto"/>
          <w:highlight w:val="yellow"/>
        </w:rPr>
        <w:t xml:space="preserve"> and remove </w:t>
      </w:r>
      <w:r w:rsidR="002859DF" w:rsidRPr="00534B98">
        <w:rPr>
          <w:color w:val="auto"/>
          <w:highlight w:val="yellow"/>
        </w:rPr>
        <w:t xml:space="preserve">any </w:t>
      </w:r>
      <w:r w:rsidR="00EF4E7F" w:rsidRPr="00534B98">
        <w:rPr>
          <w:color w:val="auto"/>
          <w:highlight w:val="yellow"/>
        </w:rPr>
        <w:t>excess PBST</w:t>
      </w:r>
      <w:r w:rsidR="00DF50A6" w:rsidRPr="00534B98">
        <w:rPr>
          <w:color w:val="auto"/>
          <w:highlight w:val="yellow"/>
        </w:rPr>
        <w:t>.</w:t>
      </w:r>
      <w:r w:rsidR="00414DCF" w:rsidRPr="00534B98">
        <w:rPr>
          <w:color w:val="auto"/>
          <w:highlight w:val="yellow"/>
        </w:rPr>
        <w:t xml:space="preserve"> </w:t>
      </w:r>
      <w:r w:rsidR="008C39DC" w:rsidRPr="00534B98">
        <w:rPr>
          <w:color w:val="auto"/>
          <w:highlight w:val="yellow"/>
        </w:rPr>
        <w:t>Using</w:t>
      </w:r>
      <w:r w:rsidR="00DF50A6" w:rsidRPr="00534B98">
        <w:rPr>
          <w:color w:val="auto"/>
          <w:highlight w:val="yellow"/>
        </w:rPr>
        <w:t xml:space="preserve"> </w:t>
      </w:r>
      <w:r w:rsidR="008C39DC" w:rsidRPr="00534B98">
        <w:rPr>
          <w:color w:val="auto"/>
          <w:highlight w:val="yellow"/>
        </w:rPr>
        <w:t>forceps, arrange</w:t>
      </w:r>
      <w:r w:rsidR="00414DCF" w:rsidRPr="00534B98">
        <w:rPr>
          <w:color w:val="auto"/>
          <w:highlight w:val="yellow"/>
        </w:rPr>
        <w:t xml:space="preserve"> </w:t>
      </w:r>
      <w:r w:rsidR="00615567" w:rsidRPr="00534B98">
        <w:rPr>
          <w:color w:val="auto"/>
          <w:highlight w:val="yellow"/>
        </w:rPr>
        <w:t>th</w:t>
      </w:r>
      <w:r w:rsidR="00DF50A6" w:rsidRPr="00534B98">
        <w:rPr>
          <w:color w:val="auto"/>
          <w:highlight w:val="yellow"/>
        </w:rPr>
        <w:t>e DLMs</w:t>
      </w:r>
      <w:r w:rsidR="00EF4E7F" w:rsidRPr="00534B98">
        <w:rPr>
          <w:color w:val="auto"/>
          <w:highlight w:val="yellow"/>
        </w:rPr>
        <w:t xml:space="preserve"> </w:t>
      </w:r>
      <w:r w:rsidR="008C39DC" w:rsidRPr="00534B98">
        <w:rPr>
          <w:color w:val="auto"/>
          <w:highlight w:val="yellow"/>
        </w:rPr>
        <w:t xml:space="preserve">such that all samples are </w:t>
      </w:r>
      <w:r w:rsidR="00EF4E7F" w:rsidRPr="00534B98">
        <w:rPr>
          <w:color w:val="auto"/>
          <w:highlight w:val="yellow"/>
        </w:rPr>
        <w:t xml:space="preserve">facing </w:t>
      </w:r>
      <w:r w:rsidR="005A6F02" w:rsidRPr="00534B98">
        <w:rPr>
          <w:color w:val="auto"/>
          <w:highlight w:val="yellow"/>
        </w:rPr>
        <w:t xml:space="preserve">muscle side </w:t>
      </w:r>
      <w:r w:rsidR="005A6F02" w:rsidRPr="00FF6AFD">
        <w:rPr>
          <w:color w:val="auto"/>
          <w:highlight w:val="yellow"/>
        </w:rPr>
        <w:t>up and cuticle side dow</w:t>
      </w:r>
      <w:r w:rsidR="00DF50A6" w:rsidRPr="00FF6AFD">
        <w:rPr>
          <w:color w:val="auto"/>
          <w:highlight w:val="yellow"/>
        </w:rPr>
        <w:t>n.</w:t>
      </w:r>
    </w:p>
    <w:p w14:paraId="13E61545" w14:textId="77777777" w:rsidR="00FF6AFD" w:rsidRPr="00FF6AFD" w:rsidRDefault="00FF6AFD" w:rsidP="00FF6AFD">
      <w:pPr>
        <w:widowControl/>
        <w:autoSpaceDE/>
        <w:autoSpaceDN/>
        <w:adjustRightInd/>
        <w:rPr>
          <w:color w:val="auto"/>
        </w:rPr>
      </w:pPr>
    </w:p>
    <w:p w14:paraId="7AD3FFE9" w14:textId="1E8DA8AA" w:rsidR="000D3E62" w:rsidRPr="00FF6AFD" w:rsidRDefault="00FF6AFD" w:rsidP="00FF6AFD">
      <w:pPr>
        <w:widowControl/>
        <w:autoSpaceDE/>
        <w:autoSpaceDN/>
        <w:adjustRightInd/>
        <w:rPr>
          <w:color w:val="auto"/>
        </w:rPr>
      </w:pPr>
      <w:r w:rsidRPr="00534B98">
        <w:rPr>
          <w:color w:val="auto"/>
          <w:highlight w:val="yellow"/>
        </w:rPr>
        <w:t>6.</w:t>
      </w:r>
      <w:r w:rsidR="008C39DC" w:rsidRPr="00534B98">
        <w:rPr>
          <w:color w:val="auto"/>
          <w:highlight w:val="yellow"/>
        </w:rPr>
        <w:t>6. Using a standard P200 pipette tip, apply</w:t>
      </w:r>
      <w:r w:rsidR="00EF4E7F" w:rsidRPr="00534B98">
        <w:rPr>
          <w:color w:val="auto"/>
          <w:highlight w:val="yellow"/>
        </w:rPr>
        <w:t xml:space="preserve"> 70 µL</w:t>
      </w:r>
      <w:r w:rsidR="005A6F02" w:rsidRPr="00534B98">
        <w:rPr>
          <w:color w:val="auto"/>
          <w:highlight w:val="yellow"/>
        </w:rPr>
        <w:t xml:space="preserve"> of mounting media</w:t>
      </w:r>
      <w:r w:rsidR="008C39DC" w:rsidRPr="00534B98">
        <w:rPr>
          <w:color w:val="auto"/>
          <w:highlight w:val="yellow"/>
        </w:rPr>
        <w:t xml:space="preserve"> to the slide</w:t>
      </w:r>
      <w:r w:rsidR="00615567" w:rsidRPr="00534B98">
        <w:rPr>
          <w:color w:val="auto"/>
          <w:highlight w:val="yellow"/>
        </w:rPr>
        <w:t>, avoiding air bubbles</w:t>
      </w:r>
      <w:r w:rsidR="00EF4E7F" w:rsidRPr="00534B98">
        <w:rPr>
          <w:color w:val="auto"/>
          <w:highlight w:val="yellow"/>
        </w:rPr>
        <w:t>.</w:t>
      </w:r>
      <w:r w:rsidR="00414DCF">
        <w:rPr>
          <w:color w:val="auto"/>
        </w:rPr>
        <w:t xml:space="preserve"> </w:t>
      </w:r>
      <w:r w:rsidR="00615567" w:rsidRPr="00FF6AFD">
        <w:rPr>
          <w:color w:val="auto"/>
        </w:rPr>
        <w:t>Dispense the media</w:t>
      </w:r>
      <w:r w:rsidR="00EF4E7F" w:rsidRPr="00FF6AFD">
        <w:rPr>
          <w:color w:val="auto"/>
        </w:rPr>
        <w:t xml:space="preserve"> in a circular pattern inside the reinforcements starting from the outside into the center. </w:t>
      </w:r>
    </w:p>
    <w:p w14:paraId="00C54F88" w14:textId="77777777" w:rsidR="00FF6AFD" w:rsidRPr="00FF6AFD" w:rsidRDefault="00FF6AFD" w:rsidP="00FF6AFD">
      <w:pPr>
        <w:widowControl/>
        <w:rPr>
          <w:color w:val="auto"/>
          <w:highlight w:val="yellow"/>
        </w:rPr>
      </w:pPr>
    </w:p>
    <w:p w14:paraId="2015E28E" w14:textId="012074BF" w:rsidR="000D3E62" w:rsidRPr="00534B98" w:rsidRDefault="00FF6AFD" w:rsidP="00FF6AFD">
      <w:pPr>
        <w:widowControl/>
        <w:rPr>
          <w:color w:val="auto"/>
          <w:highlight w:val="yellow"/>
        </w:rPr>
      </w:pPr>
      <w:r w:rsidRPr="00534B98">
        <w:rPr>
          <w:color w:val="auto"/>
          <w:highlight w:val="yellow"/>
        </w:rPr>
        <w:t>6.</w:t>
      </w:r>
      <w:r w:rsidR="001351B8" w:rsidRPr="00534B98">
        <w:rPr>
          <w:color w:val="auto"/>
          <w:highlight w:val="yellow"/>
        </w:rPr>
        <w:t xml:space="preserve">7. </w:t>
      </w:r>
      <w:r w:rsidR="00EF4E7F" w:rsidRPr="00534B98">
        <w:rPr>
          <w:color w:val="auto"/>
          <w:highlight w:val="yellow"/>
        </w:rPr>
        <w:t>Place a cover slip over the reinforcements</w:t>
      </w:r>
      <w:r w:rsidR="00615567" w:rsidRPr="00534B98">
        <w:rPr>
          <w:color w:val="auto"/>
          <w:highlight w:val="yellow"/>
        </w:rPr>
        <w:t>.</w:t>
      </w:r>
    </w:p>
    <w:p w14:paraId="6091D5D9" w14:textId="77777777" w:rsidR="00E40640" w:rsidRPr="00534B98" w:rsidRDefault="00E40640" w:rsidP="00FF6AFD">
      <w:pPr>
        <w:widowControl/>
        <w:rPr>
          <w:highlight w:val="yellow"/>
        </w:rPr>
      </w:pPr>
    </w:p>
    <w:p w14:paraId="7C4AF72B" w14:textId="5FE2E888" w:rsidR="001351B8" w:rsidRPr="00FF6AFD" w:rsidRDefault="00FF6AFD" w:rsidP="00FF6AFD">
      <w:pPr>
        <w:widowControl/>
        <w:autoSpaceDE/>
        <w:autoSpaceDN/>
        <w:adjustRightInd/>
        <w:rPr>
          <w:color w:val="auto"/>
          <w:highlight w:val="yellow"/>
        </w:rPr>
      </w:pPr>
      <w:r w:rsidRPr="00534B98">
        <w:rPr>
          <w:color w:val="auto"/>
          <w:highlight w:val="yellow"/>
        </w:rPr>
        <w:t>6.</w:t>
      </w:r>
      <w:r w:rsidR="001351B8" w:rsidRPr="00534B98">
        <w:rPr>
          <w:color w:val="auto"/>
          <w:highlight w:val="yellow"/>
        </w:rPr>
        <w:t>8.</w:t>
      </w:r>
      <w:r w:rsidR="00534B98">
        <w:rPr>
          <w:color w:val="auto"/>
          <w:highlight w:val="yellow"/>
        </w:rPr>
        <w:t xml:space="preserve"> </w:t>
      </w:r>
      <w:r w:rsidR="008C39DC" w:rsidRPr="00534B98">
        <w:rPr>
          <w:color w:val="auto"/>
          <w:highlight w:val="yellow"/>
        </w:rPr>
        <w:t>Use</w:t>
      </w:r>
      <w:r w:rsidR="00EF4E7F" w:rsidRPr="00534B98">
        <w:rPr>
          <w:color w:val="auto"/>
          <w:highlight w:val="yellow"/>
        </w:rPr>
        <w:t xml:space="preserve"> nail </w:t>
      </w:r>
      <w:r w:rsidR="00EF4E7F" w:rsidRPr="00FF6AFD">
        <w:rPr>
          <w:color w:val="auto"/>
          <w:highlight w:val="yellow"/>
        </w:rPr>
        <w:t xml:space="preserve">polish </w:t>
      </w:r>
      <w:r w:rsidR="008C39DC" w:rsidRPr="00FF6AFD">
        <w:rPr>
          <w:color w:val="auto"/>
          <w:highlight w:val="yellow"/>
        </w:rPr>
        <w:t>to</w:t>
      </w:r>
      <w:r w:rsidR="00EF4E7F" w:rsidRPr="00FF6AFD">
        <w:rPr>
          <w:color w:val="auto"/>
          <w:highlight w:val="yellow"/>
        </w:rPr>
        <w:t xml:space="preserve"> coat the outside edges around the perimeter of the coverslip</w:t>
      </w:r>
      <w:r w:rsidR="008C39DC" w:rsidRPr="00FF6AFD">
        <w:rPr>
          <w:color w:val="auto"/>
          <w:highlight w:val="yellow"/>
        </w:rPr>
        <w:t>.</w:t>
      </w:r>
      <w:r w:rsidR="00EF4E7F" w:rsidRPr="00FF6AFD">
        <w:rPr>
          <w:color w:val="auto"/>
          <w:highlight w:val="yellow"/>
        </w:rPr>
        <w:t xml:space="preserve"> </w:t>
      </w:r>
      <w:r w:rsidR="008C39DC" w:rsidRPr="00FF6AFD">
        <w:rPr>
          <w:color w:val="auto"/>
          <w:highlight w:val="yellow"/>
        </w:rPr>
        <w:t>Apply generously to form a complete</w:t>
      </w:r>
      <w:r w:rsidR="00EF4E7F" w:rsidRPr="00FF6AFD">
        <w:rPr>
          <w:color w:val="auto"/>
          <w:highlight w:val="yellow"/>
        </w:rPr>
        <w:t xml:space="preserve"> seal </w:t>
      </w:r>
      <w:r w:rsidR="008C39DC" w:rsidRPr="00FF6AFD">
        <w:rPr>
          <w:color w:val="auto"/>
          <w:highlight w:val="yellow"/>
        </w:rPr>
        <w:t xml:space="preserve">of </w:t>
      </w:r>
      <w:r w:rsidR="00EF4E7F" w:rsidRPr="00FF6AFD">
        <w:rPr>
          <w:color w:val="auto"/>
          <w:highlight w:val="yellow"/>
        </w:rPr>
        <w:t>the tissue</w:t>
      </w:r>
      <w:r w:rsidR="004D16A8" w:rsidRPr="00FF6AFD">
        <w:rPr>
          <w:color w:val="auto"/>
        </w:rPr>
        <w:t>.</w:t>
      </w:r>
    </w:p>
    <w:p w14:paraId="60989F1C" w14:textId="77777777" w:rsidR="000D3E62" w:rsidRPr="00FF6AFD" w:rsidRDefault="000D3E62" w:rsidP="00FF6AFD">
      <w:pPr>
        <w:widowControl/>
      </w:pPr>
    </w:p>
    <w:p w14:paraId="1AFE810D" w14:textId="61F2CEB1" w:rsidR="00EF4E7F" w:rsidRPr="00FF6AFD" w:rsidRDefault="00FF6AFD" w:rsidP="00FF6AFD">
      <w:pPr>
        <w:widowControl/>
        <w:autoSpaceDE/>
        <w:autoSpaceDN/>
        <w:adjustRightInd/>
        <w:rPr>
          <w:color w:val="auto"/>
        </w:rPr>
      </w:pPr>
      <w:r w:rsidRPr="00FF6AFD">
        <w:rPr>
          <w:color w:val="auto"/>
        </w:rPr>
        <w:t>6.</w:t>
      </w:r>
      <w:r w:rsidR="001351B8" w:rsidRPr="00FF6AFD">
        <w:rPr>
          <w:color w:val="auto"/>
        </w:rPr>
        <w:t xml:space="preserve">9. </w:t>
      </w:r>
      <w:r w:rsidR="00EF4E7F" w:rsidRPr="00FF6AFD">
        <w:rPr>
          <w:color w:val="auto"/>
        </w:rPr>
        <w:t>Place the slide</w:t>
      </w:r>
      <w:r w:rsidR="008C39DC" w:rsidRPr="00FF6AFD">
        <w:rPr>
          <w:color w:val="auto"/>
        </w:rPr>
        <w:t xml:space="preserve"> on a </w:t>
      </w:r>
      <w:r w:rsidR="00EF4E7F" w:rsidRPr="00FF6AFD">
        <w:rPr>
          <w:color w:val="auto"/>
        </w:rPr>
        <w:t xml:space="preserve">flat </w:t>
      </w:r>
      <w:r w:rsidR="008C39DC" w:rsidRPr="00FF6AFD">
        <w:rPr>
          <w:color w:val="auto"/>
        </w:rPr>
        <w:t>surface in the dark</w:t>
      </w:r>
      <w:r w:rsidR="00EF4E7F" w:rsidRPr="00FF6AFD">
        <w:rPr>
          <w:color w:val="auto"/>
        </w:rPr>
        <w:t xml:space="preserve">, allowing </w:t>
      </w:r>
      <w:r w:rsidR="008C39DC" w:rsidRPr="00FF6AFD">
        <w:rPr>
          <w:color w:val="auto"/>
        </w:rPr>
        <w:t>at least 10 min</w:t>
      </w:r>
      <w:r w:rsidR="00EF4E7F" w:rsidRPr="00FF6AFD">
        <w:rPr>
          <w:color w:val="auto"/>
        </w:rPr>
        <w:t xml:space="preserve"> to dry and prevent photo-bleaching or loss of fluorescence.</w:t>
      </w:r>
      <w:r w:rsidR="00414DCF">
        <w:rPr>
          <w:color w:val="auto"/>
        </w:rPr>
        <w:t xml:space="preserve"> </w:t>
      </w:r>
      <w:r w:rsidR="008C39DC" w:rsidRPr="00FF6AFD">
        <w:rPr>
          <w:color w:val="auto"/>
        </w:rPr>
        <w:t xml:space="preserve">Slides may now be used for imaging immediately, or otherwise stored in a slide folder at </w:t>
      </w:r>
      <w:r w:rsidR="00EF4E7F" w:rsidRPr="00FF6AFD">
        <w:rPr>
          <w:color w:val="auto"/>
        </w:rPr>
        <w:t>-20</w:t>
      </w:r>
      <w:r w:rsidR="00534B98">
        <w:rPr>
          <w:color w:val="auto"/>
        </w:rPr>
        <w:t xml:space="preserve"> °</w:t>
      </w:r>
      <w:r w:rsidR="002859DF" w:rsidRPr="00FF6AFD">
        <w:rPr>
          <w:color w:val="auto"/>
        </w:rPr>
        <w:t xml:space="preserve">C </w:t>
      </w:r>
      <w:r w:rsidR="008C39DC" w:rsidRPr="00FF6AFD">
        <w:rPr>
          <w:color w:val="auto"/>
        </w:rPr>
        <w:t>for later viewing</w:t>
      </w:r>
      <w:r w:rsidR="00EF4E7F" w:rsidRPr="00FF6AFD">
        <w:rPr>
          <w:color w:val="auto"/>
        </w:rPr>
        <w:t>.</w:t>
      </w:r>
      <w:r w:rsidR="00414DCF">
        <w:rPr>
          <w:color w:val="auto"/>
        </w:rPr>
        <w:t xml:space="preserve"> </w:t>
      </w:r>
    </w:p>
    <w:p w14:paraId="64966B83" w14:textId="77777777" w:rsidR="00FF6AFD" w:rsidRPr="00FF6AFD" w:rsidRDefault="00FF6AFD" w:rsidP="00FF6AFD">
      <w:pPr>
        <w:widowControl/>
        <w:autoSpaceDE/>
        <w:autoSpaceDN/>
        <w:adjustRightInd/>
        <w:rPr>
          <w:b/>
          <w:color w:val="auto"/>
        </w:rPr>
      </w:pPr>
    </w:p>
    <w:p w14:paraId="1DA3F365" w14:textId="631FD330" w:rsidR="00EF4E7F" w:rsidRDefault="00FF6AFD" w:rsidP="00FF6AFD">
      <w:pPr>
        <w:widowControl/>
        <w:autoSpaceDE/>
        <w:autoSpaceDN/>
        <w:adjustRightInd/>
        <w:rPr>
          <w:b/>
          <w:bCs/>
          <w:color w:val="auto"/>
        </w:rPr>
      </w:pPr>
      <w:r w:rsidRPr="00FF6AFD">
        <w:rPr>
          <w:b/>
          <w:color w:val="auto"/>
        </w:rPr>
        <w:t>7</w:t>
      </w:r>
      <w:r w:rsidR="00835452" w:rsidRPr="00FF6AFD">
        <w:rPr>
          <w:b/>
          <w:color w:val="auto"/>
        </w:rPr>
        <w:t>. Alternative:</w:t>
      </w:r>
      <w:r w:rsidR="00835452" w:rsidRPr="00FF6AFD">
        <w:rPr>
          <w:b/>
          <w:bCs/>
          <w:color w:val="auto"/>
        </w:rPr>
        <w:t xml:space="preserve"> Staining </w:t>
      </w:r>
      <w:r w:rsidR="00534B98" w:rsidRPr="00FF6AFD">
        <w:rPr>
          <w:b/>
          <w:bCs/>
          <w:color w:val="auto"/>
        </w:rPr>
        <w:t>with primary antibodies</w:t>
      </w:r>
    </w:p>
    <w:p w14:paraId="6D24185F" w14:textId="77777777" w:rsidR="00534B98" w:rsidRDefault="00534B98" w:rsidP="00FF6AFD">
      <w:pPr>
        <w:widowControl/>
        <w:autoSpaceDE/>
        <w:autoSpaceDN/>
        <w:adjustRightInd/>
        <w:rPr>
          <w:b/>
          <w:bCs/>
          <w:color w:val="auto"/>
        </w:rPr>
      </w:pPr>
    </w:p>
    <w:p w14:paraId="56364BD3" w14:textId="35BDFC8A" w:rsidR="008C39DC" w:rsidRPr="00534B98" w:rsidRDefault="00534B98" w:rsidP="00FF6AFD">
      <w:pPr>
        <w:widowControl/>
        <w:autoSpaceDE/>
        <w:autoSpaceDN/>
        <w:adjustRightInd/>
        <w:rPr>
          <w:color w:val="auto"/>
        </w:rPr>
      </w:pPr>
      <w:r w:rsidRPr="00534B98">
        <w:rPr>
          <w:color w:val="auto"/>
        </w:rPr>
        <w:t>NOTE:</w:t>
      </w:r>
      <w:r w:rsidR="008C39DC" w:rsidRPr="00534B98">
        <w:rPr>
          <w:color w:val="auto"/>
        </w:rPr>
        <w:t xml:space="preserve"> This section is </w:t>
      </w:r>
      <w:r w:rsidRPr="00534B98">
        <w:rPr>
          <w:b/>
          <w:bCs/>
          <w:color w:val="auto"/>
        </w:rPr>
        <w:t>optional</w:t>
      </w:r>
      <w:r w:rsidRPr="00534B98">
        <w:rPr>
          <w:color w:val="auto"/>
        </w:rPr>
        <w:t xml:space="preserve"> and</w:t>
      </w:r>
      <w:r w:rsidR="008C39DC" w:rsidRPr="00534B98">
        <w:rPr>
          <w:color w:val="auto"/>
        </w:rPr>
        <w:t xml:space="preserve"> should be used </w:t>
      </w:r>
      <w:r w:rsidR="00193A4C" w:rsidRPr="00534B98">
        <w:rPr>
          <w:color w:val="auto"/>
        </w:rPr>
        <w:t xml:space="preserve">directly between sections </w:t>
      </w:r>
      <w:r>
        <w:rPr>
          <w:color w:val="auto"/>
        </w:rPr>
        <w:t>4</w:t>
      </w:r>
      <w:r w:rsidR="000E40B8" w:rsidRPr="00534B98">
        <w:rPr>
          <w:color w:val="auto"/>
        </w:rPr>
        <w:t xml:space="preserve"> </w:t>
      </w:r>
      <w:r w:rsidR="00193A4C" w:rsidRPr="00534B98">
        <w:rPr>
          <w:color w:val="auto"/>
        </w:rPr>
        <w:t>and</w:t>
      </w:r>
      <w:r w:rsidR="000E40B8" w:rsidRPr="00534B98">
        <w:rPr>
          <w:color w:val="auto"/>
        </w:rPr>
        <w:t xml:space="preserve"> </w:t>
      </w:r>
      <w:r>
        <w:rPr>
          <w:color w:val="auto"/>
        </w:rPr>
        <w:t>5</w:t>
      </w:r>
      <w:r w:rsidR="000E40B8" w:rsidRPr="00534B98">
        <w:rPr>
          <w:color w:val="auto"/>
        </w:rPr>
        <w:t xml:space="preserve"> </w:t>
      </w:r>
      <w:r w:rsidR="00193A4C" w:rsidRPr="00534B98">
        <w:rPr>
          <w:color w:val="auto"/>
        </w:rPr>
        <w:t>if desired</w:t>
      </w:r>
      <w:r>
        <w:rPr>
          <w:color w:val="auto"/>
        </w:rPr>
        <w:t>.</w:t>
      </w:r>
    </w:p>
    <w:p w14:paraId="37903ED9" w14:textId="77777777" w:rsidR="00FF6AFD" w:rsidRPr="00FF6AFD" w:rsidRDefault="00FF6AFD" w:rsidP="00FF6AFD">
      <w:pPr>
        <w:widowControl/>
        <w:autoSpaceDE/>
        <w:autoSpaceDN/>
        <w:adjustRightInd/>
        <w:rPr>
          <w:color w:val="auto"/>
        </w:rPr>
      </w:pPr>
    </w:p>
    <w:p w14:paraId="3D4E6080" w14:textId="6451AE01" w:rsidR="000D3E62" w:rsidRPr="00FF6AFD" w:rsidRDefault="00FF6AFD" w:rsidP="00FF6AFD">
      <w:pPr>
        <w:widowControl/>
        <w:autoSpaceDE/>
        <w:autoSpaceDN/>
        <w:adjustRightInd/>
        <w:rPr>
          <w:color w:val="auto"/>
        </w:rPr>
      </w:pPr>
      <w:r w:rsidRPr="00FF6AFD">
        <w:rPr>
          <w:color w:val="auto"/>
        </w:rPr>
        <w:t>7.</w:t>
      </w:r>
      <w:r w:rsidR="00835452" w:rsidRPr="00FF6AFD">
        <w:rPr>
          <w:color w:val="auto"/>
        </w:rPr>
        <w:t xml:space="preserve">1. To stain tissue with primary antibodies, </w:t>
      </w:r>
      <w:r w:rsidR="00193A4C" w:rsidRPr="00FF6AFD">
        <w:rPr>
          <w:color w:val="auto"/>
        </w:rPr>
        <w:t>submerge tissue in blocking buffer for at least 1 h.</w:t>
      </w:r>
    </w:p>
    <w:p w14:paraId="33B59B74" w14:textId="77777777" w:rsidR="00FF6AFD" w:rsidRPr="00FF6AFD" w:rsidRDefault="00FF6AFD" w:rsidP="00FF6AFD">
      <w:pPr>
        <w:widowControl/>
        <w:autoSpaceDE/>
        <w:autoSpaceDN/>
        <w:adjustRightInd/>
        <w:rPr>
          <w:color w:val="auto"/>
        </w:rPr>
      </w:pPr>
    </w:p>
    <w:p w14:paraId="49BBEF0C" w14:textId="138A6BAA" w:rsidR="000D3E62" w:rsidRPr="00FF6AFD" w:rsidRDefault="00FF6AFD" w:rsidP="00FF6AFD">
      <w:pPr>
        <w:widowControl/>
        <w:autoSpaceDE/>
        <w:autoSpaceDN/>
        <w:adjustRightInd/>
        <w:rPr>
          <w:color w:val="auto"/>
        </w:rPr>
      </w:pPr>
      <w:r w:rsidRPr="00FF6AFD">
        <w:rPr>
          <w:color w:val="auto"/>
        </w:rPr>
        <w:t>7.</w:t>
      </w:r>
      <w:r w:rsidR="00835452" w:rsidRPr="00FF6AFD">
        <w:rPr>
          <w:color w:val="auto"/>
        </w:rPr>
        <w:t>2. Prepare primary antibody with proper dilution in blocking buffer.</w:t>
      </w:r>
      <w:r w:rsidR="00414DCF">
        <w:rPr>
          <w:color w:val="auto"/>
        </w:rPr>
        <w:t xml:space="preserve"> </w:t>
      </w:r>
      <w:r w:rsidR="00835452" w:rsidRPr="00FF6AFD">
        <w:rPr>
          <w:color w:val="auto"/>
        </w:rPr>
        <w:t>At minimum</w:t>
      </w:r>
      <w:r w:rsidR="00534B98">
        <w:rPr>
          <w:color w:val="auto"/>
        </w:rPr>
        <w:t>,</w:t>
      </w:r>
      <w:r w:rsidR="00835452" w:rsidRPr="00FF6AFD">
        <w:rPr>
          <w:color w:val="auto"/>
        </w:rPr>
        <w:t xml:space="preserve"> prepare enough</w:t>
      </w:r>
      <w:r w:rsidR="00414DCF">
        <w:rPr>
          <w:color w:val="auto"/>
        </w:rPr>
        <w:t xml:space="preserve"> </w:t>
      </w:r>
      <w:r w:rsidR="00835452" w:rsidRPr="00FF6AFD">
        <w:rPr>
          <w:color w:val="auto"/>
        </w:rPr>
        <w:t>antibody mixture to have 150 µL per group.</w:t>
      </w:r>
      <w:r w:rsidR="00F039D1" w:rsidRPr="00FF6AFD">
        <w:rPr>
          <w:color w:val="auto"/>
        </w:rPr>
        <w:t xml:space="preserve"> Note t</w:t>
      </w:r>
      <w:r w:rsidR="00534B98">
        <w:rPr>
          <w:color w:val="auto"/>
        </w:rPr>
        <w:t>hat t</w:t>
      </w:r>
      <w:r w:rsidR="00F039D1" w:rsidRPr="00FF6AFD">
        <w:rPr>
          <w:color w:val="auto"/>
        </w:rPr>
        <w:t>he samples are kept still.</w:t>
      </w:r>
      <w:r w:rsidR="00414DCF">
        <w:rPr>
          <w:color w:val="auto"/>
        </w:rPr>
        <w:t xml:space="preserve"> </w:t>
      </w:r>
      <w:r w:rsidR="00835452" w:rsidRPr="00FF6AFD">
        <w:rPr>
          <w:color w:val="auto"/>
        </w:rPr>
        <w:t>Store at 4</w:t>
      </w:r>
      <w:r w:rsidR="00534B98">
        <w:rPr>
          <w:color w:val="auto"/>
        </w:rPr>
        <w:t xml:space="preserve"> °</w:t>
      </w:r>
      <w:r w:rsidR="00835452" w:rsidRPr="00FF6AFD">
        <w:rPr>
          <w:color w:val="auto"/>
        </w:rPr>
        <w:t>C until</w:t>
      </w:r>
      <w:r w:rsidR="00414DCF">
        <w:rPr>
          <w:color w:val="auto"/>
        </w:rPr>
        <w:t xml:space="preserve"> </w:t>
      </w:r>
      <w:r w:rsidR="00835452" w:rsidRPr="00FF6AFD">
        <w:rPr>
          <w:color w:val="auto"/>
        </w:rPr>
        <w:t>ready for use.</w:t>
      </w:r>
    </w:p>
    <w:p w14:paraId="46F8F1FC" w14:textId="77777777" w:rsidR="00FF6AFD" w:rsidRPr="00FF6AFD" w:rsidRDefault="00FF6AFD" w:rsidP="00FF6AFD">
      <w:pPr>
        <w:widowControl/>
        <w:autoSpaceDE/>
        <w:autoSpaceDN/>
        <w:adjustRightInd/>
        <w:rPr>
          <w:color w:val="auto"/>
        </w:rPr>
      </w:pPr>
    </w:p>
    <w:p w14:paraId="23C73485" w14:textId="1EE33771" w:rsidR="000D3E62" w:rsidRPr="00FF6AFD" w:rsidRDefault="00FF6AFD" w:rsidP="00FF6AFD">
      <w:pPr>
        <w:widowControl/>
        <w:autoSpaceDE/>
        <w:autoSpaceDN/>
        <w:adjustRightInd/>
        <w:rPr>
          <w:color w:val="auto"/>
        </w:rPr>
      </w:pPr>
      <w:r w:rsidRPr="00FF6AFD">
        <w:rPr>
          <w:color w:val="auto"/>
        </w:rPr>
        <w:t>7.</w:t>
      </w:r>
      <w:r w:rsidR="00835452" w:rsidRPr="00FF6AFD">
        <w:rPr>
          <w:color w:val="auto"/>
        </w:rPr>
        <w:t xml:space="preserve">3. </w:t>
      </w:r>
      <w:r w:rsidR="00193A4C" w:rsidRPr="00FF6AFD">
        <w:rPr>
          <w:color w:val="auto"/>
        </w:rPr>
        <w:t>R</w:t>
      </w:r>
      <w:r w:rsidR="00835452" w:rsidRPr="00FF6AFD">
        <w:rPr>
          <w:color w:val="auto"/>
        </w:rPr>
        <w:t>emove excess blocking buffer with a Pasteur pipette.</w:t>
      </w:r>
      <w:r w:rsidR="00414DCF">
        <w:rPr>
          <w:color w:val="auto"/>
        </w:rPr>
        <w:t xml:space="preserve"> </w:t>
      </w:r>
      <w:r w:rsidR="00835452" w:rsidRPr="00FF6AFD">
        <w:rPr>
          <w:color w:val="auto"/>
        </w:rPr>
        <w:t>Briefly vortex</w:t>
      </w:r>
      <w:r w:rsidR="00534B98">
        <w:rPr>
          <w:color w:val="auto"/>
        </w:rPr>
        <w:t xml:space="preserve"> the</w:t>
      </w:r>
      <w:r w:rsidR="00835452" w:rsidRPr="00FF6AFD">
        <w:rPr>
          <w:color w:val="auto"/>
        </w:rPr>
        <w:t xml:space="preserve"> p</w:t>
      </w:r>
      <w:r w:rsidR="00193A4C" w:rsidRPr="00FF6AFD">
        <w:rPr>
          <w:color w:val="auto"/>
        </w:rPr>
        <w:t xml:space="preserve">rimary antibody and add 150 µL </w:t>
      </w:r>
      <w:r w:rsidR="00835452" w:rsidRPr="00FF6AFD">
        <w:rPr>
          <w:color w:val="auto"/>
        </w:rPr>
        <w:t>of antibody mixture to each group and place samples at 4</w:t>
      </w:r>
      <w:r w:rsidR="00534B98">
        <w:rPr>
          <w:color w:val="auto"/>
        </w:rPr>
        <w:t xml:space="preserve"> °</w:t>
      </w:r>
      <w:r w:rsidR="00835452" w:rsidRPr="00FF6AFD">
        <w:rPr>
          <w:color w:val="auto"/>
        </w:rPr>
        <w:t>C</w:t>
      </w:r>
      <w:r w:rsidR="00414DCF">
        <w:rPr>
          <w:color w:val="auto"/>
        </w:rPr>
        <w:t xml:space="preserve"> </w:t>
      </w:r>
      <w:r w:rsidR="00835452" w:rsidRPr="00FF6AFD">
        <w:rPr>
          <w:color w:val="auto"/>
        </w:rPr>
        <w:t>overnight.</w:t>
      </w:r>
    </w:p>
    <w:p w14:paraId="52FDAA76" w14:textId="77777777" w:rsidR="00FF6AFD" w:rsidRPr="00FF6AFD" w:rsidRDefault="00FF6AFD" w:rsidP="00FF6AFD">
      <w:pPr>
        <w:widowControl/>
        <w:autoSpaceDE/>
        <w:autoSpaceDN/>
        <w:adjustRightInd/>
        <w:rPr>
          <w:color w:val="auto"/>
        </w:rPr>
      </w:pPr>
    </w:p>
    <w:p w14:paraId="24B90C58" w14:textId="39D638B4" w:rsidR="00CE592F" w:rsidRPr="00FF6AFD" w:rsidRDefault="00FF6AFD" w:rsidP="00FF6AFD">
      <w:pPr>
        <w:widowControl/>
        <w:autoSpaceDE/>
        <w:autoSpaceDN/>
        <w:adjustRightInd/>
        <w:rPr>
          <w:color w:val="auto"/>
        </w:rPr>
      </w:pPr>
      <w:r w:rsidRPr="00FF6AFD">
        <w:rPr>
          <w:color w:val="auto"/>
        </w:rPr>
        <w:t>7.</w:t>
      </w:r>
      <w:r w:rsidR="00835452" w:rsidRPr="00FF6AFD">
        <w:rPr>
          <w:color w:val="auto"/>
        </w:rPr>
        <w:t xml:space="preserve">4. </w:t>
      </w:r>
      <w:r w:rsidR="00534B98">
        <w:rPr>
          <w:color w:val="auto"/>
        </w:rPr>
        <w:t>On t</w:t>
      </w:r>
      <w:r w:rsidR="00835452" w:rsidRPr="00FF6AFD">
        <w:rPr>
          <w:color w:val="auto"/>
        </w:rPr>
        <w:t>he next day</w:t>
      </w:r>
      <w:r w:rsidR="00534B98">
        <w:rPr>
          <w:color w:val="auto"/>
        </w:rPr>
        <w:t>,</w:t>
      </w:r>
      <w:r w:rsidR="00835452" w:rsidRPr="00FF6AFD">
        <w:rPr>
          <w:color w:val="auto"/>
        </w:rPr>
        <w:t xml:space="preserve"> remove primary antibody and wash tissue 4 times with PBST for 5 min each on</w:t>
      </w:r>
      <w:r w:rsidR="00534B98">
        <w:rPr>
          <w:color w:val="auto"/>
        </w:rPr>
        <w:t xml:space="preserve"> a</w:t>
      </w:r>
      <w:r w:rsidR="00835452" w:rsidRPr="00FF6AFD">
        <w:rPr>
          <w:color w:val="auto"/>
        </w:rPr>
        <w:t xml:space="preserve"> rotator.</w:t>
      </w:r>
    </w:p>
    <w:p w14:paraId="665F37C4" w14:textId="77777777" w:rsidR="00FF6AFD" w:rsidRPr="00FF6AFD" w:rsidRDefault="00FF6AFD" w:rsidP="00FF6AFD">
      <w:pPr>
        <w:widowControl/>
        <w:autoSpaceDE/>
        <w:autoSpaceDN/>
        <w:adjustRightInd/>
        <w:rPr>
          <w:color w:val="auto"/>
        </w:rPr>
      </w:pPr>
    </w:p>
    <w:p w14:paraId="10F32D36" w14:textId="050ECC3D" w:rsidR="00193A4C" w:rsidRDefault="00FF6AFD" w:rsidP="00FF6AFD">
      <w:pPr>
        <w:widowControl/>
        <w:autoSpaceDE/>
        <w:autoSpaceDN/>
        <w:adjustRightInd/>
        <w:rPr>
          <w:color w:val="auto"/>
        </w:rPr>
      </w:pPr>
      <w:r w:rsidRPr="00FF6AFD">
        <w:rPr>
          <w:color w:val="auto"/>
        </w:rPr>
        <w:t>7.</w:t>
      </w:r>
      <w:r w:rsidR="00835452" w:rsidRPr="00FF6AFD">
        <w:rPr>
          <w:color w:val="auto"/>
        </w:rPr>
        <w:t xml:space="preserve">5. Prepare secondary stain in blocking buffer. </w:t>
      </w:r>
      <w:r w:rsidR="00534B98">
        <w:rPr>
          <w:color w:val="auto"/>
        </w:rPr>
        <w:t>Add the s</w:t>
      </w:r>
      <w:r w:rsidR="00835452" w:rsidRPr="00FF6AFD">
        <w:rPr>
          <w:color w:val="auto"/>
        </w:rPr>
        <w:t xml:space="preserve">econdary </w:t>
      </w:r>
      <w:r w:rsidR="00534B98">
        <w:rPr>
          <w:color w:val="auto"/>
        </w:rPr>
        <w:t>stain to the sample and then keep i</w:t>
      </w:r>
      <w:r w:rsidR="00835452" w:rsidRPr="00FF6AFD">
        <w:rPr>
          <w:color w:val="auto"/>
        </w:rPr>
        <w:t xml:space="preserve">t </w:t>
      </w:r>
      <w:r w:rsidR="00534B98">
        <w:rPr>
          <w:color w:val="auto"/>
        </w:rPr>
        <w:t xml:space="preserve">a </w:t>
      </w:r>
      <w:r w:rsidR="00835452" w:rsidRPr="00FF6AFD">
        <w:rPr>
          <w:color w:val="auto"/>
        </w:rPr>
        <w:t>room temperature for 2 h in a dark box</w:t>
      </w:r>
      <w:r w:rsidR="00F039D1" w:rsidRPr="00FF6AFD">
        <w:rPr>
          <w:color w:val="auto"/>
        </w:rPr>
        <w:t xml:space="preserve"> on the</w:t>
      </w:r>
      <w:r w:rsidR="00414DCF">
        <w:rPr>
          <w:color w:val="auto"/>
        </w:rPr>
        <w:t xml:space="preserve"> </w:t>
      </w:r>
      <w:r w:rsidR="00F039D1" w:rsidRPr="00FF6AFD">
        <w:rPr>
          <w:color w:val="auto"/>
        </w:rPr>
        <w:t>rotator</w:t>
      </w:r>
      <w:r w:rsidR="00835452" w:rsidRPr="00FF6AFD">
        <w:rPr>
          <w:color w:val="auto"/>
        </w:rPr>
        <w:t>.</w:t>
      </w:r>
    </w:p>
    <w:p w14:paraId="30D5BF5D" w14:textId="77777777" w:rsidR="00534B98" w:rsidRPr="00FF6AFD" w:rsidRDefault="00534B98" w:rsidP="00FF6AFD">
      <w:pPr>
        <w:widowControl/>
        <w:autoSpaceDE/>
        <w:autoSpaceDN/>
        <w:adjustRightInd/>
        <w:rPr>
          <w:color w:val="auto"/>
        </w:rPr>
      </w:pPr>
    </w:p>
    <w:p w14:paraId="7808C476" w14:textId="618B57D0" w:rsidR="00FF6AFD" w:rsidRDefault="00534B98" w:rsidP="00FF6AFD">
      <w:pPr>
        <w:widowControl/>
        <w:autoSpaceDE/>
        <w:autoSpaceDN/>
        <w:adjustRightInd/>
        <w:rPr>
          <w:color w:val="auto"/>
        </w:rPr>
      </w:pPr>
      <w:r w:rsidRPr="00FF6AFD">
        <w:rPr>
          <w:color w:val="auto"/>
        </w:rPr>
        <w:t>NOTE</w:t>
      </w:r>
      <w:r>
        <w:rPr>
          <w:color w:val="auto"/>
        </w:rPr>
        <w:t>:</w:t>
      </w:r>
      <w:r w:rsidRPr="00FF6AFD">
        <w:rPr>
          <w:color w:val="auto"/>
        </w:rPr>
        <w:t xml:space="preserve"> </w:t>
      </w:r>
      <w:r>
        <w:rPr>
          <w:color w:val="auto"/>
        </w:rPr>
        <w:t>The</w:t>
      </w:r>
      <w:r w:rsidRPr="00FF6AFD">
        <w:rPr>
          <w:color w:val="auto"/>
        </w:rPr>
        <w:t xml:space="preserve"> secondary staining can also include HRP and </w:t>
      </w:r>
      <w:r>
        <w:rPr>
          <w:color w:val="auto"/>
        </w:rPr>
        <w:t>p</w:t>
      </w:r>
      <w:r w:rsidRPr="00FF6AFD">
        <w:rPr>
          <w:color w:val="auto"/>
        </w:rPr>
        <w:t>halloidin.</w:t>
      </w:r>
    </w:p>
    <w:p w14:paraId="39B4AFEA" w14:textId="77777777" w:rsidR="00534B98" w:rsidRPr="00FF6AFD" w:rsidRDefault="00534B98" w:rsidP="00FF6AFD">
      <w:pPr>
        <w:widowControl/>
        <w:autoSpaceDE/>
        <w:autoSpaceDN/>
        <w:adjustRightInd/>
        <w:rPr>
          <w:color w:val="auto"/>
        </w:rPr>
      </w:pPr>
    </w:p>
    <w:p w14:paraId="496AB0B4" w14:textId="6C54024C" w:rsidR="001C1E49" w:rsidRPr="00FF6AFD" w:rsidRDefault="00FF6AFD" w:rsidP="00FF6AFD">
      <w:pPr>
        <w:widowControl/>
        <w:autoSpaceDE/>
        <w:autoSpaceDN/>
        <w:adjustRightInd/>
        <w:rPr>
          <w:color w:val="auto"/>
        </w:rPr>
      </w:pPr>
      <w:r w:rsidRPr="00FF6AFD">
        <w:rPr>
          <w:color w:val="auto"/>
        </w:rPr>
        <w:t>7.</w:t>
      </w:r>
      <w:r w:rsidR="00835452" w:rsidRPr="00FF6AFD">
        <w:rPr>
          <w:color w:val="auto"/>
        </w:rPr>
        <w:t>6. After the 2 h incubation</w:t>
      </w:r>
      <w:r w:rsidR="00534B98">
        <w:rPr>
          <w:color w:val="auto"/>
        </w:rPr>
        <w:t>,</w:t>
      </w:r>
      <w:r w:rsidR="00193A4C" w:rsidRPr="00FF6AFD">
        <w:rPr>
          <w:color w:val="auto"/>
        </w:rPr>
        <w:t xml:space="preserve"> to remove the secondary stain </w:t>
      </w:r>
      <w:r w:rsidR="00835452" w:rsidRPr="00FF6AFD">
        <w:rPr>
          <w:color w:val="auto"/>
        </w:rPr>
        <w:t>wash tissue 4 times for 5 min with</w:t>
      </w:r>
      <w:r w:rsidR="00414DCF">
        <w:rPr>
          <w:color w:val="auto"/>
        </w:rPr>
        <w:t xml:space="preserve"> </w:t>
      </w:r>
      <w:r w:rsidR="00835452" w:rsidRPr="00FF6AFD">
        <w:rPr>
          <w:color w:val="auto"/>
        </w:rPr>
        <w:t xml:space="preserve">PBST and proceed to mounting. </w:t>
      </w:r>
    </w:p>
    <w:p w14:paraId="6D8E0096" w14:textId="77777777" w:rsidR="00FF6AFD" w:rsidRPr="00FF6AFD" w:rsidRDefault="00FF6AFD" w:rsidP="00FF6AFD">
      <w:pPr>
        <w:widowControl/>
        <w:autoSpaceDE/>
        <w:autoSpaceDN/>
        <w:adjustRightInd/>
        <w:rPr>
          <w:color w:val="auto"/>
        </w:rPr>
      </w:pPr>
    </w:p>
    <w:p w14:paraId="179BF9C9" w14:textId="387399D9" w:rsidR="002B576B" w:rsidRPr="00FF6AFD" w:rsidRDefault="006305D7" w:rsidP="00FF6AFD">
      <w:pPr>
        <w:pStyle w:val="NormalWeb"/>
        <w:widowControl/>
        <w:spacing w:before="0" w:beforeAutospacing="0" w:after="0" w:afterAutospacing="0"/>
        <w:rPr>
          <w:color w:val="auto"/>
        </w:rPr>
      </w:pPr>
      <w:r w:rsidRPr="00FF6AFD">
        <w:rPr>
          <w:b/>
          <w:color w:val="auto"/>
        </w:rPr>
        <w:t>REPRESENTATIVE RESULTS</w:t>
      </w:r>
      <w:r w:rsidR="00EF1462" w:rsidRPr="00FF6AFD">
        <w:rPr>
          <w:b/>
          <w:color w:val="auto"/>
        </w:rPr>
        <w:t xml:space="preserve">: </w:t>
      </w:r>
    </w:p>
    <w:p w14:paraId="7DB64108" w14:textId="56F59CFE" w:rsidR="0071028C" w:rsidRDefault="00414DCF" w:rsidP="00FF6AFD">
      <w:pPr>
        <w:pStyle w:val="NormalWeb"/>
        <w:widowControl/>
        <w:spacing w:before="0" w:beforeAutospacing="0" w:after="0" w:afterAutospacing="0"/>
        <w:rPr>
          <w:color w:val="auto"/>
        </w:rPr>
      </w:pPr>
      <w:r>
        <w:rPr>
          <w:color w:val="0432FF"/>
        </w:rPr>
        <w:t xml:space="preserve"> </w:t>
      </w:r>
      <w:r w:rsidR="00605A52" w:rsidRPr="00FF6AFD">
        <w:rPr>
          <w:color w:val="000000" w:themeColor="text1"/>
        </w:rPr>
        <w:t xml:space="preserve">The generation of transgenic flies expressing human Tar-Binding Protein of 43 </w:t>
      </w:r>
      <w:proofErr w:type="spellStart"/>
      <w:r w:rsidR="00605A52" w:rsidRPr="00FF6AFD">
        <w:rPr>
          <w:color w:val="000000" w:themeColor="text1"/>
        </w:rPr>
        <w:t>kD</w:t>
      </w:r>
      <w:r w:rsidR="00534B98">
        <w:rPr>
          <w:color w:val="000000" w:themeColor="text1"/>
        </w:rPr>
        <w:t>a</w:t>
      </w:r>
      <w:proofErr w:type="spellEnd"/>
      <w:r w:rsidR="00605A52" w:rsidRPr="00FF6AFD">
        <w:rPr>
          <w:color w:val="000000" w:themeColor="text1"/>
        </w:rPr>
        <w:t xml:space="preserve"> mutant (TDP-43</w:t>
      </w:r>
      <w:r w:rsidR="00605A52" w:rsidRPr="00FF6AFD">
        <w:rPr>
          <w:color w:val="000000" w:themeColor="text1"/>
          <w:vertAlign w:val="superscript"/>
        </w:rPr>
        <w:t>M337V</w:t>
      </w:r>
      <w:r w:rsidR="00605A52" w:rsidRPr="00FF6AFD">
        <w:rPr>
          <w:color w:val="000000" w:themeColor="text1"/>
        </w:rPr>
        <w:t>) is represented by the schematic (</w:t>
      </w:r>
      <w:r w:rsidR="00605A52" w:rsidRPr="00FF6AFD">
        <w:rPr>
          <w:b/>
          <w:bCs/>
          <w:color w:val="000000" w:themeColor="text1"/>
        </w:rPr>
        <w:t>Figure 1A</w:t>
      </w:r>
      <w:r w:rsidR="00605A52" w:rsidRPr="00FF6AFD">
        <w:rPr>
          <w:color w:val="000000" w:themeColor="text1"/>
        </w:rPr>
        <w:t>).</w:t>
      </w:r>
      <w:r>
        <w:rPr>
          <w:color w:val="000000" w:themeColor="text1"/>
        </w:rPr>
        <w:t xml:space="preserve"> </w:t>
      </w:r>
      <w:r w:rsidR="00605A52" w:rsidRPr="00FF6AFD">
        <w:rPr>
          <w:color w:val="000000" w:themeColor="text1"/>
        </w:rPr>
        <w:t xml:space="preserve">This demonstrates the application of the </w:t>
      </w:r>
      <w:r w:rsidR="00605A52" w:rsidRPr="00FF6AFD">
        <w:rPr>
          <w:color w:val="000000" w:themeColor="text1"/>
        </w:rPr>
        <w:lastRenderedPageBreak/>
        <w:t xml:space="preserve">binary Gal4/UAS system in </w:t>
      </w:r>
      <w:r w:rsidR="00605A52" w:rsidRPr="00FF6AFD">
        <w:rPr>
          <w:i/>
          <w:iCs/>
          <w:color w:val="000000" w:themeColor="text1"/>
        </w:rPr>
        <w:t>Drosophila</w:t>
      </w:r>
      <w:r w:rsidR="005A0F11" w:rsidRPr="00FF6AFD">
        <w:rPr>
          <w:color w:val="000000" w:themeColor="text1"/>
        </w:rPr>
        <w:fldChar w:fldCharType="begin"/>
      </w:r>
      <w:r w:rsidR="000E00A6" w:rsidRPr="00FF6AFD">
        <w:rPr>
          <w:color w:val="000000" w:themeColor="text1"/>
        </w:rPr>
        <w:instrText xml:space="preserve"> ADDIN EN.CITE &lt;EndNote&gt;&lt;Cite&gt;&lt;Author&gt;Brand&lt;/Author&gt;&lt;Year&gt;1993&lt;/Year&gt;&lt;RecNum&gt;42&lt;/RecNum&gt;&lt;DisplayText&gt;&lt;style face="superscript"&gt;27&lt;/style&gt;&lt;/DisplayText&gt;&lt;record&gt;&lt;rec-number&gt;42&lt;/rec-number&gt;&lt;foreign-keys&gt;&lt;key app="EN" db-id="dr5d59a0z5s9egex5r9x9rrk2avadx52s0r9" timestamp="1585685696"&gt;42&lt;/key&gt;&lt;/foreign-keys&gt;&lt;ref-type name="Journal Article"&gt;17&lt;/ref-type&gt;&lt;contributors&gt;&lt;authors&gt;&lt;author&gt;Brand, A. H.&lt;/author&gt;&lt;author&gt;Perrimon, N.&lt;/author&gt;&lt;/authors&gt;&lt;/contributors&gt;&lt;auth-address&gt;Department of Genetics, Harvard Medical School, Boston, Massachusetts 02115.&lt;/auth-address&gt;&lt;titles&gt;&lt;title&gt;Targeted gene expression as a means of altering cell fates and generating dominant phenotypes&lt;/title&gt;&lt;secondary-title&gt;Development&lt;/secondary-title&gt;&lt;/titles&gt;&lt;periodical&gt;&lt;full-title&gt;Development&lt;/full-title&gt;&lt;/periodical&gt;&lt;pages&gt;401-15&lt;/pages&gt;&lt;volume&gt;118&lt;/volume&gt;&lt;number&gt;2&lt;/number&gt;&lt;edition&gt;1993/06/01&lt;/edition&gt;&lt;keywords&gt;&lt;keyword&gt;Animals&lt;/keyword&gt;&lt;keyword&gt;Base Sequence&lt;/keyword&gt;&lt;keyword&gt;Drosophila/*genetics&lt;/keyword&gt;&lt;keyword&gt;Enhancer Elements, Genetic/*physiology&lt;/keyword&gt;&lt;keyword&gt;Eye/ultrastructure&lt;/keyword&gt;&lt;keyword&gt;Gene Expression Regulation/*physiology&lt;/keyword&gt;&lt;keyword&gt;Genes, Dominant/*genetics&lt;/keyword&gt;&lt;keyword&gt;Microscopy, Electron, Scanning&lt;/keyword&gt;&lt;keyword&gt;Molecular Sequence Data&lt;/keyword&gt;&lt;keyword&gt;Mutagenesis, Insertional/*methods&lt;/keyword&gt;&lt;keyword&gt;Phenotype&lt;/keyword&gt;&lt;/keywords&gt;&lt;dates&gt;&lt;year&gt;1993&lt;/year&gt;&lt;pub-dates&gt;&lt;date&gt;Jun&lt;/date&gt;&lt;/pub-dates&gt;&lt;/dates&gt;&lt;isbn&gt;0950-1991 (Print)&amp;#xD;0950-1991&lt;/isbn&gt;&lt;accession-num&gt;8223268&lt;/accession-num&gt;&lt;urls&gt;&lt;/urls&gt;&lt;remote-database-provider&gt;NLM&lt;/remote-database-provider&gt;&lt;language&gt;eng&lt;/language&gt;&lt;/record&gt;&lt;/Cite&gt;&lt;/EndNote&gt;</w:instrText>
      </w:r>
      <w:r w:rsidR="005A0F11" w:rsidRPr="00FF6AFD">
        <w:rPr>
          <w:color w:val="000000" w:themeColor="text1"/>
        </w:rPr>
        <w:fldChar w:fldCharType="separate"/>
      </w:r>
      <w:r w:rsidR="000E00A6" w:rsidRPr="00FF6AFD">
        <w:rPr>
          <w:noProof/>
          <w:color w:val="000000" w:themeColor="text1"/>
          <w:vertAlign w:val="superscript"/>
        </w:rPr>
        <w:t>27</w:t>
      </w:r>
      <w:r w:rsidR="005A0F11" w:rsidRPr="00FF6AFD">
        <w:rPr>
          <w:color w:val="000000" w:themeColor="text1"/>
        </w:rPr>
        <w:fldChar w:fldCharType="end"/>
      </w:r>
      <w:r w:rsidR="005A0F11" w:rsidRPr="00FF6AFD">
        <w:rPr>
          <w:color w:val="000000" w:themeColor="text1"/>
        </w:rPr>
        <w:t>.</w:t>
      </w:r>
      <w:r>
        <w:rPr>
          <w:color w:val="000000" w:themeColor="text1"/>
        </w:rPr>
        <w:t xml:space="preserve"> </w:t>
      </w:r>
      <w:r w:rsidR="005A0F11" w:rsidRPr="00FF6AFD">
        <w:rPr>
          <w:color w:val="000000" w:themeColor="text1"/>
        </w:rPr>
        <w:t xml:space="preserve">The illustration depicts a hemithorax with six muscle fibers, </w:t>
      </w:r>
      <w:r w:rsidR="00534B98">
        <w:rPr>
          <w:color w:val="000000" w:themeColor="text1"/>
        </w:rPr>
        <w:t>A</w:t>
      </w:r>
      <w:r w:rsidR="00534B98" w:rsidRPr="00534B98">
        <w:rPr>
          <w:color w:val="000000" w:themeColor="text1"/>
        </w:rPr>
        <w:t>‒</w:t>
      </w:r>
      <w:r w:rsidR="00534B98">
        <w:rPr>
          <w:color w:val="000000" w:themeColor="text1"/>
        </w:rPr>
        <w:t>F</w:t>
      </w:r>
      <w:r>
        <w:rPr>
          <w:color w:val="000000" w:themeColor="text1"/>
        </w:rPr>
        <w:t xml:space="preserve"> </w:t>
      </w:r>
      <w:r w:rsidR="005A0F11" w:rsidRPr="00FF6AFD">
        <w:rPr>
          <w:color w:val="000000" w:themeColor="text1"/>
        </w:rPr>
        <w:t xml:space="preserve">going from the most dorsal fiber </w:t>
      </w:r>
      <w:r w:rsidR="00534B98">
        <w:rPr>
          <w:color w:val="000000" w:themeColor="text1"/>
        </w:rPr>
        <w:t>A</w:t>
      </w:r>
      <w:r w:rsidR="005A0F11" w:rsidRPr="00FF6AFD">
        <w:rPr>
          <w:color w:val="000000" w:themeColor="text1"/>
        </w:rPr>
        <w:t xml:space="preserve"> to the most</w:t>
      </w:r>
      <w:r>
        <w:rPr>
          <w:color w:val="000000" w:themeColor="text1"/>
        </w:rPr>
        <w:t xml:space="preserve"> </w:t>
      </w:r>
      <w:r w:rsidR="005A0F11" w:rsidRPr="00FF6AFD">
        <w:rPr>
          <w:color w:val="000000" w:themeColor="text1"/>
        </w:rPr>
        <w:t xml:space="preserve">ventral </w:t>
      </w:r>
      <w:r w:rsidR="00534B98">
        <w:rPr>
          <w:color w:val="000000" w:themeColor="text1"/>
        </w:rPr>
        <w:t>F</w:t>
      </w:r>
      <w:r w:rsidR="005A0F11" w:rsidRPr="00FF6AFD">
        <w:rPr>
          <w:color w:val="000000" w:themeColor="text1"/>
        </w:rPr>
        <w:t xml:space="preserve"> (</w:t>
      </w:r>
      <w:r w:rsidR="005A0F11" w:rsidRPr="00FF6AFD">
        <w:rPr>
          <w:b/>
          <w:bCs/>
          <w:color w:val="000000" w:themeColor="text1"/>
        </w:rPr>
        <w:t xml:space="preserve">Figure </w:t>
      </w:r>
      <w:r w:rsidR="001261DB" w:rsidRPr="00FF6AFD">
        <w:rPr>
          <w:b/>
          <w:bCs/>
          <w:color w:val="000000" w:themeColor="text1"/>
        </w:rPr>
        <w:t>1B</w:t>
      </w:r>
      <w:r w:rsidR="001261DB" w:rsidRPr="00FF6AFD">
        <w:rPr>
          <w:color w:val="000000" w:themeColor="text1"/>
        </w:rPr>
        <w:t>)</w:t>
      </w:r>
      <w:r w:rsidR="001261DB" w:rsidRPr="00FF6AFD">
        <w:rPr>
          <w:color w:val="000000" w:themeColor="text1"/>
        </w:rPr>
        <w:fldChar w:fldCharType="begin"/>
      </w:r>
      <w:r w:rsidR="001261DB" w:rsidRPr="00FF6AFD">
        <w:rPr>
          <w:color w:val="000000" w:themeColor="text1"/>
        </w:rPr>
        <w:instrText xml:space="preserve"> ADDIN EN.CITE &lt;EndNote&gt;&lt;Cite&gt;&lt;Author&gt;Fernandes&lt;/Author&gt;&lt;Year&gt;1991&lt;/Year&gt;&lt;RecNum&gt;15&lt;/RecNum&gt;&lt;DisplayText&gt;&lt;style face="superscript"&gt;11,12&lt;/style&gt;&lt;/DisplayText&gt;&lt;record&gt;&lt;rec-number&gt;15&lt;/rec-number&gt;&lt;foreign-keys&gt;&lt;key app="EN" db-id="dr5d59a0z5s9egex5r9x9rrk2avadx52s0r9" timestamp="1581307662"&gt;15&lt;/key&gt;&lt;/foreign-keys&gt;&lt;ref-type name="Journal Article"&gt;17&lt;/ref-type&gt;&lt;contributors&gt;&lt;authors&gt;&lt;author&gt;Fernandes, JOYCE&lt;/author&gt;&lt;author&gt;Bate, MICHAEL&lt;/author&gt;&lt;author&gt;Vijayraghavan, K&lt;/author&gt;&lt;/authors&gt;&lt;/contributors&gt;&lt;titles&gt;&lt;title&gt;Development of the indirect flight muscles of Drosophila&lt;/title&gt;&lt;secondary-title&gt;Development&lt;/secondary-title&gt;&lt;/titles&gt;&lt;periodical&gt;&lt;full-title&gt;Development&lt;/full-title&gt;&lt;/periodical&gt;&lt;pages&gt;67-77&lt;/pages&gt;&lt;volume&gt;113&lt;/volume&gt;&lt;number&gt;1&lt;/number&gt;&lt;dates&gt;&lt;year&gt;1991&lt;/year&gt;&lt;/dates&gt;&lt;isbn&gt;0950-1991&lt;/isbn&gt;&lt;urls&gt;&lt;/urls&gt;&lt;/record&gt;&lt;/Cite&gt;&lt;Cite&gt;&lt;Author&gt;Fernandes&lt;/Author&gt;&lt;Year&gt;1993&lt;/Year&gt;&lt;RecNum&gt;16&lt;/RecNum&gt;&lt;record&gt;&lt;rec-number&gt;16&lt;/rec-number&gt;&lt;foreign-keys&gt;&lt;key app="EN" db-id="dr5d59a0z5s9egex5r9x9rrk2avadx52s0r9" timestamp="1581307662"&gt;16&lt;/key&gt;&lt;/foreign-keys&gt;&lt;ref-type name="Journal Article"&gt;17&lt;/ref-type&gt;&lt;contributors&gt;&lt;authors&gt;&lt;author&gt;Fernandes, Joyce&lt;/author&gt;&lt;author&gt;VijayRaghavan, K&lt;/author&gt;&lt;/authors&gt;&lt;/contributors&gt;&lt;titles&gt;&lt;title&gt;The development of indirect flight muscle innervation in Drosophila melanogaster&lt;/title&gt;&lt;secondary-title&gt;Development&lt;/secondary-title&gt;&lt;/titles&gt;&lt;periodical&gt;&lt;full-title&gt;Development&lt;/full-title&gt;&lt;/periodical&gt;&lt;pages&gt;215-227&lt;/pages&gt;&lt;volume&gt;118&lt;/volume&gt;&lt;number&gt;1&lt;/number&gt;&lt;dates&gt;&lt;year&gt;1993&lt;/year&gt;&lt;/dates&gt;&lt;isbn&gt;0950-1991&lt;/isbn&gt;&lt;urls&gt;&lt;/urls&gt;&lt;/record&gt;&lt;/Cite&gt;&lt;/EndNote&gt;</w:instrText>
      </w:r>
      <w:r w:rsidR="001261DB" w:rsidRPr="00FF6AFD">
        <w:rPr>
          <w:color w:val="000000" w:themeColor="text1"/>
        </w:rPr>
        <w:fldChar w:fldCharType="separate"/>
      </w:r>
      <w:r w:rsidR="001261DB" w:rsidRPr="00FF6AFD">
        <w:rPr>
          <w:noProof/>
          <w:color w:val="000000" w:themeColor="text1"/>
          <w:vertAlign w:val="superscript"/>
        </w:rPr>
        <w:t>11,12</w:t>
      </w:r>
      <w:r w:rsidR="001261DB" w:rsidRPr="00FF6AFD">
        <w:rPr>
          <w:color w:val="000000" w:themeColor="text1"/>
        </w:rPr>
        <w:fldChar w:fldCharType="end"/>
      </w:r>
      <w:r w:rsidR="001261DB" w:rsidRPr="00FF6AFD">
        <w:rPr>
          <w:color w:val="000000" w:themeColor="text1"/>
        </w:rPr>
        <w:t>.</w:t>
      </w:r>
      <w:r>
        <w:rPr>
          <w:color w:val="000000" w:themeColor="text1"/>
        </w:rPr>
        <w:t xml:space="preserve"> </w:t>
      </w:r>
      <w:r w:rsidR="00D40D05" w:rsidRPr="00FF6AFD">
        <w:rPr>
          <w:color w:val="auto"/>
        </w:rPr>
        <w:t xml:space="preserve">To </w:t>
      </w:r>
      <w:r w:rsidR="00A658BC" w:rsidRPr="00FF6AFD">
        <w:rPr>
          <w:color w:val="auto"/>
        </w:rPr>
        <w:t>ass</w:t>
      </w:r>
      <w:r w:rsidR="00340907" w:rsidRPr="00FF6AFD">
        <w:rPr>
          <w:color w:val="auto"/>
        </w:rPr>
        <w:t xml:space="preserve">ess synaptic integrity, </w:t>
      </w:r>
      <w:r w:rsidR="00A658BC" w:rsidRPr="00FF6AFD">
        <w:rPr>
          <w:color w:val="auto"/>
        </w:rPr>
        <w:t>NMJs</w:t>
      </w:r>
      <w:r w:rsidR="00FE4585" w:rsidRPr="00FF6AFD">
        <w:rPr>
          <w:color w:val="auto"/>
        </w:rPr>
        <w:t xml:space="preserve"> were stained with</w:t>
      </w:r>
      <w:r w:rsidR="00A658BC" w:rsidRPr="00FF6AFD">
        <w:rPr>
          <w:color w:val="auto"/>
        </w:rPr>
        <w:t xml:space="preserve"> HRP</w:t>
      </w:r>
      <w:r w:rsidR="00B82526" w:rsidRPr="00FF6AFD">
        <w:rPr>
          <w:color w:val="auto"/>
        </w:rPr>
        <w:t xml:space="preserve"> </w:t>
      </w:r>
      <w:r w:rsidR="00A658BC" w:rsidRPr="00FF6AFD">
        <w:rPr>
          <w:color w:val="auto"/>
        </w:rPr>
        <w:t xml:space="preserve">and </w:t>
      </w:r>
      <w:r w:rsidR="0071741B" w:rsidRPr="00FF6AFD">
        <w:rPr>
          <w:color w:val="auto"/>
        </w:rPr>
        <w:t xml:space="preserve">Phalloidin </w:t>
      </w:r>
      <w:r w:rsidR="00A658BC" w:rsidRPr="00FF6AFD">
        <w:rPr>
          <w:color w:val="auto"/>
        </w:rPr>
        <w:t>(</w:t>
      </w:r>
      <w:r w:rsidR="00A658BC" w:rsidRPr="00FF6AFD">
        <w:rPr>
          <w:b/>
          <w:bCs/>
          <w:color w:val="auto"/>
        </w:rPr>
        <w:t>Figure 1</w:t>
      </w:r>
      <w:r w:rsidR="001261DB" w:rsidRPr="00FF6AFD">
        <w:rPr>
          <w:b/>
          <w:bCs/>
          <w:color w:val="auto"/>
        </w:rPr>
        <w:t>C</w:t>
      </w:r>
      <w:r w:rsidR="00534B98" w:rsidRPr="00534B98">
        <w:rPr>
          <w:b/>
          <w:bCs/>
          <w:color w:val="auto"/>
        </w:rPr>
        <w:t>‒</w:t>
      </w:r>
      <w:r w:rsidR="001261DB" w:rsidRPr="00FF6AFD">
        <w:rPr>
          <w:b/>
          <w:bCs/>
          <w:color w:val="auto"/>
        </w:rPr>
        <w:t>E</w:t>
      </w:r>
      <w:r w:rsidR="00A658BC" w:rsidRPr="00FF6AFD">
        <w:rPr>
          <w:color w:val="auto"/>
        </w:rPr>
        <w:t>).</w:t>
      </w:r>
      <w:r>
        <w:rPr>
          <w:color w:val="auto"/>
        </w:rPr>
        <w:t xml:space="preserve"> </w:t>
      </w:r>
      <w:r w:rsidR="00FE4585" w:rsidRPr="00FF6AFD">
        <w:rPr>
          <w:color w:val="auto"/>
        </w:rPr>
        <w:t>Motor neurons in TDP-43</w:t>
      </w:r>
      <w:r w:rsidR="0071028C" w:rsidRPr="00FF6AFD">
        <w:rPr>
          <w:color w:val="auto"/>
          <w:vertAlign w:val="superscript"/>
        </w:rPr>
        <w:t>M</w:t>
      </w:r>
      <w:r w:rsidR="00FE4585" w:rsidRPr="00FF6AFD">
        <w:rPr>
          <w:color w:val="auto"/>
          <w:vertAlign w:val="superscript"/>
        </w:rPr>
        <w:t>337V</w:t>
      </w:r>
      <w:r w:rsidR="00FE4585" w:rsidRPr="00FF6AFD">
        <w:rPr>
          <w:color w:val="auto"/>
        </w:rPr>
        <w:t xml:space="preserve"> mutants</w:t>
      </w:r>
      <w:r w:rsidR="0071028C" w:rsidRPr="00FF6AFD">
        <w:rPr>
          <w:color w:val="auto"/>
        </w:rPr>
        <w:t xml:space="preserve"> (</w:t>
      </w:r>
      <w:r w:rsidR="0071028C" w:rsidRPr="00FF6AFD">
        <w:rPr>
          <w:b/>
          <w:bCs/>
          <w:color w:val="auto"/>
        </w:rPr>
        <w:t>Figure 1</w:t>
      </w:r>
      <w:r w:rsidR="001261DB" w:rsidRPr="00FF6AFD">
        <w:rPr>
          <w:b/>
          <w:bCs/>
          <w:color w:val="auto"/>
        </w:rPr>
        <w:t>F</w:t>
      </w:r>
      <w:r w:rsidR="0071028C" w:rsidRPr="00FF6AFD">
        <w:rPr>
          <w:color w:val="auto"/>
        </w:rPr>
        <w:t>)</w:t>
      </w:r>
      <w:r w:rsidR="00FE4585" w:rsidRPr="00FF6AFD">
        <w:rPr>
          <w:color w:val="auto"/>
        </w:rPr>
        <w:t xml:space="preserve"> </w:t>
      </w:r>
      <w:r w:rsidR="0071028C" w:rsidRPr="00FF6AFD">
        <w:rPr>
          <w:color w:val="auto"/>
        </w:rPr>
        <w:t>have little to no HRP staining</w:t>
      </w:r>
      <w:r w:rsidR="00340907" w:rsidRPr="00FF6AFD">
        <w:rPr>
          <w:color w:val="auto"/>
        </w:rPr>
        <w:t xml:space="preserve"> by Day 21</w:t>
      </w:r>
      <w:r w:rsidR="0071028C" w:rsidRPr="00FF6AFD">
        <w:rPr>
          <w:color w:val="auto"/>
        </w:rPr>
        <w:t xml:space="preserve">, while WT </w:t>
      </w:r>
      <w:r w:rsidR="00340907" w:rsidRPr="00FF6AFD">
        <w:rPr>
          <w:color w:val="auto"/>
        </w:rPr>
        <w:t xml:space="preserve">(Oregon-R) </w:t>
      </w:r>
      <w:r w:rsidR="0071028C" w:rsidRPr="00FF6AFD">
        <w:rPr>
          <w:color w:val="auto"/>
        </w:rPr>
        <w:t>remains intact (</w:t>
      </w:r>
      <w:r w:rsidR="0071028C" w:rsidRPr="00FF6AFD">
        <w:rPr>
          <w:b/>
          <w:bCs/>
          <w:color w:val="auto"/>
        </w:rPr>
        <w:t>Figure 1</w:t>
      </w:r>
      <w:r w:rsidR="001261DB" w:rsidRPr="00FF6AFD">
        <w:rPr>
          <w:b/>
          <w:bCs/>
          <w:color w:val="auto"/>
        </w:rPr>
        <w:t>C</w:t>
      </w:r>
      <w:r w:rsidR="0071028C" w:rsidRPr="00FF6AFD">
        <w:rPr>
          <w:color w:val="auto"/>
        </w:rPr>
        <w:t>).</w:t>
      </w:r>
      <w:r>
        <w:rPr>
          <w:color w:val="auto"/>
        </w:rPr>
        <w:t xml:space="preserve"> </w:t>
      </w:r>
      <w:r w:rsidR="0071028C" w:rsidRPr="00FF6AFD">
        <w:rPr>
          <w:color w:val="auto"/>
        </w:rPr>
        <w:t>There are no visible differences in muscle staining (</w:t>
      </w:r>
      <w:r w:rsidR="0071028C" w:rsidRPr="00FF6AFD">
        <w:rPr>
          <w:b/>
          <w:bCs/>
          <w:color w:val="auto"/>
        </w:rPr>
        <w:t>Figure 1</w:t>
      </w:r>
      <w:r w:rsidR="001261DB" w:rsidRPr="00FF6AFD">
        <w:rPr>
          <w:b/>
          <w:bCs/>
          <w:color w:val="auto"/>
        </w:rPr>
        <w:t>D</w:t>
      </w:r>
      <w:r w:rsidR="00534B98">
        <w:rPr>
          <w:b/>
          <w:bCs/>
          <w:color w:val="auto"/>
        </w:rPr>
        <w:t>,</w:t>
      </w:r>
      <w:r w:rsidR="001261DB" w:rsidRPr="00FF6AFD">
        <w:rPr>
          <w:b/>
          <w:bCs/>
          <w:color w:val="auto"/>
        </w:rPr>
        <w:t>G</w:t>
      </w:r>
      <w:r w:rsidR="0071028C" w:rsidRPr="00FF6AFD">
        <w:rPr>
          <w:color w:val="auto"/>
        </w:rPr>
        <w:t>).</w:t>
      </w:r>
      <w:r>
        <w:rPr>
          <w:color w:val="auto"/>
        </w:rPr>
        <w:t xml:space="preserve"> </w:t>
      </w:r>
      <w:r w:rsidR="0071028C" w:rsidRPr="00FF6AFD">
        <w:rPr>
          <w:color w:val="auto"/>
        </w:rPr>
        <w:t>The changes in gross morphology observed in TDP-43</w:t>
      </w:r>
      <w:r w:rsidR="0071028C" w:rsidRPr="00FF6AFD">
        <w:rPr>
          <w:color w:val="auto"/>
          <w:vertAlign w:val="superscript"/>
        </w:rPr>
        <w:t xml:space="preserve">M337V </w:t>
      </w:r>
      <w:r w:rsidR="0071028C" w:rsidRPr="00FF6AFD">
        <w:rPr>
          <w:color w:val="auto"/>
        </w:rPr>
        <w:t>mutants demonstrates how synaptic integrity can be implicated in</w:t>
      </w:r>
      <w:r w:rsidR="00E1469D" w:rsidRPr="00FF6AFD">
        <w:rPr>
          <w:color w:val="auto"/>
        </w:rPr>
        <w:t xml:space="preserve"> a</w:t>
      </w:r>
      <w:r w:rsidR="0071028C" w:rsidRPr="00FF6AFD">
        <w:rPr>
          <w:color w:val="auto"/>
        </w:rPr>
        <w:t xml:space="preserve"> neurodegenerative disease model </w:t>
      </w:r>
      <w:r w:rsidR="00534B98" w:rsidRPr="00FF6AFD">
        <w:rPr>
          <w:color w:val="auto"/>
        </w:rPr>
        <w:t xml:space="preserve">of amyotrophic lateral sclerosis </w:t>
      </w:r>
      <w:r w:rsidR="001261DB" w:rsidRPr="00FF6AFD">
        <w:rPr>
          <w:color w:val="auto"/>
        </w:rPr>
        <w:t xml:space="preserve">(ALS) </w:t>
      </w:r>
      <w:r w:rsidR="0071028C" w:rsidRPr="00FF6AFD">
        <w:rPr>
          <w:color w:val="auto"/>
        </w:rPr>
        <w:t>using</w:t>
      </w:r>
      <w:r w:rsidR="00B82526" w:rsidRPr="00FF6AFD">
        <w:rPr>
          <w:color w:val="auto"/>
        </w:rPr>
        <w:t xml:space="preserve"> the </w:t>
      </w:r>
      <w:r w:rsidR="0071028C" w:rsidRPr="00FF6AFD">
        <w:rPr>
          <w:color w:val="auto"/>
        </w:rPr>
        <w:t>adult DLM</w:t>
      </w:r>
      <w:r w:rsidR="00E1469D" w:rsidRPr="00FF6AFD">
        <w:rPr>
          <w:color w:val="auto"/>
        </w:rPr>
        <w:t xml:space="preserve"> model</w:t>
      </w:r>
      <w:r w:rsidR="0071028C" w:rsidRPr="00FF6AFD">
        <w:rPr>
          <w:color w:val="auto"/>
        </w:rPr>
        <w:t>.</w:t>
      </w:r>
      <w:r>
        <w:rPr>
          <w:color w:val="auto"/>
        </w:rPr>
        <w:t xml:space="preserve"> </w:t>
      </w:r>
      <w:r w:rsidR="0071028C" w:rsidRPr="00FF6AFD">
        <w:rPr>
          <w:color w:val="auto"/>
        </w:rPr>
        <w:t xml:space="preserve">In addition to structural staining, staining the DLM NMJs </w:t>
      </w:r>
      <w:r w:rsidR="00340907" w:rsidRPr="00FF6AFD">
        <w:rPr>
          <w:color w:val="auto"/>
        </w:rPr>
        <w:t xml:space="preserve">can also </w:t>
      </w:r>
      <w:r w:rsidR="00E1469D" w:rsidRPr="00FF6AFD">
        <w:rPr>
          <w:color w:val="auto"/>
        </w:rPr>
        <w:t>provide an assessment of synaptic integrity with presynaptic</w:t>
      </w:r>
      <w:r w:rsidR="00D13366" w:rsidRPr="00FF6AFD">
        <w:rPr>
          <w:color w:val="auto"/>
        </w:rPr>
        <w:t xml:space="preserve"> (</w:t>
      </w:r>
      <w:r w:rsidR="00534B98" w:rsidRPr="00534B98">
        <w:rPr>
          <w:b/>
          <w:bCs/>
          <w:color w:val="auto"/>
        </w:rPr>
        <w:t xml:space="preserve">Figure </w:t>
      </w:r>
      <w:r w:rsidR="00D13366" w:rsidRPr="00FF6AFD">
        <w:rPr>
          <w:b/>
          <w:bCs/>
          <w:color w:val="auto"/>
        </w:rPr>
        <w:t>2</w:t>
      </w:r>
      <w:r w:rsidR="00694A6B" w:rsidRPr="00FF6AFD">
        <w:rPr>
          <w:b/>
          <w:bCs/>
          <w:color w:val="auto"/>
        </w:rPr>
        <w:t>A</w:t>
      </w:r>
      <w:r w:rsidR="00534B98" w:rsidRPr="00534B98">
        <w:rPr>
          <w:b/>
          <w:bCs/>
          <w:color w:val="auto"/>
        </w:rPr>
        <w:t>‒</w:t>
      </w:r>
      <w:r w:rsidR="00D13366" w:rsidRPr="00FF6AFD">
        <w:rPr>
          <w:b/>
          <w:bCs/>
          <w:color w:val="auto"/>
        </w:rPr>
        <w:t>R</w:t>
      </w:r>
      <w:r w:rsidR="00D13366" w:rsidRPr="00FF6AFD">
        <w:rPr>
          <w:color w:val="auto"/>
        </w:rPr>
        <w:t>)</w:t>
      </w:r>
      <w:r w:rsidR="00E1469D" w:rsidRPr="00FF6AFD">
        <w:rPr>
          <w:color w:val="auto"/>
        </w:rPr>
        <w:t xml:space="preserve"> </w:t>
      </w:r>
      <w:r w:rsidR="00C63A7D" w:rsidRPr="00FF6AFD">
        <w:rPr>
          <w:color w:val="auto"/>
        </w:rPr>
        <w:t>and post synaptic</w:t>
      </w:r>
      <w:r w:rsidR="00D13366" w:rsidRPr="00FF6AFD">
        <w:rPr>
          <w:color w:val="auto"/>
        </w:rPr>
        <w:t xml:space="preserve"> (</w:t>
      </w:r>
      <w:r w:rsidR="00534B98" w:rsidRPr="00534B98">
        <w:rPr>
          <w:b/>
          <w:bCs/>
          <w:color w:val="auto"/>
        </w:rPr>
        <w:t>Figure</w:t>
      </w:r>
      <w:r w:rsidR="00534B98">
        <w:rPr>
          <w:color w:val="auto"/>
        </w:rPr>
        <w:t xml:space="preserve"> </w:t>
      </w:r>
      <w:r w:rsidR="00D13366" w:rsidRPr="00FF6AFD">
        <w:rPr>
          <w:b/>
          <w:bCs/>
          <w:color w:val="auto"/>
        </w:rPr>
        <w:t>2S</w:t>
      </w:r>
      <w:r w:rsidR="00534B98" w:rsidRPr="00534B98">
        <w:rPr>
          <w:b/>
          <w:bCs/>
          <w:color w:val="auto"/>
        </w:rPr>
        <w:t>‒</w:t>
      </w:r>
      <w:r w:rsidR="00D13366" w:rsidRPr="00FF6AFD">
        <w:rPr>
          <w:b/>
          <w:bCs/>
          <w:color w:val="auto"/>
        </w:rPr>
        <w:t>X</w:t>
      </w:r>
      <w:r w:rsidR="00D13366" w:rsidRPr="00FF6AFD">
        <w:rPr>
          <w:color w:val="auto"/>
        </w:rPr>
        <w:t>)</w:t>
      </w:r>
      <w:r w:rsidR="00A0133B" w:rsidRPr="00FF6AFD">
        <w:rPr>
          <w:color w:val="auto"/>
        </w:rPr>
        <w:t xml:space="preserve"> markers</w:t>
      </w:r>
      <w:r w:rsidR="00E1469D" w:rsidRPr="00FF6AFD">
        <w:rPr>
          <w:color w:val="auto"/>
        </w:rPr>
        <w:t>.</w:t>
      </w:r>
      <w:r>
        <w:rPr>
          <w:color w:val="auto"/>
        </w:rPr>
        <w:t xml:space="preserve"> </w:t>
      </w:r>
      <w:r w:rsidR="00A0133B" w:rsidRPr="00FF6AFD">
        <w:rPr>
          <w:color w:val="auto"/>
        </w:rPr>
        <w:t xml:space="preserve">Together, these results </w:t>
      </w:r>
      <w:r w:rsidR="0071741B" w:rsidRPr="00FF6AFD">
        <w:rPr>
          <w:color w:val="auto"/>
        </w:rPr>
        <w:t>illustrate</w:t>
      </w:r>
      <w:r w:rsidR="00A0133B" w:rsidRPr="00FF6AFD">
        <w:rPr>
          <w:color w:val="auto"/>
        </w:rPr>
        <w:t xml:space="preserve"> how this dissection protocol could be applied to studying DLM tissue in neurodegenerative diseases.</w:t>
      </w:r>
      <w:r>
        <w:rPr>
          <w:color w:val="auto"/>
        </w:rPr>
        <w:t xml:space="preserve"> </w:t>
      </w:r>
    </w:p>
    <w:p w14:paraId="0AB150BF" w14:textId="77777777" w:rsidR="00414DCF" w:rsidRPr="00FF6AFD" w:rsidRDefault="00414DCF" w:rsidP="00FF6AFD">
      <w:pPr>
        <w:pStyle w:val="NormalWeb"/>
        <w:widowControl/>
        <w:spacing w:before="0" w:beforeAutospacing="0" w:after="0" w:afterAutospacing="0"/>
        <w:rPr>
          <w:color w:val="auto"/>
        </w:rPr>
      </w:pPr>
    </w:p>
    <w:p w14:paraId="1E287C30" w14:textId="5FF14D10" w:rsidR="00D13366" w:rsidRPr="00FF6AFD" w:rsidRDefault="00FB1583" w:rsidP="00FF6AFD">
      <w:pPr>
        <w:pStyle w:val="NormalWeb"/>
        <w:widowControl/>
        <w:spacing w:before="0" w:beforeAutospacing="0" w:after="0" w:afterAutospacing="0"/>
        <w:rPr>
          <w:color w:val="auto"/>
        </w:rPr>
      </w:pPr>
      <w:r w:rsidRPr="00FF6AFD">
        <w:rPr>
          <w:color w:val="auto"/>
        </w:rPr>
        <w:t>One key aspect of this dissection is the application of liquid nitrogen to flash freeze the tissue to make the bisection easier.</w:t>
      </w:r>
      <w:r w:rsidR="00414DCF">
        <w:rPr>
          <w:color w:val="auto"/>
        </w:rPr>
        <w:t xml:space="preserve"> </w:t>
      </w:r>
      <w:r w:rsidRPr="00FF6AFD">
        <w:rPr>
          <w:color w:val="auto"/>
        </w:rPr>
        <w:t xml:space="preserve">The utility of the liquid nitrogen is demonstrated in WT flies with liquid nitrogen where </w:t>
      </w:r>
      <w:r w:rsidR="00A0133B" w:rsidRPr="00FF6AFD">
        <w:rPr>
          <w:color w:val="auto"/>
        </w:rPr>
        <w:t>muscle tissue has no damage or nicked fibers (</w:t>
      </w:r>
      <w:r w:rsidR="00A0133B" w:rsidRPr="00FF6AFD">
        <w:rPr>
          <w:b/>
          <w:bCs/>
          <w:color w:val="auto"/>
        </w:rPr>
        <w:t>Figure 3A</w:t>
      </w:r>
      <w:r w:rsidR="00534B98" w:rsidRPr="00534B98">
        <w:rPr>
          <w:b/>
          <w:bCs/>
          <w:color w:val="auto"/>
        </w:rPr>
        <w:t>‒</w:t>
      </w:r>
      <w:r w:rsidR="00A0133B" w:rsidRPr="00FF6AFD">
        <w:rPr>
          <w:b/>
          <w:bCs/>
          <w:color w:val="auto"/>
        </w:rPr>
        <w:t>C</w:t>
      </w:r>
      <w:r w:rsidR="00A0133B" w:rsidRPr="00FF6AFD">
        <w:rPr>
          <w:color w:val="auto"/>
        </w:rPr>
        <w:t>).</w:t>
      </w:r>
      <w:r w:rsidR="00414DCF">
        <w:rPr>
          <w:color w:val="auto"/>
        </w:rPr>
        <w:t xml:space="preserve"> </w:t>
      </w:r>
      <w:r w:rsidR="00A0133B" w:rsidRPr="00FF6AFD">
        <w:rPr>
          <w:color w:val="auto"/>
        </w:rPr>
        <w:t>Without liquid nitrogen</w:t>
      </w:r>
      <w:r w:rsidR="0071741B" w:rsidRPr="00FF6AFD">
        <w:rPr>
          <w:color w:val="auto"/>
        </w:rPr>
        <w:t>,</w:t>
      </w:r>
      <w:r w:rsidR="00A0133B" w:rsidRPr="00FF6AFD">
        <w:rPr>
          <w:color w:val="auto"/>
        </w:rPr>
        <w:t xml:space="preserve"> the tissue can be more difficult to dissect. For example, following this protocol and skipping the liquid nitrogen flash freezing step allows the tissue to be more susceptible to damage from the dissection tools such as damaged neurons (</w:t>
      </w:r>
      <w:r w:rsidR="00153D09" w:rsidRPr="00153D09">
        <w:rPr>
          <w:b/>
          <w:bCs/>
          <w:color w:val="auto"/>
        </w:rPr>
        <w:t>Figure</w:t>
      </w:r>
      <w:r w:rsidR="00153D09">
        <w:rPr>
          <w:color w:val="auto"/>
        </w:rPr>
        <w:t xml:space="preserve"> </w:t>
      </w:r>
      <w:r w:rsidR="00A0133B" w:rsidRPr="00FF6AFD">
        <w:rPr>
          <w:b/>
          <w:bCs/>
          <w:color w:val="auto"/>
        </w:rPr>
        <w:t>3D</w:t>
      </w:r>
      <w:r w:rsidR="00A0133B" w:rsidRPr="00FF6AFD">
        <w:rPr>
          <w:color w:val="auto"/>
        </w:rPr>
        <w:t>) or damaged muscle fibers (</w:t>
      </w:r>
      <w:r w:rsidR="00153D09" w:rsidRPr="00153D09">
        <w:rPr>
          <w:b/>
          <w:bCs/>
          <w:color w:val="auto"/>
        </w:rPr>
        <w:t>Figure</w:t>
      </w:r>
      <w:r w:rsidR="00153D09">
        <w:rPr>
          <w:b/>
          <w:bCs/>
          <w:color w:val="auto"/>
        </w:rPr>
        <w:t xml:space="preserve"> </w:t>
      </w:r>
      <w:r w:rsidR="00A0133B" w:rsidRPr="00FF6AFD">
        <w:rPr>
          <w:b/>
          <w:bCs/>
          <w:color w:val="auto"/>
        </w:rPr>
        <w:t>3E</w:t>
      </w:r>
      <w:r w:rsidR="00A0133B" w:rsidRPr="00FF6AFD">
        <w:rPr>
          <w:color w:val="auto"/>
        </w:rPr>
        <w:t>).</w:t>
      </w:r>
      <w:r w:rsidR="00414DCF">
        <w:rPr>
          <w:color w:val="auto"/>
        </w:rPr>
        <w:t xml:space="preserve"> </w:t>
      </w:r>
      <w:r w:rsidR="00A0133B" w:rsidRPr="00FF6AFD">
        <w:rPr>
          <w:color w:val="auto"/>
        </w:rPr>
        <w:t xml:space="preserve">The application of liquid nitrogen helps </w:t>
      </w:r>
      <w:r w:rsidR="0071741B" w:rsidRPr="00FF6AFD">
        <w:rPr>
          <w:color w:val="auto"/>
        </w:rPr>
        <w:t>to prevent tissue damage</w:t>
      </w:r>
      <w:r w:rsidR="00A0133B" w:rsidRPr="00FF6AFD">
        <w:rPr>
          <w:color w:val="auto"/>
        </w:rPr>
        <w:t xml:space="preserve"> that could occur when working with DLM tissue regardless of the genotype of the specimen (</w:t>
      </w:r>
      <w:r w:rsidR="00153D09" w:rsidRPr="00153D09">
        <w:rPr>
          <w:b/>
          <w:bCs/>
          <w:color w:val="auto"/>
        </w:rPr>
        <w:t>Figure</w:t>
      </w:r>
      <w:r w:rsidR="00153D09">
        <w:rPr>
          <w:color w:val="auto"/>
        </w:rPr>
        <w:t xml:space="preserve"> </w:t>
      </w:r>
      <w:r w:rsidR="00A0133B" w:rsidRPr="00FF6AFD">
        <w:rPr>
          <w:b/>
          <w:bCs/>
          <w:color w:val="auto"/>
        </w:rPr>
        <w:t>3C and 3F</w:t>
      </w:r>
      <w:r w:rsidR="00A0133B" w:rsidRPr="00FF6AFD">
        <w:rPr>
          <w:color w:val="auto"/>
        </w:rPr>
        <w:t xml:space="preserve">). </w:t>
      </w:r>
    </w:p>
    <w:p w14:paraId="1F3534BA" w14:textId="22401736" w:rsidR="00D40D05" w:rsidRPr="00FF6AFD" w:rsidRDefault="00414DCF" w:rsidP="00FF6AFD">
      <w:pPr>
        <w:pStyle w:val="NormalWeb"/>
        <w:widowControl/>
        <w:spacing w:before="0" w:beforeAutospacing="0" w:after="0" w:afterAutospacing="0"/>
        <w:rPr>
          <w:color w:val="0432FF"/>
        </w:rPr>
      </w:pPr>
      <w:r>
        <w:rPr>
          <w:color w:val="auto"/>
        </w:rPr>
        <w:t xml:space="preserve"> </w:t>
      </w:r>
    </w:p>
    <w:p w14:paraId="3C9083F6" w14:textId="092F27DD" w:rsidR="00B32616" w:rsidRPr="00FF6AFD" w:rsidRDefault="00B32616" w:rsidP="00FF6AFD">
      <w:pPr>
        <w:widowControl/>
        <w:rPr>
          <w:color w:val="auto"/>
        </w:rPr>
      </w:pPr>
      <w:r w:rsidRPr="00FF6AFD">
        <w:rPr>
          <w:b/>
          <w:color w:val="auto"/>
        </w:rPr>
        <w:t xml:space="preserve">FIGURE </w:t>
      </w:r>
      <w:r w:rsidR="0013621E" w:rsidRPr="00FF6AFD">
        <w:rPr>
          <w:b/>
          <w:color w:val="auto"/>
        </w:rPr>
        <w:t xml:space="preserve">AND TABLE </w:t>
      </w:r>
      <w:r w:rsidRPr="00FF6AFD">
        <w:rPr>
          <w:b/>
          <w:color w:val="auto"/>
        </w:rPr>
        <w:t>LEGENDS:</w:t>
      </w:r>
      <w:r w:rsidRPr="00FF6AFD">
        <w:rPr>
          <w:color w:val="auto"/>
        </w:rPr>
        <w:t xml:space="preserve"> </w:t>
      </w:r>
    </w:p>
    <w:p w14:paraId="71191197" w14:textId="77777777" w:rsidR="00E11AE4" w:rsidRPr="00FF6AFD" w:rsidRDefault="00E11AE4" w:rsidP="00FF6AFD">
      <w:pPr>
        <w:widowControl/>
        <w:rPr>
          <w:color w:val="auto"/>
        </w:rPr>
      </w:pPr>
    </w:p>
    <w:p w14:paraId="4F7E8895" w14:textId="463A8ADA" w:rsidR="008A3D36" w:rsidRPr="00CF1AF3" w:rsidRDefault="00E11AE4" w:rsidP="00FF6AFD">
      <w:pPr>
        <w:widowControl/>
        <w:rPr>
          <w:b/>
          <w:bCs/>
          <w:color w:val="auto"/>
        </w:rPr>
      </w:pPr>
      <w:bookmarkStart w:id="0" w:name="_Hlk36454747"/>
      <w:r w:rsidRPr="00FF6AFD">
        <w:rPr>
          <w:b/>
          <w:bCs/>
          <w:color w:val="auto"/>
        </w:rPr>
        <w:t>Figure 1</w:t>
      </w:r>
      <w:r w:rsidR="00CF1AF3">
        <w:rPr>
          <w:b/>
          <w:bCs/>
          <w:color w:val="auto"/>
        </w:rPr>
        <w:t>:</w:t>
      </w:r>
      <w:r w:rsidRPr="00FF6AFD">
        <w:rPr>
          <w:b/>
          <w:bCs/>
          <w:color w:val="auto"/>
        </w:rPr>
        <w:t xml:space="preserve"> Progressive denervation of DLM synapses in a </w:t>
      </w:r>
      <w:r w:rsidRPr="00FF6AFD">
        <w:rPr>
          <w:b/>
          <w:bCs/>
          <w:i/>
          <w:iCs/>
          <w:color w:val="auto"/>
        </w:rPr>
        <w:t>Drosophila</w:t>
      </w:r>
      <w:r w:rsidRPr="00FF6AFD">
        <w:rPr>
          <w:b/>
          <w:bCs/>
          <w:color w:val="auto"/>
        </w:rPr>
        <w:t xml:space="preserve"> model of ALS.</w:t>
      </w:r>
      <w:r w:rsidR="00CF1AF3">
        <w:rPr>
          <w:b/>
          <w:bCs/>
          <w:color w:val="auto"/>
        </w:rPr>
        <w:t xml:space="preserve"> </w:t>
      </w:r>
      <w:r w:rsidR="00CF1AF3" w:rsidRPr="00FF6AFD">
        <w:rPr>
          <w:color w:val="000000" w:themeColor="text1"/>
        </w:rPr>
        <w:t>(</w:t>
      </w:r>
      <w:r w:rsidR="00CF1AF3" w:rsidRPr="00FF6AFD">
        <w:rPr>
          <w:b/>
          <w:bCs/>
          <w:color w:val="000000" w:themeColor="text1"/>
        </w:rPr>
        <w:t>A</w:t>
      </w:r>
      <w:r w:rsidR="00CF1AF3" w:rsidRPr="00FF6AFD">
        <w:rPr>
          <w:color w:val="000000" w:themeColor="text1"/>
        </w:rPr>
        <w:t>)</w:t>
      </w:r>
      <w:r w:rsidR="00CF1AF3">
        <w:rPr>
          <w:color w:val="000000" w:themeColor="text1"/>
        </w:rPr>
        <w:t xml:space="preserve"> </w:t>
      </w:r>
      <w:r w:rsidR="00CE592F" w:rsidRPr="00FF6AFD">
        <w:rPr>
          <w:color w:val="000000" w:themeColor="text1"/>
        </w:rPr>
        <w:t>The generation of ALS transgenic flies expressing a human mutant form of Tar-Binding Protein of 43</w:t>
      </w:r>
      <w:r w:rsidR="00CF1AF3">
        <w:rPr>
          <w:color w:val="000000" w:themeColor="text1"/>
        </w:rPr>
        <w:t xml:space="preserve"> </w:t>
      </w:r>
      <w:proofErr w:type="spellStart"/>
      <w:r w:rsidR="00CE592F" w:rsidRPr="00FF6AFD">
        <w:rPr>
          <w:color w:val="000000" w:themeColor="text1"/>
        </w:rPr>
        <w:t>kD</w:t>
      </w:r>
      <w:r w:rsidR="00CF1AF3">
        <w:rPr>
          <w:color w:val="000000" w:themeColor="text1"/>
        </w:rPr>
        <w:t>a</w:t>
      </w:r>
      <w:proofErr w:type="spellEnd"/>
      <w:r w:rsidR="00CE592F" w:rsidRPr="00FF6AFD">
        <w:rPr>
          <w:color w:val="000000" w:themeColor="text1"/>
        </w:rPr>
        <w:t xml:space="preserve"> (TDP-43) are shown in the schematic.</w:t>
      </w:r>
      <w:r w:rsidR="00414DCF">
        <w:rPr>
          <w:color w:val="000000" w:themeColor="text1"/>
        </w:rPr>
        <w:t xml:space="preserve"> </w:t>
      </w:r>
      <w:r w:rsidR="00CF1AF3" w:rsidRPr="00FF6AFD">
        <w:rPr>
          <w:color w:val="000000" w:themeColor="text1"/>
        </w:rPr>
        <w:t>(</w:t>
      </w:r>
      <w:r w:rsidR="00CF1AF3">
        <w:rPr>
          <w:b/>
          <w:bCs/>
          <w:color w:val="000000" w:themeColor="text1"/>
        </w:rPr>
        <w:t>B</w:t>
      </w:r>
      <w:r w:rsidR="00CF1AF3" w:rsidRPr="00FF6AFD">
        <w:rPr>
          <w:color w:val="000000" w:themeColor="text1"/>
        </w:rPr>
        <w:t xml:space="preserve">) </w:t>
      </w:r>
      <w:r w:rsidR="00CE592F" w:rsidRPr="00FF6AFD">
        <w:rPr>
          <w:color w:val="000000" w:themeColor="text1"/>
        </w:rPr>
        <w:t xml:space="preserve">The illustration depicts the shape and orientation of a hemithorax in an adult </w:t>
      </w:r>
      <w:r w:rsidR="00CE592F" w:rsidRPr="00FF6AFD">
        <w:rPr>
          <w:i/>
          <w:iCs/>
          <w:color w:val="000000" w:themeColor="text1"/>
        </w:rPr>
        <w:t>Drosophila</w:t>
      </w:r>
      <w:r w:rsidR="00CE592F" w:rsidRPr="00FF6AFD">
        <w:rPr>
          <w:color w:val="000000" w:themeColor="text1"/>
        </w:rPr>
        <w:t>.</w:t>
      </w:r>
      <w:r w:rsidR="00414DCF">
        <w:rPr>
          <w:color w:val="000000" w:themeColor="text1"/>
        </w:rPr>
        <w:t xml:space="preserve"> </w:t>
      </w:r>
      <w:r w:rsidR="00CE592F" w:rsidRPr="00FF6AFD">
        <w:rPr>
          <w:color w:val="000000" w:themeColor="text1"/>
        </w:rPr>
        <w:t>Using the protocol, we can observe the progressive loss of synaptic integrity of DLM NMJ synapses through structural staining of motor neurons with HRP (green) and muscle tissue with Phalloidin (magenta).</w:t>
      </w:r>
      <w:r w:rsidR="00414DCF">
        <w:rPr>
          <w:color w:val="000000" w:themeColor="text1"/>
        </w:rPr>
        <w:t xml:space="preserve"> </w:t>
      </w:r>
      <w:r w:rsidR="00CE592F" w:rsidRPr="00FF6AFD">
        <w:rPr>
          <w:color w:val="000000" w:themeColor="text1"/>
        </w:rPr>
        <w:t>Our model depicts the loss of synaptic integrity in an adult model of ALS through the generation of</w:t>
      </w:r>
      <w:r w:rsidR="00414DCF">
        <w:rPr>
          <w:color w:val="000000" w:themeColor="text1"/>
        </w:rPr>
        <w:t xml:space="preserve"> </w:t>
      </w:r>
      <w:r w:rsidR="00CE592F" w:rsidRPr="00FF6AFD">
        <w:rPr>
          <w:color w:val="000000" w:themeColor="text1"/>
        </w:rPr>
        <w:t>adult flies expressing a mutant from of human TDP-43</w:t>
      </w:r>
      <w:r w:rsidR="00CE592F" w:rsidRPr="00FF6AFD">
        <w:rPr>
          <w:color w:val="000000" w:themeColor="text1"/>
          <w:vertAlign w:val="superscript"/>
        </w:rPr>
        <w:t>M337V</w:t>
      </w:r>
      <w:r w:rsidR="00CE592F" w:rsidRPr="00FF6AFD">
        <w:rPr>
          <w:color w:val="000000" w:themeColor="text1"/>
        </w:rPr>
        <w:t xml:space="preserve"> in motor neurons (</w:t>
      </w:r>
      <w:r w:rsidR="00CE592F" w:rsidRPr="00FF6AFD">
        <w:rPr>
          <w:b/>
          <w:bCs/>
          <w:color w:val="000000" w:themeColor="text1"/>
        </w:rPr>
        <w:t>Figure 1F</w:t>
      </w:r>
      <w:r w:rsidR="00CF1AF3" w:rsidRPr="00CF1AF3">
        <w:rPr>
          <w:b/>
          <w:bCs/>
          <w:color w:val="000000" w:themeColor="text1"/>
        </w:rPr>
        <w:t>‒</w:t>
      </w:r>
      <w:r w:rsidR="00CE592F" w:rsidRPr="00FF6AFD">
        <w:rPr>
          <w:b/>
          <w:bCs/>
          <w:color w:val="000000" w:themeColor="text1"/>
        </w:rPr>
        <w:t>H</w:t>
      </w:r>
      <w:r w:rsidR="00CE592F" w:rsidRPr="00FF6AFD">
        <w:rPr>
          <w:color w:val="000000" w:themeColor="text1"/>
        </w:rPr>
        <w:t>) in comparison to</w:t>
      </w:r>
      <w:r w:rsidR="00414DCF">
        <w:rPr>
          <w:color w:val="000000" w:themeColor="text1"/>
        </w:rPr>
        <w:t xml:space="preserve"> </w:t>
      </w:r>
      <w:r w:rsidR="00CE592F" w:rsidRPr="00FF6AFD">
        <w:rPr>
          <w:color w:val="000000" w:themeColor="text1"/>
        </w:rPr>
        <w:t>WT (</w:t>
      </w:r>
      <w:r w:rsidR="00CE592F" w:rsidRPr="00FF6AFD">
        <w:rPr>
          <w:b/>
          <w:bCs/>
          <w:color w:val="000000" w:themeColor="text1"/>
        </w:rPr>
        <w:t>Figure 1C</w:t>
      </w:r>
      <w:r w:rsidR="00CF1AF3" w:rsidRPr="00CF1AF3">
        <w:rPr>
          <w:b/>
          <w:bCs/>
          <w:color w:val="000000" w:themeColor="text1"/>
        </w:rPr>
        <w:t>‒</w:t>
      </w:r>
      <w:r w:rsidR="00CE592F" w:rsidRPr="00FF6AFD">
        <w:rPr>
          <w:b/>
          <w:bCs/>
          <w:color w:val="000000" w:themeColor="text1"/>
        </w:rPr>
        <w:t>E</w:t>
      </w:r>
      <w:r w:rsidR="00CE592F" w:rsidRPr="00FF6AFD">
        <w:rPr>
          <w:color w:val="000000" w:themeColor="text1"/>
        </w:rPr>
        <w:t>) flies in muscle fiber C.</w:t>
      </w:r>
      <w:r w:rsidR="00414DCF">
        <w:rPr>
          <w:color w:val="000000" w:themeColor="text1"/>
        </w:rPr>
        <w:t xml:space="preserve"> </w:t>
      </w:r>
      <w:r w:rsidR="00CE592F" w:rsidRPr="00FF6AFD">
        <w:rPr>
          <w:color w:val="000000" w:themeColor="text1"/>
        </w:rPr>
        <w:t>Arrows highlight examples of a WT synapse (</w:t>
      </w:r>
      <w:r w:rsidR="0071741B" w:rsidRPr="00FF6AFD">
        <w:rPr>
          <w:b/>
          <w:color w:val="000000" w:themeColor="text1"/>
        </w:rPr>
        <w:t>Figure 1C</w:t>
      </w:r>
      <w:r w:rsidR="00CE592F" w:rsidRPr="00FF6AFD">
        <w:rPr>
          <w:color w:val="000000" w:themeColor="text1"/>
        </w:rPr>
        <w:t>) and an example of loss of synaptic integrity.</w:t>
      </w:r>
      <w:r w:rsidR="00414DCF">
        <w:rPr>
          <w:color w:val="000000" w:themeColor="text1"/>
        </w:rPr>
        <w:t xml:space="preserve"> </w:t>
      </w:r>
      <w:r w:rsidR="00CE592F" w:rsidRPr="00FF6AFD">
        <w:rPr>
          <w:color w:val="000000" w:themeColor="text1"/>
        </w:rPr>
        <w:t>Scale bar =20</w:t>
      </w:r>
      <w:r w:rsidR="00CF1AF3">
        <w:rPr>
          <w:color w:val="000000" w:themeColor="text1"/>
        </w:rPr>
        <w:t xml:space="preserve"> </w:t>
      </w:r>
      <w:r w:rsidR="00CE592F" w:rsidRPr="00FF6AFD">
        <w:rPr>
          <w:color w:val="000000" w:themeColor="text1"/>
        </w:rPr>
        <w:t>µ</w:t>
      </w:r>
      <w:r w:rsidR="00CF1AF3">
        <w:rPr>
          <w:color w:val="000000" w:themeColor="text1"/>
        </w:rPr>
        <w:t>m</w:t>
      </w:r>
      <w:r w:rsidR="00CE592F" w:rsidRPr="00FF6AFD">
        <w:rPr>
          <w:color w:val="000000" w:themeColor="text1"/>
        </w:rPr>
        <w:t xml:space="preserve"> at 63</w:t>
      </w:r>
      <w:r w:rsidR="00CF1AF3">
        <w:rPr>
          <w:color w:val="000000" w:themeColor="text1"/>
        </w:rPr>
        <w:t>x</w:t>
      </w:r>
      <w:r w:rsidR="00CE592F" w:rsidRPr="00FF6AFD">
        <w:rPr>
          <w:color w:val="000000" w:themeColor="text1"/>
        </w:rPr>
        <w:t xml:space="preserve"> magnification.</w:t>
      </w:r>
    </w:p>
    <w:p w14:paraId="025D9766" w14:textId="77777777" w:rsidR="00E11AE4" w:rsidRPr="00FF6AFD" w:rsidRDefault="00E11AE4" w:rsidP="00FF6AFD">
      <w:pPr>
        <w:widowControl/>
        <w:rPr>
          <w:color w:val="auto"/>
        </w:rPr>
      </w:pPr>
    </w:p>
    <w:p w14:paraId="27E1ADD5" w14:textId="3A55F04D" w:rsidR="002E441E" w:rsidRPr="00CF1AF3" w:rsidRDefault="00E11AE4" w:rsidP="00FF6AFD">
      <w:pPr>
        <w:widowControl/>
        <w:rPr>
          <w:b/>
          <w:bCs/>
          <w:color w:val="auto"/>
        </w:rPr>
      </w:pPr>
      <w:r w:rsidRPr="00FF6AFD">
        <w:rPr>
          <w:b/>
          <w:bCs/>
          <w:color w:val="auto"/>
        </w:rPr>
        <w:t>Figure 2</w:t>
      </w:r>
      <w:r w:rsidR="00CF1AF3">
        <w:rPr>
          <w:b/>
          <w:bCs/>
          <w:color w:val="auto"/>
        </w:rPr>
        <w:t>:</w:t>
      </w:r>
      <w:r w:rsidRPr="00FF6AFD">
        <w:rPr>
          <w:b/>
          <w:bCs/>
          <w:color w:val="auto"/>
        </w:rPr>
        <w:t xml:space="preserve"> Assessing synaptic integrity using presynaptic markers at adult NMJs.</w:t>
      </w:r>
      <w:r w:rsidR="00414DCF">
        <w:rPr>
          <w:color w:val="auto"/>
        </w:rPr>
        <w:t xml:space="preserve"> </w:t>
      </w:r>
      <w:r w:rsidR="008A3D36" w:rsidRPr="00FF6AFD">
        <w:rPr>
          <w:color w:val="000000" w:themeColor="text1"/>
        </w:rPr>
        <w:t>Synaptic integrity can also be assessed using presynaptic and postsynaptic markers in WT flies that are 14 days old in muscle fiber C.</w:t>
      </w:r>
      <w:r w:rsidR="00414DCF">
        <w:rPr>
          <w:color w:val="000000" w:themeColor="text1"/>
        </w:rPr>
        <w:t xml:space="preserve"> </w:t>
      </w:r>
      <w:r w:rsidR="008A3D36" w:rsidRPr="00FF6AFD">
        <w:rPr>
          <w:color w:val="000000" w:themeColor="text1"/>
        </w:rPr>
        <w:t xml:space="preserve">The presynaptic markers </w:t>
      </w:r>
      <w:proofErr w:type="spellStart"/>
      <w:r w:rsidR="008A3D36" w:rsidRPr="00FF6AFD">
        <w:rPr>
          <w:color w:val="000000" w:themeColor="text1"/>
        </w:rPr>
        <w:t>Synapsin</w:t>
      </w:r>
      <w:proofErr w:type="spellEnd"/>
      <w:r w:rsidR="008A3D36" w:rsidRPr="00FF6AFD">
        <w:rPr>
          <w:color w:val="000000" w:themeColor="text1"/>
        </w:rPr>
        <w:t xml:space="preserve"> (</w:t>
      </w:r>
      <w:r w:rsidR="008A3D36" w:rsidRPr="00FF6AFD">
        <w:rPr>
          <w:b/>
          <w:bCs/>
          <w:color w:val="000000" w:themeColor="text1"/>
        </w:rPr>
        <w:t>B</w:t>
      </w:r>
      <w:r w:rsidR="008A3D36" w:rsidRPr="00FF6AFD">
        <w:rPr>
          <w:color w:val="000000" w:themeColor="text1"/>
        </w:rPr>
        <w:t xml:space="preserve">), </w:t>
      </w:r>
      <w:proofErr w:type="spellStart"/>
      <w:r w:rsidR="008A3D36" w:rsidRPr="00FF6AFD">
        <w:rPr>
          <w:color w:val="000000" w:themeColor="text1"/>
        </w:rPr>
        <w:t>Syntaxin</w:t>
      </w:r>
      <w:proofErr w:type="spellEnd"/>
      <w:r w:rsidR="008A3D36" w:rsidRPr="00FF6AFD">
        <w:rPr>
          <w:color w:val="000000" w:themeColor="text1"/>
        </w:rPr>
        <w:t xml:space="preserve"> (</w:t>
      </w:r>
      <w:r w:rsidR="008A3D36" w:rsidRPr="00FF6AFD">
        <w:rPr>
          <w:b/>
          <w:bCs/>
          <w:color w:val="000000" w:themeColor="text1"/>
        </w:rPr>
        <w:t>H</w:t>
      </w:r>
      <w:r w:rsidR="008A3D36" w:rsidRPr="00FF6AFD">
        <w:rPr>
          <w:color w:val="000000" w:themeColor="text1"/>
        </w:rPr>
        <w:t xml:space="preserve">), and </w:t>
      </w:r>
      <w:proofErr w:type="spellStart"/>
      <w:r w:rsidR="008A3D36" w:rsidRPr="00FF6AFD">
        <w:rPr>
          <w:color w:val="000000" w:themeColor="text1"/>
        </w:rPr>
        <w:t>Bruchpilot</w:t>
      </w:r>
      <w:proofErr w:type="spellEnd"/>
      <w:r w:rsidR="008A3D36" w:rsidRPr="00FF6AFD">
        <w:rPr>
          <w:color w:val="000000" w:themeColor="text1"/>
        </w:rPr>
        <w:t xml:space="preserve"> (BRP) (</w:t>
      </w:r>
      <w:r w:rsidR="008A3D36" w:rsidRPr="00FF6AFD">
        <w:rPr>
          <w:b/>
          <w:bCs/>
          <w:color w:val="000000" w:themeColor="text1"/>
        </w:rPr>
        <w:t>N</w:t>
      </w:r>
      <w:r w:rsidR="008A3D36" w:rsidRPr="00FF6AFD">
        <w:rPr>
          <w:color w:val="000000" w:themeColor="text1"/>
        </w:rPr>
        <w:t>) are co-stained with HRP (</w:t>
      </w:r>
      <w:r w:rsidR="008A3D36" w:rsidRPr="00FF6AFD">
        <w:rPr>
          <w:b/>
          <w:bCs/>
          <w:color w:val="000000" w:themeColor="text1"/>
        </w:rPr>
        <w:t>A</w:t>
      </w:r>
      <w:r w:rsidR="008A3D36" w:rsidRPr="00CF1AF3">
        <w:rPr>
          <w:color w:val="000000" w:themeColor="text1"/>
        </w:rPr>
        <w:t>,</w:t>
      </w:r>
      <w:r w:rsidR="008A3D36" w:rsidRPr="00FF6AFD">
        <w:rPr>
          <w:b/>
          <w:bCs/>
          <w:color w:val="000000" w:themeColor="text1"/>
        </w:rPr>
        <w:t xml:space="preserve"> G</w:t>
      </w:r>
      <w:r w:rsidR="008A3D36" w:rsidRPr="00CF1AF3">
        <w:rPr>
          <w:color w:val="000000" w:themeColor="text1"/>
        </w:rPr>
        <w:t xml:space="preserve">, </w:t>
      </w:r>
      <w:r w:rsidR="008A3D36" w:rsidRPr="00FF6AFD">
        <w:rPr>
          <w:b/>
          <w:bCs/>
          <w:color w:val="000000" w:themeColor="text1"/>
        </w:rPr>
        <w:t>M</w:t>
      </w:r>
      <w:r w:rsidR="008A3D36" w:rsidRPr="00FF6AFD">
        <w:rPr>
          <w:color w:val="000000" w:themeColor="text1"/>
        </w:rPr>
        <w:t>).</w:t>
      </w:r>
      <w:r w:rsidR="00414DCF">
        <w:rPr>
          <w:color w:val="000000" w:themeColor="text1"/>
        </w:rPr>
        <w:t xml:space="preserve"> </w:t>
      </w:r>
      <w:r w:rsidR="008A3D36" w:rsidRPr="00FF6AFD">
        <w:rPr>
          <w:color w:val="000000" w:themeColor="text1"/>
        </w:rPr>
        <w:t>The staining depicts the localization of these markers to the presynaptic terminals (</w:t>
      </w:r>
      <w:r w:rsidR="008A3D36" w:rsidRPr="00FF6AFD">
        <w:rPr>
          <w:b/>
          <w:bCs/>
          <w:color w:val="000000" w:themeColor="text1"/>
        </w:rPr>
        <w:t>C</w:t>
      </w:r>
      <w:r w:rsidR="008A3D36" w:rsidRPr="00CF1AF3">
        <w:rPr>
          <w:color w:val="000000" w:themeColor="text1"/>
        </w:rPr>
        <w:t>,</w:t>
      </w:r>
      <w:r w:rsidR="008A3D36" w:rsidRPr="00FF6AFD">
        <w:rPr>
          <w:b/>
          <w:bCs/>
          <w:color w:val="000000" w:themeColor="text1"/>
        </w:rPr>
        <w:t xml:space="preserve"> I</w:t>
      </w:r>
      <w:r w:rsidR="00CF1AF3">
        <w:rPr>
          <w:color w:val="000000" w:themeColor="text1"/>
        </w:rPr>
        <w:t xml:space="preserve">, </w:t>
      </w:r>
      <w:r w:rsidR="008A3D36" w:rsidRPr="00FF6AFD">
        <w:rPr>
          <w:b/>
          <w:bCs/>
          <w:color w:val="000000" w:themeColor="text1"/>
        </w:rPr>
        <w:t>O</w:t>
      </w:r>
      <w:r w:rsidR="008A3D36" w:rsidRPr="00FF6AFD">
        <w:rPr>
          <w:color w:val="000000" w:themeColor="text1"/>
        </w:rPr>
        <w:t>).</w:t>
      </w:r>
      <w:r w:rsidR="00414DCF">
        <w:rPr>
          <w:color w:val="000000" w:themeColor="text1"/>
        </w:rPr>
        <w:t xml:space="preserve"> </w:t>
      </w:r>
      <w:r w:rsidR="008A3D36" w:rsidRPr="00FF6AFD">
        <w:rPr>
          <w:color w:val="000000" w:themeColor="text1"/>
        </w:rPr>
        <w:t xml:space="preserve">At higher magnification, the images illustrate the localization of </w:t>
      </w:r>
      <w:proofErr w:type="spellStart"/>
      <w:r w:rsidR="008A3D36" w:rsidRPr="00FF6AFD">
        <w:rPr>
          <w:color w:val="000000" w:themeColor="text1"/>
        </w:rPr>
        <w:t>Synapsin</w:t>
      </w:r>
      <w:proofErr w:type="spellEnd"/>
      <w:r w:rsidR="008A3D36" w:rsidRPr="00FF6AFD">
        <w:rPr>
          <w:color w:val="000000" w:themeColor="text1"/>
        </w:rPr>
        <w:t xml:space="preserve"> (</w:t>
      </w:r>
      <w:r w:rsidR="008A3D36" w:rsidRPr="00FF6AFD">
        <w:rPr>
          <w:b/>
          <w:bCs/>
          <w:color w:val="000000" w:themeColor="text1"/>
        </w:rPr>
        <w:t>E</w:t>
      </w:r>
      <w:r w:rsidR="008A3D36" w:rsidRPr="00FF6AFD">
        <w:rPr>
          <w:color w:val="000000" w:themeColor="text1"/>
        </w:rPr>
        <w:t xml:space="preserve">), </w:t>
      </w:r>
      <w:proofErr w:type="spellStart"/>
      <w:r w:rsidR="008A3D36" w:rsidRPr="00FF6AFD">
        <w:rPr>
          <w:color w:val="000000" w:themeColor="text1"/>
        </w:rPr>
        <w:t>Syntaxin</w:t>
      </w:r>
      <w:proofErr w:type="spellEnd"/>
      <w:r w:rsidR="008A3D36" w:rsidRPr="00FF6AFD">
        <w:rPr>
          <w:color w:val="000000" w:themeColor="text1"/>
        </w:rPr>
        <w:t xml:space="preserve"> (</w:t>
      </w:r>
      <w:r w:rsidR="008A3D36" w:rsidRPr="00FF6AFD">
        <w:rPr>
          <w:b/>
          <w:bCs/>
          <w:color w:val="000000" w:themeColor="text1"/>
        </w:rPr>
        <w:t>K</w:t>
      </w:r>
      <w:r w:rsidR="008A3D36" w:rsidRPr="00FF6AFD">
        <w:rPr>
          <w:color w:val="000000" w:themeColor="text1"/>
        </w:rPr>
        <w:t>), and BRP (</w:t>
      </w:r>
      <w:r w:rsidR="008A3D36" w:rsidRPr="00FF6AFD">
        <w:rPr>
          <w:b/>
          <w:bCs/>
          <w:color w:val="000000" w:themeColor="text1"/>
        </w:rPr>
        <w:t>Q</w:t>
      </w:r>
      <w:r w:rsidR="008A3D36" w:rsidRPr="00FF6AFD">
        <w:rPr>
          <w:color w:val="000000" w:themeColor="text1"/>
        </w:rPr>
        <w:t>)</w:t>
      </w:r>
      <w:r w:rsidR="00414DCF">
        <w:rPr>
          <w:color w:val="000000" w:themeColor="text1"/>
        </w:rPr>
        <w:t xml:space="preserve"> </w:t>
      </w:r>
      <w:r w:rsidR="008A3D36" w:rsidRPr="00FF6AFD">
        <w:rPr>
          <w:color w:val="000000" w:themeColor="text1"/>
        </w:rPr>
        <w:t>with HRP</w:t>
      </w:r>
      <w:r w:rsidR="00414DCF">
        <w:rPr>
          <w:color w:val="000000" w:themeColor="text1"/>
        </w:rPr>
        <w:t xml:space="preserve"> </w:t>
      </w:r>
      <w:r w:rsidR="008A3D36" w:rsidRPr="00FF6AFD">
        <w:rPr>
          <w:color w:val="000000" w:themeColor="text1"/>
        </w:rPr>
        <w:t>(</w:t>
      </w:r>
      <w:r w:rsidR="008A3D36" w:rsidRPr="00FF6AFD">
        <w:rPr>
          <w:b/>
          <w:bCs/>
          <w:color w:val="000000" w:themeColor="text1"/>
        </w:rPr>
        <w:t>D</w:t>
      </w:r>
      <w:r w:rsidR="008A3D36" w:rsidRPr="00CF1AF3">
        <w:rPr>
          <w:color w:val="000000" w:themeColor="text1"/>
        </w:rPr>
        <w:t>,</w:t>
      </w:r>
      <w:r w:rsidR="008A3D36" w:rsidRPr="00FF6AFD">
        <w:rPr>
          <w:b/>
          <w:bCs/>
          <w:color w:val="000000" w:themeColor="text1"/>
        </w:rPr>
        <w:t xml:space="preserve"> J</w:t>
      </w:r>
      <w:r w:rsidR="008A3D36" w:rsidRPr="00CF1AF3">
        <w:rPr>
          <w:color w:val="000000" w:themeColor="text1"/>
        </w:rPr>
        <w:t>,</w:t>
      </w:r>
      <w:r w:rsidR="008A3D36" w:rsidRPr="00FF6AFD">
        <w:rPr>
          <w:b/>
          <w:bCs/>
          <w:color w:val="000000" w:themeColor="text1"/>
        </w:rPr>
        <w:t xml:space="preserve"> </w:t>
      </w:r>
      <w:r w:rsidR="008A3D36" w:rsidRPr="00FF6AFD">
        <w:rPr>
          <w:color w:val="000000" w:themeColor="text1"/>
        </w:rPr>
        <w:t>and</w:t>
      </w:r>
      <w:r w:rsidR="008A3D36" w:rsidRPr="00FF6AFD">
        <w:rPr>
          <w:b/>
          <w:bCs/>
          <w:color w:val="000000" w:themeColor="text1"/>
        </w:rPr>
        <w:t xml:space="preserve"> P</w:t>
      </w:r>
      <w:r w:rsidR="008A3D36" w:rsidRPr="00FF6AFD">
        <w:rPr>
          <w:color w:val="000000" w:themeColor="text1"/>
        </w:rPr>
        <w:t>) in more detail (</w:t>
      </w:r>
      <w:r w:rsidR="008A3D36" w:rsidRPr="00FF6AFD">
        <w:rPr>
          <w:b/>
          <w:bCs/>
          <w:color w:val="000000" w:themeColor="text1"/>
        </w:rPr>
        <w:t>Figure F</w:t>
      </w:r>
      <w:r w:rsidR="008A3D36" w:rsidRPr="00CF1AF3">
        <w:rPr>
          <w:color w:val="000000" w:themeColor="text1"/>
        </w:rPr>
        <w:t>,</w:t>
      </w:r>
      <w:r w:rsidR="008A3D36" w:rsidRPr="00FF6AFD">
        <w:rPr>
          <w:b/>
          <w:bCs/>
          <w:color w:val="000000" w:themeColor="text1"/>
        </w:rPr>
        <w:t xml:space="preserve"> L</w:t>
      </w:r>
      <w:r w:rsidR="008A3D36" w:rsidRPr="00CF1AF3">
        <w:rPr>
          <w:color w:val="000000" w:themeColor="text1"/>
        </w:rPr>
        <w:t>,</w:t>
      </w:r>
      <w:r w:rsidR="008A3D36" w:rsidRPr="00FF6AFD">
        <w:rPr>
          <w:b/>
          <w:bCs/>
          <w:color w:val="000000" w:themeColor="text1"/>
        </w:rPr>
        <w:t xml:space="preserve"> </w:t>
      </w:r>
      <w:r w:rsidR="008A3D36" w:rsidRPr="00FF6AFD">
        <w:rPr>
          <w:color w:val="000000" w:themeColor="text1"/>
        </w:rPr>
        <w:t>and</w:t>
      </w:r>
      <w:r w:rsidR="008A3D36" w:rsidRPr="00FF6AFD">
        <w:rPr>
          <w:b/>
          <w:bCs/>
          <w:color w:val="000000" w:themeColor="text1"/>
        </w:rPr>
        <w:t xml:space="preserve"> R</w:t>
      </w:r>
      <w:r w:rsidR="008A3D36" w:rsidRPr="00FF6AFD">
        <w:rPr>
          <w:color w:val="000000" w:themeColor="text1"/>
        </w:rPr>
        <w:t>).</w:t>
      </w:r>
      <w:r w:rsidR="00414DCF">
        <w:rPr>
          <w:color w:val="000000" w:themeColor="text1"/>
        </w:rPr>
        <w:t xml:space="preserve"> </w:t>
      </w:r>
      <w:r w:rsidR="008A3D36" w:rsidRPr="00FF6AFD">
        <w:rPr>
          <w:color w:val="000000" w:themeColor="text1"/>
        </w:rPr>
        <w:t>We also show a postsynaptic marker Glutamate Receptor III (</w:t>
      </w:r>
      <w:proofErr w:type="spellStart"/>
      <w:r w:rsidR="008A3D36" w:rsidRPr="00FF6AFD">
        <w:rPr>
          <w:color w:val="000000" w:themeColor="text1"/>
        </w:rPr>
        <w:t>GluRIII</w:t>
      </w:r>
      <w:proofErr w:type="spellEnd"/>
      <w:r w:rsidR="008A3D36" w:rsidRPr="00FF6AFD">
        <w:rPr>
          <w:color w:val="000000" w:themeColor="text1"/>
        </w:rPr>
        <w:t>) (</w:t>
      </w:r>
      <w:r w:rsidR="008A3D36" w:rsidRPr="00FF6AFD">
        <w:rPr>
          <w:b/>
          <w:bCs/>
          <w:color w:val="000000" w:themeColor="text1"/>
        </w:rPr>
        <w:t>T</w:t>
      </w:r>
      <w:r w:rsidR="008A3D36" w:rsidRPr="00FF6AFD">
        <w:rPr>
          <w:color w:val="000000" w:themeColor="text1"/>
        </w:rPr>
        <w:t>) co-stained with HRP (</w:t>
      </w:r>
      <w:r w:rsidR="008A3D36" w:rsidRPr="00FF6AFD">
        <w:rPr>
          <w:b/>
          <w:bCs/>
          <w:color w:val="000000" w:themeColor="text1"/>
        </w:rPr>
        <w:t>S</w:t>
      </w:r>
      <w:r w:rsidR="008A3D36" w:rsidRPr="00FF6AFD">
        <w:rPr>
          <w:color w:val="000000" w:themeColor="text1"/>
        </w:rPr>
        <w:t>).</w:t>
      </w:r>
      <w:r w:rsidR="00414DCF">
        <w:rPr>
          <w:color w:val="000000" w:themeColor="text1"/>
        </w:rPr>
        <w:t xml:space="preserve"> </w:t>
      </w:r>
      <w:r w:rsidR="008A3D36" w:rsidRPr="00FF6AFD">
        <w:rPr>
          <w:color w:val="000000" w:themeColor="text1"/>
        </w:rPr>
        <w:t>The co-staining demonstrates the utility of these markers (</w:t>
      </w:r>
      <w:r w:rsidR="008A3D36" w:rsidRPr="00FF6AFD">
        <w:rPr>
          <w:b/>
          <w:bCs/>
          <w:color w:val="000000" w:themeColor="text1"/>
        </w:rPr>
        <w:t>U</w:t>
      </w:r>
      <w:r w:rsidR="008A3D36" w:rsidRPr="00FF6AFD">
        <w:rPr>
          <w:color w:val="000000" w:themeColor="text1"/>
        </w:rPr>
        <w:t>).</w:t>
      </w:r>
      <w:r w:rsidR="00414DCF">
        <w:rPr>
          <w:color w:val="000000" w:themeColor="text1"/>
        </w:rPr>
        <w:t xml:space="preserve"> </w:t>
      </w:r>
      <w:r w:rsidR="008A3D36" w:rsidRPr="00FF6AFD">
        <w:rPr>
          <w:color w:val="000000" w:themeColor="text1"/>
        </w:rPr>
        <w:t>At higher magnification the representative images exemplify the localization (</w:t>
      </w:r>
      <w:r w:rsidR="008A3D36" w:rsidRPr="00FF6AFD">
        <w:rPr>
          <w:b/>
          <w:bCs/>
          <w:color w:val="000000" w:themeColor="text1"/>
        </w:rPr>
        <w:t>X</w:t>
      </w:r>
      <w:r w:rsidR="008A3D36" w:rsidRPr="00FF6AFD">
        <w:rPr>
          <w:color w:val="000000" w:themeColor="text1"/>
        </w:rPr>
        <w:t xml:space="preserve">) of </w:t>
      </w:r>
      <w:proofErr w:type="spellStart"/>
      <w:r w:rsidR="008A3D36" w:rsidRPr="00FF6AFD">
        <w:rPr>
          <w:color w:val="000000" w:themeColor="text1"/>
        </w:rPr>
        <w:t>GluRIII</w:t>
      </w:r>
      <w:proofErr w:type="spellEnd"/>
      <w:r w:rsidR="008A3D36" w:rsidRPr="00FF6AFD">
        <w:rPr>
          <w:color w:val="000000" w:themeColor="text1"/>
        </w:rPr>
        <w:t xml:space="preserve"> (</w:t>
      </w:r>
      <w:r w:rsidR="008A3D36" w:rsidRPr="00FF6AFD">
        <w:rPr>
          <w:b/>
          <w:bCs/>
          <w:color w:val="000000" w:themeColor="text1"/>
        </w:rPr>
        <w:t>W</w:t>
      </w:r>
      <w:r w:rsidR="008A3D36" w:rsidRPr="00FF6AFD">
        <w:rPr>
          <w:color w:val="000000" w:themeColor="text1"/>
        </w:rPr>
        <w:t>) and HRP (</w:t>
      </w:r>
      <w:r w:rsidR="008A3D36" w:rsidRPr="00FF6AFD">
        <w:rPr>
          <w:b/>
          <w:bCs/>
          <w:color w:val="000000" w:themeColor="text1"/>
        </w:rPr>
        <w:t>V</w:t>
      </w:r>
      <w:r w:rsidR="008A3D36" w:rsidRPr="00FF6AFD">
        <w:rPr>
          <w:color w:val="000000" w:themeColor="text1"/>
        </w:rPr>
        <w:t>) to the postsynaptic muscle tissue and the presynaptic terminals, respectively.</w:t>
      </w:r>
      <w:r w:rsidR="00414DCF">
        <w:rPr>
          <w:color w:val="000000" w:themeColor="text1"/>
        </w:rPr>
        <w:t xml:space="preserve"> </w:t>
      </w:r>
      <w:r w:rsidR="008A3D36" w:rsidRPr="00FF6AFD">
        <w:rPr>
          <w:color w:val="000000" w:themeColor="text1"/>
        </w:rPr>
        <w:t>Scale bar</w:t>
      </w:r>
      <w:r w:rsidR="000E00A6" w:rsidRPr="00FF6AFD">
        <w:rPr>
          <w:color w:val="000000" w:themeColor="text1"/>
        </w:rPr>
        <w:t xml:space="preserve"> for</w:t>
      </w:r>
      <w:r w:rsidR="000E00A6" w:rsidRPr="00CF1AF3">
        <w:rPr>
          <w:color w:val="000000" w:themeColor="text1"/>
        </w:rPr>
        <w:t xml:space="preserve"> </w:t>
      </w:r>
      <w:r w:rsidR="00CF1AF3" w:rsidRPr="00CF1AF3">
        <w:rPr>
          <w:color w:val="000000" w:themeColor="text1"/>
        </w:rPr>
        <w:t xml:space="preserve">panels </w:t>
      </w:r>
      <w:r w:rsidR="000E00A6" w:rsidRPr="00CF1AF3">
        <w:rPr>
          <w:color w:val="000000" w:themeColor="text1"/>
        </w:rPr>
        <w:lastRenderedPageBreak/>
        <w:t>A</w:t>
      </w:r>
      <w:r w:rsidR="00CF1AF3" w:rsidRPr="00CF1AF3">
        <w:rPr>
          <w:color w:val="000000" w:themeColor="text1"/>
        </w:rPr>
        <w:t>‒</w:t>
      </w:r>
      <w:r w:rsidR="000E00A6" w:rsidRPr="00CF1AF3">
        <w:rPr>
          <w:color w:val="000000" w:themeColor="text1"/>
        </w:rPr>
        <w:t>C, G</w:t>
      </w:r>
      <w:r w:rsidR="00CF1AF3" w:rsidRPr="00CF1AF3">
        <w:rPr>
          <w:color w:val="000000" w:themeColor="text1"/>
        </w:rPr>
        <w:t>-</w:t>
      </w:r>
      <w:r w:rsidR="000E00A6" w:rsidRPr="00CF1AF3">
        <w:rPr>
          <w:color w:val="000000" w:themeColor="text1"/>
        </w:rPr>
        <w:t>I, M</w:t>
      </w:r>
      <w:r w:rsidR="00CF1AF3" w:rsidRPr="00CF1AF3">
        <w:rPr>
          <w:color w:val="000000" w:themeColor="text1"/>
        </w:rPr>
        <w:t>‒</w:t>
      </w:r>
      <w:r w:rsidR="000E00A6" w:rsidRPr="00CF1AF3">
        <w:rPr>
          <w:color w:val="000000" w:themeColor="text1"/>
        </w:rPr>
        <w:t>O, S</w:t>
      </w:r>
      <w:r w:rsidR="00CF1AF3" w:rsidRPr="00CF1AF3">
        <w:rPr>
          <w:color w:val="000000" w:themeColor="text1"/>
        </w:rPr>
        <w:t>‒</w:t>
      </w:r>
      <w:r w:rsidR="000E00A6" w:rsidRPr="00CF1AF3">
        <w:rPr>
          <w:color w:val="000000" w:themeColor="text1"/>
        </w:rPr>
        <w:t xml:space="preserve">U </w:t>
      </w:r>
      <w:r w:rsidR="008A3D36" w:rsidRPr="00CF1AF3">
        <w:rPr>
          <w:color w:val="000000" w:themeColor="text1"/>
        </w:rPr>
        <w:t>represent</w:t>
      </w:r>
      <w:r w:rsidR="008A3D36" w:rsidRPr="00FF6AFD">
        <w:rPr>
          <w:color w:val="000000" w:themeColor="text1"/>
        </w:rPr>
        <w:t xml:space="preserve"> 20</w:t>
      </w:r>
      <w:r w:rsidR="00CF1AF3">
        <w:rPr>
          <w:color w:val="000000" w:themeColor="text1"/>
        </w:rPr>
        <w:t xml:space="preserve"> </w:t>
      </w:r>
      <w:r w:rsidR="008A3D36" w:rsidRPr="00FF6AFD">
        <w:rPr>
          <w:color w:val="000000" w:themeColor="text1"/>
        </w:rPr>
        <w:t>µ</w:t>
      </w:r>
      <w:r w:rsidR="00CF1AF3">
        <w:rPr>
          <w:color w:val="000000" w:themeColor="text1"/>
        </w:rPr>
        <w:t>m</w:t>
      </w:r>
      <w:r w:rsidR="00E804F1" w:rsidRPr="00FF6AFD">
        <w:rPr>
          <w:color w:val="000000" w:themeColor="text1"/>
        </w:rPr>
        <w:t xml:space="preserve"> at 63</w:t>
      </w:r>
      <w:r w:rsidR="00CF1AF3">
        <w:rPr>
          <w:color w:val="000000" w:themeColor="text1"/>
        </w:rPr>
        <w:t>x</w:t>
      </w:r>
      <w:r w:rsidR="00E804F1" w:rsidRPr="00FF6AFD">
        <w:rPr>
          <w:color w:val="000000" w:themeColor="text1"/>
        </w:rPr>
        <w:t xml:space="preserve"> magnification</w:t>
      </w:r>
      <w:r w:rsidR="000E00A6" w:rsidRPr="00FF6AFD">
        <w:rPr>
          <w:color w:val="000000" w:themeColor="text1"/>
        </w:rPr>
        <w:t>.</w:t>
      </w:r>
      <w:r w:rsidR="00414DCF">
        <w:rPr>
          <w:color w:val="000000" w:themeColor="text1"/>
        </w:rPr>
        <w:t xml:space="preserve"> </w:t>
      </w:r>
      <w:r w:rsidR="000E00A6" w:rsidRPr="00FF6AFD">
        <w:rPr>
          <w:color w:val="000000" w:themeColor="text1"/>
        </w:rPr>
        <w:t xml:space="preserve">Scale bar for </w:t>
      </w:r>
      <w:r w:rsidR="00CF1AF3">
        <w:rPr>
          <w:color w:val="000000" w:themeColor="text1"/>
        </w:rPr>
        <w:t xml:space="preserve">panels </w:t>
      </w:r>
      <w:r w:rsidR="00E804F1" w:rsidRPr="00CF1AF3">
        <w:rPr>
          <w:color w:val="000000" w:themeColor="text1"/>
        </w:rPr>
        <w:t>D</w:t>
      </w:r>
      <w:r w:rsidR="00CF1AF3" w:rsidRPr="00CF1AF3">
        <w:rPr>
          <w:color w:val="000000" w:themeColor="text1"/>
        </w:rPr>
        <w:t>‒</w:t>
      </w:r>
      <w:r w:rsidR="00E804F1" w:rsidRPr="00CF1AF3">
        <w:rPr>
          <w:color w:val="000000" w:themeColor="text1"/>
        </w:rPr>
        <w:t>F, 2J-2L, 2P-2R, and</w:t>
      </w:r>
      <w:r w:rsidR="00414DCF" w:rsidRPr="00CF1AF3">
        <w:rPr>
          <w:color w:val="000000" w:themeColor="text1"/>
        </w:rPr>
        <w:t xml:space="preserve"> </w:t>
      </w:r>
      <w:r w:rsidR="00E804F1" w:rsidRPr="00CF1AF3">
        <w:rPr>
          <w:color w:val="000000" w:themeColor="text1"/>
        </w:rPr>
        <w:t xml:space="preserve">2V-2X </w:t>
      </w:r>
      <w:r w:rsidR="00E804F1" w:rsidRPr="00FF6AFD">
        <w:rPr>
          <w:color w:val="000000" w:themeColor="text1"/>
        </w:rPr>
        <w:t xml:space="preserve">represent </w:t>
      </w:r>
      <w:r w:rsidR="008A3D36" w:rsidRPr="00FF6AFD">
        <w:rPr>
          <w:color w:val="000000" w:themeColor="text1"/>
        </w:rPr>
        <w:t>10</w:t>
      </w:r>
      <w:r w:rsidR="00CF1AF3">
        <w:rPr>
          <w:color w:val="000000" w:themeColor="text1"/>
        </w:rPr>
        <w:t xml:space="preserve"> </w:t>
      </w:r>
      <w:r w:rsidR="008A3D36" w:rsidRPr="00FF6AFD">
        <w:rPr>
          <w:color w:val="000000" w:themeColor="text1"/>
        </w:rPr>
        <w:t>µ</w:t>
      </w:r>
      <w:r w:rsidR="00CF1AF3">
        <w:rPr>
          <w:color w:val="000000" w:themeColor="text1"/>
        </w:rPr>
        <w:t>m</w:t>
      </w:r>
      <w:r w:rsidR="008C7458" w:rsidRPr="00FF6AFD">
        <w:rPr>
          <w:color w:val="000000" w:themeColor="text1"/>
        </w:rPr>
        <w:t xml:space="preserve"> at 63</w:t>
      </w:r>
      <w:r w:rsidR="00CF1AF3">
        <w:rPr>
          <w:color w:val="000000" w:themeColor="text1"/>
        </w:rPr>
        <w:t>x</w:t>
      </w:r>
      <w:r w:rsidR="008C7458" w:rsidRPr="00FF6AFD">
        <w:rPr>
          <w:color w:val="000000" w:themeColor="text1"/>
        </w:rPr>
        <w:t xml:space="preserve"> magnification.</w:t>
      </w:r>
    </w:p>
    <w:p w14:paraId="4C879247" w14:textId="2B0DE36C" w:rsidR="008A3D36" w:rsidRPr="00FF6AFD" w:rsidRDefault="00414DCF" w:rsidP="00FF6AFD">
      <w:pPr>
        <w:widowControl/>
        <w:rPr>
          <w:color w:val="000000" w:themeColor="text1"/>
          <w:szCs w:val="22"/>
        </w:rPr>
      </w:pPr>
      <w:r>
        <w:rPr>
          <w:color w:val="000000" w:themeColor="text1"/>
        </w:rPr>
        <w:t xml:space="preserve"> </w:t>
      </w:r>
    </w:p>
    <w:p w14:paraId="29947BF4" w14:textId="2395AD95" w:rsidR="008A3D36" w:rsidRPr="00CF1AF3" w:rsidRDefault="008A3D36" w:rsidP="00FF6AFD">
      <w:pPr>
        <w:widowControl/>
      </w:pPr>
      <w:r w:rsidRPr="00FF6AFD">
        <w:rPr>
          <w:b/>
          <w:bCs/>
        </w:rPr>
        <w:t>Figure 3</w:t>
      </w:r>
      <w:r w:rsidR="00CF1AF3">
        <w:rPr>
          <w:b/>
          <w:bCs/>
        </w:rPr>
        <w:t>:</w:t>
      </w:r>
      <w:r w:rsidRPr="00FF6AFD">
        <w:rPr>
          <w:b/>
          <w:bCs/>
        </w:rPr>
        <w:t xml:space="preserve"> Utility of </w:t>
      </w:r>
      <w:r w:rsidR="00CF1AF3" w:rsidRPr="00FF6AFD">
        <w:rPr>
          <w:b/>
          <w:bCs/>
        </w:rPr>
        <w:t xml:space="preserve">liquid nitrogen </w:t>
      </w:r>
      <w:r w:rsidRPr="00FF6AFD">
        <w:rPr>
          <w:b/>
          <w:bCs/>
        </w:rPr>
        <w:t xml:space="preserve">for DLM </w:t>
      </w:r>
      <w:r w:rsidR="00CF1AF3" w:rsidRPr="00FF6AFD">
        <w:rPr>
          <w:b/>
          <w:bCs/>
        </w:rPr>
        <w:t>d</w:t>
      </w:r>
      <w:r w:rsidRPr="00FF6AFD">
        <w:rPr>
          <w:b/>
          <w:bCs/>
        </w:rPr>
        <w:t>issections.</w:t>
      </w:r>
      <w:r w:rsidRPr="00FF6AFD">
        <w:t xml:space="preserve"> To demonstrate the</w:t>
      </w:r>
      <w:r w:rsidR="00A0133B" w:rsidRPr="00FF6AFD">
        <w:t xml:space="preserve"> </w:t>
      </w:r>
      <w:r w:rsidR="008C4AA4" w:rsidRPr="00FF6AFD">
        <w:t>utility</w:t>
      </w:r>
      <w:r w:rsidRPr="00FF6AFD">
        <w:t xml:space="preserve"> of liquid nitrogen for the DLM dissections</w:t>
      </w:r>
      <w:r w:rsidR="008C4AA4" w:rsidRPr="00FF6AFD">
        <w:t>,</w:t>
      </w:r>
      <w:r w:rsidRPr="00FF6AFD">
        <w:t xml:space="preserve"> we show a comparison of day 21 WT flies with and without liquid nitrogen from muscle fiber C.</w:t>
      </w:r>
      <w:r w:rsidR="00414DCF">
        <w:t xml:space="preserve"> </w:t>
      </w:r>
      <w:r w:rsidRPr="00FF6AFD">
        <w:t>With liquid nitrogen</w:t>
      </w:r>
      <w:r w:rsidR="00CF1AF3">
        <w:t>,</w:t>
      </w:r>
      <w:r w:rsidRPr="00FF6AFD">
        <w:t xml:space="preserve"> </w:t>
      </w:r>
      <w:r w:rsidR="00B068E4" w:rsidRPr="00FF6AFD">
        <w:t>P</w:t>
      </w:r>
      <w:r w:rsidRPr="00FF6AFD">
        <w:t>halloidin (</w:t>
      </w:r>
      <w:r w:rsidRPr="00FF6AFD">
        <w:rPr>
          <w:b/>
          <w:bCs/>
        </w:rPr>
        <w:t>B</w:t>
      </w:r>
      <w:r w:rsidRPr="00FF6AFD">
        <w:t>) remains intact and does not compromise the HRP staining (</w:t>
      </w:r>
      <w:r w:rsidRPr="00FF6AFD">
        <w:rPr>
          <w:b/>
          <w:bCs/>
        </w:rPr>
        <w:t>A</w:t>
      </w:r>
      <w:r w:rsidR="00CF1AF3" w:rsidRPr="00CF1AF3">
        <w:t>,</w:t>
      </w:r>
      <w:r w:rsidR="00CF1AF3">
        <w:rPr>
          <w:b/>
          <w:bCs/>
        </w:rPr>
        <w:t xml:space="preserve"> </w:t>
      </w:r>
      <w:r w:rsidRPr="00FF6AFD">
        <w:rPr>
          <w:b/>
          <w:bCs/>
        </w:rPr>
        <w:t>C</w:t>
      </w:r>
      <w:r w:rsidRPr="00FF6AFD">
        <w:t>). Without liquid nitrogen</w:t>
      </w:r>
      <w:r w:rsidR="00CF1AF3">
        <w:t xml:space="preserve">, </w:t>
      </w:r>
      <w:r w:rsidRPr="00FF6AFD">
        <w:t xml:space="preserve">muscle tissue becomes stringy and difficult to bisect </w:t>
      </w:r>
      <w:r w:rsidR="00CF1AF3">
        <w:t>(</w:t>
      </w:r>
      <w:r w:rsidRPr="00FF6AFD">
        <w:rPr>
          <w:b/>
          <w:bCs/>
        </w:rPr>
        <w:t>E</w:t>
      </w:r>
      <w:r w:rsidRPr="00FF6AFD">
        <w:t xml:space="preserve">) and HRP staining </w:t>
      </w:r>
      <w:r w:rsidR="00CF1AF3" w:rsidRPr="00CF1AF3">
        <w:t>(</w:t>
      </w:r>
      <w:r w:rsidRPr="00FF6AFD">
        <w:rPr>
          <w:b/>
          <w:bCs/>
        </w:rPr>
        <w:t>D</w:t>
      </w:r>
      <w:r w:rsidR="00CF1AF3" w:rsidRPr="00CF1AF3">
        <w:t>,</w:t>
      </w:r>
      <w:r w:rsidR="00CF1AF3">
        <w:rPr>
          <w:b/>
          <w:bCs/>
        </w:rPr>
        <w:t xml:space="preserve"> </w:t>
      </w:r>
      <w:r w:rsidRPr="00FF6AFD">
        <w:rPr>
          <w:b/>
          <w:bCs/>
        </w:rPr>
        <w:t>F</w:t>
      </w:r>
      <w:r w:rsidRPr="00FF6AFD">
        <w:t>) becomes compromised due to technical error.</w:t>
      </w:r>
      <w:r w:rsidR="00FB1583" w:rsidRPr="00FF6AFD">
        <w:t xml:space="preserve"> White arrow</w:t>
      </w:r>
      <w:r w:rsidR="00A0133B" w:rsidRPr="00FF6AFD">
        <w:t>s</w:t>
      </w:r>
      <w:r w:rsidR="00FB1583" w:rsidRPr="00FF6AFD">
        <w:t xml:space="preserve"> show an area of no muscle damage in with liquid nitrogen (</w:t>
      </w:r>
      <w:r w:rsidR="00FB1583" w:rsidRPr="00FF6AFD">
        <w:rPr>
          <w:b/>
          <w:bCs/>
        </w:rPr>
        <w:t>B</w:t>
      </w:r>
      <w:r w:rsidR="00FB1583" w:rsidRPr="00FF6AFD">
        <w:t>) and damaged muscle tissue (</w:t>
      </w:r>
      <w:r w:rsidR="00A0133B" w:rsidRPr="00FF6AFD">
        <w:rPr>
          <w:b/>
          <w:bCs/>
        </w:rPr>
        <w:t>E</w:t>
      </w:r>
      <w:r w:rsidR="00A0133B" w:rsidRPr="00FF6AFD">
        <w:t>).</w:t>
      </w:r>
      <w:r w:rsidRPr="00FF6AFD">
        <w:t xml:space="preserve"> Scale bar</w:t>
      </w:r>
      <w:r w:rsidR="00CF1AF3">
        <w:t xml:space="preserve"> </w:t>
      </w:r>
      <w:r w:rsidRPr="00FF6AFD">
        <w:t>=</w:t>
      </w:r>
      <w:r w:rsidR="00CF1AF3">
        <w:t xml:space="preserve"> </w:t>
      </w:r>
      <w:r w:rsidRPr="00FF6AFD">
        <w:t xml:space="preserve">20 </w:t>
      </w:r>
      <w:r w:rsidRPr="00FF6AFD">
        <w:rPr>
          <w:color w:val="000000" w:themeColor="text1"/>
        </w:rPr>
        <w:t>µ</w:t>
      </w:r>
      <w:r w:rsidR="00CF1AF3">
        <w:rPr>
          <w:color w:val="000000" w:themeColor="text1"/>
        </w:rPr>
        <w:t>m</w:t>
      </w:r>
      <w:r w:rsidRPr="00FF6AFD">
        <w:rPr>
          <w:color w:val="000000" w:themeColor="text1"/>
        </w:rPr>
        <w:t xml:space="preserve"> at 63</w:t>
      </w:r>
      <w:r w:rsidR="00CF1AF3">
        <w:rPr>
          <w:color w:val="000000" w:themeColor="text1"/>
        </w:rPr>
        <w:t>x</w:t>
      </w:r>
      <w:r w:rsidRPr="00FF6AFD">
        <w:rPr>
          <w:color w:val="000000" w:themeColor="text1"/>
        </w:rPr>
        <w:t xml:space="preserve"> magnification.</w:t>
      </w:r>
      <w:r w:rsidR="00414DCF">
        <w:rPr>
          <w:color w:val="000000" w:themeColor="text1"/>
        </w:rPr>
        <w:t xml:space="preserve"> </w:t>
      </w:r>
    </w:p>
    <w:bookmarkEnd w:id="0"/>
    <w:p w14:paraId="287B2E42" w14:textId="0A4766A8" w:rsidR="00E11AE4" w:rsidRPr="00FF6AFD" w:rsidRDefault="008C014D" w:rsidP="00FF6AFD">
      <w:pPr>
        <w:widowControl/>
        <w:rPr>
          <w:color w:val="auto"/>
        </w:rPr>
      </w:pPr>
      <w:r>
        <w:rPr>
          <w:color w:val="auto"/>
        </w:rPr>
        <w:t xml:space="preserve"> </w:t>
      </w:r>
    </w:p>
    <w:p w14:paraId="64B8CF78" w14:textId="6DF935C4" w:rsidR="006305D7" w:rsidRPr="00FF6AFD" w:rsidRDefault="006305D7" w:rsidP="00FF6AFD">
      <w:pPr>
        <w:widowControl/>
        <w:rPr>
          <w:b/>
          <w:color w:val="auto"/>
        </w:rPr>
      </w:pPr>
      <w:r w:rsidRPr="00FF6AFD">
        <w:rPr>
          <w:b/>
          <w:color w:val="auto"/>
        </w:rPr>
        <w:t>DISCUSSION</w:t>
      </w:r>
      <w:r w:rsidRPr="00FF6AFD">
        <w:rPr>
          <w:b/>
          <w:bCs/>
          <w:color w:val="auto"/>
        </w:rPr>
        <w:t xml:space="preserve">: </w:t>
      </w:r>
    </w:p>
    <w:p w14:paraId="466D8A4D" w14:textId="2398D374" w:rsidR="007A38F8" w:rsidRDefault="00C01A8F" w:rsidP="00FF6AFD">
      <w:pPr>
        <w:widowControl/>
        <w:rPr>
          <w:color w:val="auto"/>
        </w:rPr>
      </w:pPr>
      <w:r w:rsidRPr="00FF6AFD">
        <w:rPr>
          <w:color w:val="auto"/>
        </w:rPr>
        <w:t>Using the methods described in this protocol</w:t>
      </w:r>
      <w:r w:rsidR="00CF1AF3">
        <w:rPr>
          <w:color w:val="auto"/>
        </w:rPr>
        <w:t>,</w:t>
      </w:r>
      <w:r w:rsidRPr="00FF6AFD">
        <w:rPr>
          <w:color w:val="auto"/>
        </w:rPr>
        <w:t xml:space="preserve"> we provide a </w:t>
      </w:r>
      <w:r w:rsidR="00AD2BF3" w:rsidRPr="00FF6AFD">
        <w:rPr>
          <w:color w:val="auto"/>
        </w:rPr>
        <w:t>straightforward</w:t>
      </w:r>
      <w:r w:rsidRPr="00FF6AFD">
        <w:rPr>
          <w:color w:val="auto"/>
        </w:rPr>
        <w:t xml:space="preserve"> </w:t>
      </w:r>
      <w:r w:rsidR="00B068E4" w:rsidRPr="00FF6AFD">
        <w:rPr>
          <w:color w:val="auto"/>
        </w:rPr>
        <w:t xml:space="preserve">approach </w:t>
      </w:r>
      <w:r w:rsidRPr="00FF6AFD">
        <w:rPr>
          <w:color w:val="auto"/>
        </w:rPr>
        <w:t xml:space="preserve">for dissection </w:t>
      </w:r>
      <w:r w:rsidR="002F4196" w:rsidRPr="00FF6AFD">
        <w:rPr>
          <w:color w:val="auto"/>
        </w:rPr>
        <w:t xml:space="preserve">of </w:t>
      </w:r>
      <w:r w:rsidRPr="00FF6AFD">
        <w:rPr>
          <w:color w:val="auto"/>
        </w:rPr>
        <w:t xml:space="preserve">the DLM tissue </w:t>
      </w:r>
      <w:r w:rsidR="00A802C4" w:rsidRPr="00FF6AFD">
        <w:rPr>
          <w:color w:val="auto"/>
        </w:rPr>
        <w:t xml:space="preserve">and demonstrate how this can be applied </w:t>
      </w:r>
      <w:r w:rsidRPr="00FF6AFD">
        <w:rPr>
          <w:color w:val="auto"/>
        </w:rPr>
        <w:t xml:space="preserve">to assess synaptic integrity </w:t>
      </w:r>
      <w:r w:rsidR="00A802C4" w:rsidRPr="00FF6AFD">
        <w:rPr>
          <w:color w:val="auto"/>
        </w:rPr>
        <w:t>through structural staining and synaptic markers i</w:t>
      </w:r>
      <w:r w:rsidRPr="00FF6AFD">
        <w:rPr>
          <w:color w:val="auto"/>
        </w:rPr>
        <w:t xml:space="preserve">n adult </w:t>
      </w:r>
      <w:r w:rsidRPr="00FF6AFD">
        <w:rPr>
          <w:i/>
          <w:iCs/>
          <w:color w:val="auto"/>
        </w:rPr>
        <w:t>Drosophila</w:t>
      </w:r>
      <w:r w:rsidR="007A38F8" w:rsidRPr="00FF6AFD">
        <w:rPr>
          <w:i/>
          <w:iCs/>
          <w:color w:val="auto"/>
        </w:rPr>
        <w:t>.</w:t>
      </w:r>
      <w:r w:rsidR="00414DCF">
        <w:rPr>
          <w:color w:val="auto"/>
        </w:rPr>
        <w:t xml:space="preserve"> </w:t>
      </w:r>
      <w:r w:rsidR="007A38F8" w:rsidRPr="00FF6AFD">
        <w:rPr>
          <w:color w:val="auto"/>
        </w:rPr>
        <w:t>One critical step in the protocol that makes the DLM tissue easier to dissect is the flash freezing with liquid nitrogen.</w:t>
      </w:r>
      <w:r w:rsidR="00414DCF">
        <w:rPr>
          <w:color w:val="auto"/>
        </w:rPr>
        <w:t xml:space="preserve"> </w:t>
      </w:r>
      <w:r w:rsidR="007A38F8" w:rsidRPr="00FF6AFD">
        <w:rPr>
          <w:color w:val="auto"/>
        </w:rPr>
        <w:t>Without this step, the tissue is less fi</w:t>
      </w:r>
      <w:r w:rsidR="002F4196" w:rsidRPr="00FF6AFD">
        <w:rPr>
          <w:color w:val="auto"/>
        </w:rPr>
        <w:t>rm and more difficult to cut precisely</w:t>
      </w:r>
      <w:r w:rsidR="00254C3E" w:rsidRPr="00FF6AFD">
        <w:rPr>
          <w:color w:val="auto"/>
        </w:rPr>
        <w:t xml:space="preserve"> as observed in </w:t>
      </w:r>
      <w:r w:rsidR="00254C3E" w:rsidRPr="00FF6AFD">
        <w:rPr>
          <w:b/>
          <w:bCs/>
          <w:color w:val="auto"/>
        </w:rPr>
        <w:t>Figure 3</w:t>
      </w:r>
      <w:r w:rsidR="00254C3E" w:rsidRPr="00FF6AFD">
        <w:rPr>
          <w:color w:val="auto"/>
        </w:rPr>
        <w:t>.</w:t>
      </w:r>
      <w:r w:rsidR="00414DCF">
        <w:rPr>
          <w:color w:val="auto"/>
        </w:rPr>
        <w:t xml:space="preserve"> </w:t>
      </w:r>
      <w:r w:rsidR="00D87320" w:rsidRPr="00FF6AFD">
        <w:rPr>
          <w:color w:val="auto"/>
        </w:rPr>
        <w:t>This protocol builds upon previous dissection methods to allow the preservation of both motor neurons and muscle tissue</w:t>
      </w:r>
      <w:r w:rsidR="00D87320" w:rsidRPr="00FF6AFD">
        <w:rPr>
          <w:color w:val="auto"/>
        </w:rPr>
        <w:fldChar w:fldCharType="begin">
          <w:fldData xml:space="preserve">PEVuZE5vdGU+PENpdGU+PEF1dGhvcj5IdW50PC9BdXRob3I+PFllYXI+MjAxMzwvWWVhcj48UmVj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</w:fldData>
        </w:fldChar>
      </w:r>
      <w:r w:rsidR="00D87320" w:rsidRPr="00FF6AFD">
        <w:rPr>
          <w:color w:val="auto"/>
        </w:rPr>
        <w:instrText xml:space="preserve"> ADDIN EN.CITE </w:instrText>
      </w:r>
      <w:r w:rsidR="00D87320" w:rsidRPr="00FF6AFD">
        <w:rPr>
          <w:color w:val="auto"/>
        </w:rPr>
        <w:fldChar w:fldCharType="begin">
          <w:fldData xml:space="preserve">PEVuZE5vdGU+PENpdGU+PEF1dGhvcj5IdW50PC9BdXRob3I+PFllYXI+MjAxMzwvWWVhcj48UmVj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</w:fldData>
        </w:fldChar>
      </w:r>
      <w:r w:rsidR="00D87320" w:rsidRPr="00FF6AFD">
        <w:rPr>
          <w:color w:val="auto"/>
        </w:rPr>
        <w:instrText xml:space="preserve"> ADDIN EN.CITE.DATA </w:instrText>
      </w:r>
      <w:r w:rsidR="00D87320" w:rsidRPr="00FF6AFD">
        <w:rPr>
          <w:color w:val="auto"/>
        </w:rPr>
      </w:r>
      <w:r w:rsidR="00D87320" w:rsidRPr="00FF6AFD">
        <w:rPr>
          <w:color w:val="auto"/>
        </w:rPr>
        <w:fldChar w:fldCharType="end"/>
      </w:r>
      <w:r w:rsidR="00D87320" w:rsidRPr="00FF6AFD">
        <w:rPr>
          <w:color w:val="auto"/>
        </w:rPr>
      </w:r>
      <w:r w:rsidR="00D87320" w:rsidRPr="00FF6AFD">
        <w:rPr>
          <w:color w:val="auto"/>
        </w:rPr>
        <w:fldChar w:fldCharType="separate"/>
      </w:r>
      <w:r w:rsidR="00D87320" w:rsidRPr="00FF6AFD">
        <w:rPr>
          <w:noProof/>
          <w:color w:val="auto"/>
          <w:vertAlign w:val="superscript"/>
        </w:rPr>
        <w:t>18-23</w:t>
      </w:r>
      <w:r w:rsidR="00D87320" w:rsidRPr="00FF6AFD">
        <w:rPr>
          <w:color w:val="auto"/>
        </w:rPr>
        <w:fldChar w:fldCharType="end"/>
      </w:r>
      <w:r w:rsidR="00D87320" w:rsidRPr="00FF6AFD">
        <w:rPr>
          <w:color w:val="auto"/>
        </w:rPr>
        <w:t>.</w:t>
      </w:r>
      <w:r w:rsidR="00414DCF">
        <w:rPr>
          <w:color w:val="auto"/>
        </w:rPr>
        <w:t xml:space="preserve"> </w:t>
      </w:r>
      <w:r w:rsidR="00D87320" w:rsidRPr="00FF6AFD">
        <w:rPr>
          <w:color w:val="auto"/>
        </w:rPr>
        <w:t>One limitation of this protocol is that</w:t>
      </w:r>
      <w:r w:rsidR="00D87320" w:rsidRPr="00FF6AFD">
        <w:rPr>
          <w:color w:val="000000" w:themeColor="text1"/>
        </w:rPr>
        <w:t xml:space="preserve"> w</w:t>
      </w:r>
      <w:r w:rsidR="007A38F8" w:rsidRPr="00FF6AFD">
        <w:rPr>
          <w:color w:val="000000" w:themeColor="text1"/>
        </w:rPr>
        <w:t>hen</w:t>
      </w:r>
      <w:r w:rsidR="007A38F8" w:rsidRPr="00FF6AFD">
        <w:rPr>
          <w:color w:val="auto"/>
        </w:rPr>
        <w:t xml:space="preserve"> making the cut down the midline for the bisection, it can be difficult to get two clean preps per thorax.</w:t>
      </w:r>
      <w:r w:rsidR="00414DCF">
        <w:rPr>
          <w:color w:val="auto"/>
        </w:rPr>
        <w:t xml:space="preserve"> </w:t>
      </w:r>
      <w:r w:rsidR="00D87320" w:rsidRPr="00FF6AFD">
        <w:rPr>
          <w:color w:val="auto"/>
        </w:rPr>
        <w:t xml:space="preserve">One way to </w:t>
      </w:r>
      <w:r w:rsidR="00CF1AF3">
        <w:rPr>
          <w:color w:val="auto"/>
        </w:rPr>
        <w:t>e</w:t>
      </w:r>
      <w:r w:rsidR="00D87320" w:rsidRPr="00FF6AFD">
        <w:rPr>
          <w:color w:val="auto"/>
        </w:rPr>
        <w:t>nsure at least one hemithorax per fly</w:t>
      </w:r>
      <w:r w:rsidR="007A38F8" w:rsidRPr="00FF6AFD">
        <w:rPr>
          <w:color w:val="auto"/>
        </w:rPr>
        <w:t>, you can purposely cut off to one side of the thorax to get one clean prep.</w:t>
      </w:r>
      <w:r w:rsidR="00414DCF">
        <w:rPr>
          <w:color w:val="auto"/>
        </w:rPr>
        <w:t xml:space="preserve"> </w:t>
      </w:r>
      <w:r w:rsidR="007A38F8" w:rsidRPr="00FF6AFD">
        <w:rPr>
          <w:color w:val="auto"/>
        </w:rPr>
        <w:t xml:space="preserve">With this modification, </w:t>
      </w:r>
      <w:r w:rsidR="00CF1AF3">
        <w:rPr>
          <w:color w:val="auto"/>
        </w:rPr>
        <w:t>one</w:t>
      </w:r>
      <w:r w:rsidR="007A38F8" w:rsidRPr="00FF6AFD">
        <w:rPr>
          <w:color w:val="auto"/>
        </w:rPr>
        <w:t xml:space="preserve"> may also need to remove additional excess tissue from the cut to clean up the sample with the blade breaker.</w:t>
      </w:r>
      <w:r w:rsidR="00414DCF">
        <w:rPr>
          <w:color w:val="auto"/>
        </w:rPr>
        <w:t xml:space="preserve"> </w:t>
      </w:r>
      <w:r w:rsidR="00D87320" w:rsidRPr="00FF6AFD">
        <w:rPr>
          <w:color w:val="auto"/>
        </w:rPr>
        <w:t>For those new to this technique, with continued practice, accuracy of the bisection will increase.</w:t>
      </w:r>
      <w:r w:rsidR="00414DCF">
        <w:rPr>
          <w:color w:val="auto"/>
        </w:rPr>
        <w:t xml:space="preserve"> </w:t>
      </w:r>
    </w:p>
    <w:p w14:paraId="0A5E3990" w14:textId="77777777" w:rsidR="00414DCF" w:rsidRPr="00FF6AFD" w:rsidRDefault="00414DCF" w:rsidP="00FF6AFD">
      <w:pPr>
        <w:widowControl/>
        <w:rPr>
          <w:color w:val="auto"/>
        </w:rPr>
      </w:pPr>
    </w:p>
    <w:p w14:paraId="15F02850" w14:textId="2EA49303" w:rsidR="00900593" w:rsidRDefault="007A38F8" w:rsidP="00FF6AFD">
      <w:pPr>
        <w:widowControl/>
        <w:rPr>
          <w:color w:val="auto"/>
        </w:rPr>
      </w:pPr>
      <w:r w:rsidRPr="00FF6AFD">
        <w:rPr>
          <w:color w:val="auto"/>
        </w:rPr>
        <w:t xml:space="preserve">The method described here allows </w:t>
      </w:r>
      <w:r w:rsidR="002B0B66" w:rsidRPr="00FF6AFD">
        <w:rPr>
          <w:color w:val="auto"/>
        </w:rPr>
        <w:t>researchers to easily assess structural integrity of adult DLM</w:t>
      </w:r>
      <w:r w:rsidR="00A12B0E" w:rsidRPr="00FF6AFD">
        <w:rPr>
          <w:color w:val="auto"/>
        </w:rPr>
        <w:t xml:space="preserve"> NMJs</w:t>
      </w:r>
      <w:r w:rsidR="002B0B66" w:rsidRPr="00FF6AFD">
        <w:rPr>
          <w:color w:val="auto"/>
        </w:rPr>
        <w:t xml:space="preserve"> at any time throughout their lifespan.</w:t>
      </w:r>
      <w:r w:rsidR="00414DCF">
        <w:rPr>
          <w:color w:val="auto"/>
        </w:rPr>
        <w:t xml:space="preserve"> </w:t>
      </w:r>
      <w:r w:rsidR="0077612E" w:rsidRPr="00FF6AFD">
        <w:rPr>
          <w:color w:val="auto"/>
        </w:rPr>
        <w:t>A major advantage of this protocol is the ability to access synaptic integrity in neurodegenerative disease models by using synaptic markers.</w:t>
      </w:r>
      <w:r w:rsidR="00414DCF">
        <w:rPr>
          <w:color w:val="auto"/>
        </w:rPr>
        <w:t xml:space="preserve"> </w:t>
      </w:r>
      <w:r w:rsidR="0077612E" w:rsidRPr="00FF6AFD">
        <w:rPr>
          <w:color w:val="auto"/>
        </w:rPr>
        <w:t>We demonstrate that this application can help visualize changes in gross morphology with structural staining (</w:t>
      </w:r>
      <w:r w:rsidR="0077612E" w:rsidRPr="00FF6AFD">
        <w:rPr>
          <w:b/>
          <w:bCs/>
          <w:color w:val="auto"/>
        </w:rPr>
        <w:t xml:space="preserve">Figure </w:t>
      </w:r>
      <w:r w:rsidR="0061245E">
        <w:rPr>
          <w:b/>
          <w:bCs/>
          <w:color w:val="auto"/>
        </w:rPr>
        <w:t>1</w:t>
      </w:r>
      <w:r w:rsidR="0077612E" w:rsidRPr="00FF6AFD">
        <w:rPr>
          <w:b/>
          <w:bCs/>
          <w:color w:val="auto"/>
        </w:rPr>
        <w:t>C</w:t>
      </w:r>
      <w:r w:rsidR="0061245E" w:rsidRPr="0061245E">
        <w:rPr>
          <w:b/>
          <w:bCs/>
          <w:color w:val="auto"/>
        </w:rPr>
        <w:t>‒</w:t>
      </w:r>
      <w:r w:rsidR="0077612E" w:rsidRPr="00FF6AFD">
        <w:rPr>
          <w:b/>
          <w:bCs/>
          <w:color w:val="auto"/>
        </w:rPr>
        <w:t>H</w:t>
      </w:r>
      <w:r w:rsidR="0077612E" w:rsidRPr="00FF6AFD">
        <w:rPr>
          <w:color w:val="auto"/>
        </w:rPr>
        <w:t>).</w:t>
      </w:r>
      <w:r w:rsidR="00414DCF">
        <w:rPr>
          <w:color w:val="auto"/>
        </w:rPr>
        <w:t xml:space="preserve"> </w:t>
      </w:r>
      <w:r w:rsidR="0077612E" w:rsidRPr="00FF6AFD">
        <w:rPr>
          <w:color w:val="auto"/>
        </w:rPr>
        <w:t>Additionally, synaptic integrity can be assessed with staining of presynaptic markers including but not limited to Synapsin</w:t>
      </w:r>
      <w:r w:rsidR="00A05013" w:rsidRPr="00FF6AFD">
        <w:rPr>
          <w:color w:val="auto"/>
        </w:rPr>
        <w:fldChar w:fldCharType="begin"/>
      </w:r>
      <w:r w:rsidR="000E00A6" w:rsidRPr="00FF6AFD">
        <w:rPr>
          <w:color w:val="auto"/>
        </w:rPr>
        <w:instrText xml:space="preserve"> ADDIN EN.CITE &lt;EndNote&gt;&lt;Cite&gt;&lt;Author&gt;Klagges&lt;/Author&gt;&lt;Year&gt;1996&lt;/Year&gt;&lt;RecNum&gt;43&lt;/RecNum&gt;&lt;DisplayText&gt;&lt;style face="superscript"&gt;28&lt;/style&gt;&lt;/DisplayText&gt;&lt;record&gt;&lt;rec-number&gt;43&lt;/rec-number&gt;&lt;foreign-keys&gt;&lt;key app="EN" db-id="dr5d59a0z5s9egex5r9x9rrk2avadx52s0r9" timestamp="1585691927"&gt;43&lt;/key&gt;&lt;/foreign-keys&gt;&lt;ref-type name="Journal Article"&gt;17&lt;/ref-type&gt;&lt;contributors&gt;&lt;authors&gt;&lt;author&gt;Klagges, B. R.&lt;/author&gt;&lt;author&gt;Heimbeck, G.&lt;/author&gt;&lt;author&gt;Godenschwege, T. A.&lt;/author&gt;&lt;author&gt;Hofbauer, A.&lt;/author&gt;&lt;author&gt;Pflugfelder, G. O.&lt;/author&gt;&lt;author&gt;Reifegerste, R.&lt;/author&gt;&lt;author&gt;Reisch, D.&lt;/author&gt;&lt;author&gt;Schaupp, M.&lt;/author&gt;&lt;author&gt;Buchner, S.&lt;/author&gt;&lt;author&gt;Buchner, E.&lt;/author&gt;&lt;/authors&gt;&lt;/contributors&gt;&lt;auth-address&gt;Theodor-Boveri Institut fur Biowissenschaften, Universit at W urzburg, Lehrstuhl f ur Genetik, Germany.&lt;/auth-address&gt;&lt;titles&gt;&lt;title&gt;Invertebrate synapsins: a single gene codes for several isoforms in Drosophila&lt;/title&gt;&lt;secondary-title&gt;J Neurosci&lt;/secondary-title&gt;&lt;/titles&gt;&lt;periodical&gt;&lt;full-title&gt;J Neurosci&lt;/full-title&gt;&lt;/periodical&gt;&lt;pages&gt;3154-65&lt;/pages&gt;&lt;volume&gt;16&lt;/volume&gt;&lt;number&gt;10&lt;/number&gt;&lt;edition&gt;1996/05/15&lt;/edition&gt;&lt;keywords&gt;&lt;keyword&gt;Amino Acid Sequence&lt;/keyword&gt;&lt;keyword&gt;Animals&lt;/keyword&gt;&lt;keyword&gt;Base Sequence&lt;/keyword&gt;&lt;keyword&gt;Blotting, Western&lt;/keyword&gt;&lt;keyword&gt;Cloning, Molecular&lt;/keyword&gt;&lt;keyword&gt;DNA, Complementary&lt;/keyword&gt;&lt;keyword&gt;Drosophila&lt;/keyword&gt;&lt;keyword&gt;Immunohistochemistry&lt;/keyword&gt;&lt;keyword&gt;In Situ Hybridization&lt;/keyword&gt;&lt;keyword&gt;Molecular Sequence Data&lt;/keyword&gt;&lt;keyword&gt;Synapses/*metabolism&lt;/keyword&gt;&lt;keyword&gt;Synapsins/*genetics&lt;/keyword&gt;&lt;/keywords&gt;&lt;dates&gt;&lt;year&gt;1996&lt;/year&gt;&lt;pub-dates&gt;&lt;date&gt;May 15&lt;/date&gt;&lt;/pub-dates&gt;&lt;/dates&gt;&lt;isbn&gt;0270-6474 (Print)&amp;#xD;0270-6474&lt;/isbn&gt;&lt;accession-num&gt;8627354&lt;/accession-num&gt;&lt;urls&gt;&lt;/urls&gt;&lt;custom2&gt;PMC6579133&lt;/custom2&gt;&lt;remote-database-provider&gt;NLM&lt;/remote-database-provider&gt;&lt;language&gt;eng&lt;/language&gt;&lt;/record&gt;&lt;/Cite&gt;&lt;/EndNote&gt;</w:instrText>
      </w:r>
      <w:r w:rsidR="00A05013" w:rsidRPr="00FF6AFD">
        <w:rPr>
          <w:color w:val="auto"/>
        </w:rPr>
        <w:fldChar w:fldCharType="separate"/>
      </w:r>
      <w:r w:rsidR="000E00A6" w:rsidRPr="00FF6AFD">
        <w:rPr>
          <w:noProof/>
          <w:color w:val="auto"/>
          <w:vertAlign w:val="superscript"/>
        </w:rPr>
        <w:t>28</w:t>
      </w:r>
      <w:r w:rsidR="00A05013" w:rsidRPr="00FF6AFD">
        <w:rPr>
          <w:color w:val="auto"/>
        </w:rPr>
        <w:fldChar w:fldCharType="end"/>
      </w:r>
      <w:r w:rsidR="002E441E" w:rsidRPr="00FF6AFD">
        <w:rPr>
          <w:color w:val="auto"/>
        </w:rPr>
        <w:t xml:space="preserve"> </w:t>
      </w:r>
      <w:r w:rsidR="002C783E" w:rsidRPr="00FF6AFD">
        <w:rPr>
          <w:color w:val="auto"/>
        </w:rPr>
        <w:t>(</w:t>
      </w:r>
      <w:r w:rsidR="002C783E" w:rsidRPr="00FF6AFD">
        <w:rPr>
          <w:b/>
          <w:bCs/>
          <w:color w:val="auto"/>
        </w:rPr>
        <w:t xml:space="preserve">Figure </w:t>
      </w:r>
      <w:r w:rsidR="0061245E">
        <w:rPr>
          <w:b/>
          <w:bCs/>
          <w:color w:val="auto"/>
        </w:rPr>
        <w:t>2</w:t>
      </w:r>
      <w:r w:rsidR="002C783E" w:rsidRPr="00FF6AFD">
        <w:rPr>
          <w:b/>
          <w:bCs/>
          <w:color w:val="auto"/>
        </w:rPr>
        <w:t>A</w:t>
      </w:r>
      <w:r w:rsidR="0061245E" w:rsidRPr="0061245E">
        <w:rPr>
          <w:b/>
          <w:bCs/>
          <w:color w:val="auto"/>
        </w:rPr>
        <w:t>‒</w:t>
      </w:r>
      <w:r w:rsidR="002C783E" w:rsidRPr="00FF6AFD">
        <w:rPr>
          <w:b/>
          <w:bCs/>
          <w:color w:val="auto"/>
        </w:rPr>
        <w:t>F</w:t>
      </w:r>
      <w:r w:rsidR="002C783E" w:rsidRPr="00FF6AFD">
        <w:rPr>
          <w:color w:val="auto"/>
        </w:rPr>
        <w:t>), Syntaxin</w:t>
      </w:r>
      <w:r w:rsidR="00A05013" w:rsidRPr="00FF6AFD">
        <w:rPr>
          <w:color w:val="auto"/>
        </w:rPr>
        <w:fldChar w:fldCharType="begin"/>
      </w:r>
      <w:r w:rsidR="000E00A6" w:rsidRPr="00FF6AFD">
        <w:rPr>
          <w:color w:val="auto"/>
        </w:rPr>
        <w:instrText xml:space="preserve"> ADDIN EN.CITE &lt;EndNote&gt;&lt;Cite&gt;&lt;Author&gt;Fujita&lt;/Author&gt;&lt;Year&gt;1982&lt;/Year&gt;&lt;RecNum&gt;44&lt;/RecNum&gt;&lt;DisplayText&gt;&lt;style face="superscript"&gt;29&lt;/style&gt;&lt;/DisplayText&gt;&lt;record&gt;&lt;rec-number&gt;44&lt;/rec-number&gt;&lt;foreign-keys&gt;&lt;key app="EN" db-id="dr5d59a0z5s9egex5r9x9rrk2avadx52s0r9" timestamp="1585692059"&gt;44&lt;/key&gt;&lt;/foreign-keys&gt;&lt;ref-type name="Journal Article"&gt;17&lt;/ref-type&gt;&lt;contributors&gt;&lt;authors&gt;&lt;author&gt;Fujita, S. C.&lt;/author&gt;&lt;author&gt;Zipursky, S. L.&lt;/author&gt;&lt;author&gt;Benzer, S.&lt;/author&gt;&lt;author&gt;Ferrus, A.&lt;/author&gt;&lt;author&gt;Shotwell, S. L.&lt;/author&gt;&lt;/authors&gt;&lt;/contributors&gt;&lt;titles&gt;&lt;title&gt;Monoclonal antibodies against the Drosophila nervous system&lt;/title&gt;&lt;secondary-title&gt;Proc Natl Acad Sci U S A&lt;/secondary-title&gt;&lt;/titles&gt;&lt;periodical&gt;&lt;full-title&gt;Proc Natl Acad Sci U S A&lt;/full-title&gt;&lt;/periodical&gt;&lt;pages&gt;7929-33&lt;/pages&gt;&lt;volume&gt;79&lt;/volume&gt;&lt;number&gt;24&lt;/number&gt;&lt;edition&gt;1982/12/01&lt;/edition&gt;&lt;keywords&gt;&lt;keyword&gt;Animals&lt;/keyword&gt;&lt;keyword&gt;Antibodies, Monoclonal&lt;/keyword&gt;&lt;keyword&gt;Antibody Specificity&lt;/keyword&gt;&lt;keyword&gt;Drosophila melanogaster/*immunology&lt;/keyword&gt;&lt;keyword&gt;Nerve Tissue Proteins/*immunology&lt;/keyword&gt;&lt;keyword&gt;Nervous System/*immunology&lt;/keyword&gt;&lt;keyword&gt;Retina/immunology&lt;/keyword&gt;&lt;keyword&gt;Tissue Distribution&lt;/keyword&gt;&lt;/keywords&gt;&lt;dates&gt;&lt;year&gt;1982&lt;/year&gt;&lt;pub-dates&gt;&lt;date&gt;Dec&lt;/date&gt;&lt;/pub-dates&gt;&lt;/dates&gt;&lt;isbn&gt;0027-8424 (Print)&amp;#xD;0027-8424&lt;/isbn&gt;&lt;accession-num&gt;6818557&lt;/accession-num&gt;&lt;urls&gt;&lt;/urls&gt;&lt;custom2&gt;PMC347463&lt;/custom2&gt;&lt;electronic-resource-num&gt;10.1073/pnas.79.24.7929&lt;/electronic-resource-num&gt;&lt;remote-database-provider&gt;NLM&lt;/remote-database-provider&gt;&lt;language&gt;eng&lt;/language&gt;&lt;/record&gt;&lt;/Cite&gt;&lt;/EndNote&gt;</w:instrText>
      </w:r>
      <w:r w:rsidR="00A05013" w:rsidRPr="00FF6AFD">
        <w:rPr>
          <w:color w:val="auto"/>
        </w:rPr>
        <w:fldChar w:fldCharType="separate"/>
      </w:r>
      <w:r w:rsidR="000E00A6" w:rsidRPr="00FF6AFD">
        <w:rPr>
          <w:noProof/>
          <w:color w:val="auto"/>
          <w:vertAlign w:val="superscript"/>
        </w:rPr>
        <w:t>29</w:t>
      </w:r>
      <w:r w:rsidR="00A05013" w:rsidRPr="00FF6AFD">
        <w:rPr>
          <w:color w:val="auto"/>
        </w:rPr>
        <w:fldChar w:fldCharType="end"/>
      </w:r>
      <w:r w:rsidR="002C783E" w:rsidRPr="00FF6AFD">
        <w:rPr>
          <w:color w:val="auto"/>
        </w:rPr>
        <w:t xml:space="preserve"> (</w:t>
      </w:r>
      <w:r w:rsidR="002C783E" w:rsidRPr="00FF6AFD">
        <w:rPr>
          <w:b/>
          <w:bCs/>
          <w:color w:val="auto"/>
        </w:rPr>
        <w:t>Figure</w:t>
      </w:r>
      <w:r w:rsidR="00A05013" w:rsidRPr="00FF6AFD">
        <w:rPr>
          <w:b/>
          <w:bCs/>
          <w:color w:val="auto"/>
        </w:rPr>
        <w:t xml:space="preserve"> 2G</w:t>
      </w:r>
      <w:r w:rsidR="0061245E" w:rsidRPr="0061245E">
        <w:rPr>
          <w:b/>
          <w:bCs/>
          <w:color w:val="auto"/>
        </w:rPr>
        <w:t>‒</w:t>
      </w:r>
      <w:r w:rsidR="00A05013" w:rsidRPr="00FF6AFD">
        <w:rPr>
          <w:b/>
          <w:bCs/>
          <w:color w:val="auto"/>
        </w:rPr>
        <w:t>L</w:t>
      </w:r>
      <w:r w:rsidR="00A05013" w:rsidRPr="00FF6AFD">
        <w:rPr>
          <w:color w:val="auto"/>
        </w:rPr>
        <w:t>) and BRP</w:t>
      </w:r>
      <w:r w:rsidR="00A05013" w:rsidRPr="00FF6AFD">
        <w:rPr>
          <w:color w:val="auto"/>
        </w:rPr>
        <w:fldChar w:fldCharType="begin">
          <w:fldData xml:space="preserve">PEVuZE5vdGU+PENpdGU+PEF1dGhvcj5XYWdoPC9BdXRob3I+PFllYXI+MjAwNjwvWWVhcj48UmVj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</w:fldData>
        </w:fldChar>
      </w:r>
      <w:r w:rsidR="000E00A6" w:rsidRPr="00FF6AFD">
        <w:rPr>
          <w:color w:val="auto"/>
        </w:rPr>
        <w:instrText xml:space="preserve"> ADDIN EN.CITE </w:instrText>
      </w:r>
      <w:r w:rsidR="000E00A6" w:rsidRPr="00FF6AFD">
        <w:rPr>
          <w:color w:val="auto"/>
        </w:rPr>
        <w:fldChar w:fldCharType="begin">
          <w:fldData xml:space="preserve">PEVuZE5vdGU+PENpdGU+PEF1dGhvcj5XYWdoPC9BdXRob3I+PFllYXI+MjAwNjwvWWVhcj48UmVj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</w:fldData>
        </w:fldChar>
      </w:r>
      <w:r w:rsidR="000E00A6" w:rsidRPr="00FF6AFD">
        <w:rPr>
          <w:color w:val="auto"/>
        </w:rPr>
        <w:instrText xml:space="preserve"> ADDIN EN.CITE.DATA </w:instrText>
      </w:r>
      <w:r w:rsidR="000E00A6" w:rsidRPr="00FF6AFD">
        <w:rPr>
          <w:color w:val="auto"/>
        </w:rPr>
      </w:r>
      <w:r w:rsidR="000E00A6" w:rsidRPr="00FF6AFD">
        <w:rPr>
          <w:color w:val="auto"/>
        </w:rPr>
        <w:fldChar w:fldCharType="end"/>
      </w:r>
      <w:r w:rsidR="00A05013" w:rsidRPr="00FF6AFD">
        <w:rPr>
          <w:color w:val="auto"/>
        </w:rPr>
      </w:r>
      <w:r w:rsidR="00A05013" w:rsidRPr="00FF6AFD">
        <w:rPr>
          <w:color w:val="auto"/>
        </w:rPr>
        <w:fldChar w:fldCharType="separate"/>
      </w:r>
      <w:r w:rsidR="000E00A6" w:rsidRPr="00FF6AFD">
        <w:rPr>
          <w:noProof/>
          <w:color w:val="auto"/>
          <w:vertAlign w:val="superscript"/>
        </w:rPr>
        <w:t>30</w:t>
      </w:r>
      <w:r w:rsidR="00A05013" w:rsidRPr="00FF6AFD">
        <w:rPr>
          <w:color w:val="auto"/>
        </w:rPr>
        <w:fldChar w:fldCharType="end"/>
      </w:r>
      <w:r w:rsidR="00A05013" w:rsidRPr="00FF6AFD">
        <w:rPr>
          <w:color w:val="auto"/>
        </w:rPr>
        <w:t xml:space="preserve"> (</w:t>
      </w:r>
      <w:r w:rsidR="00A05013" w:rsidRPr="00FF6AFD">
        <w:rPr>
          <w:b/>
          <w:bCs/>
          <w:color w:val="auto"/>
        </w:rPr>
        <w:t>Figure 2M</w:t>
      </w:r>
      <w:r w:rsidR="0061245E" w:rsidRPr="0061245E">
        <w:rPr>
          <w:b/>
          <w:bCs/>
          <w:color w:val="auto"/>
        </w:rPr>
        <w:t>‒</w:t>
      </w:r>
      <w:r w:rsidR="00A05013" w:rsidRPr="00FF6AFD">
        <w:rPr>
          <w:b/>
          <w:bCs/>
          <w:color w:val="auto"/>
        </w:rPr>
        <w:t>R</w:t>
      </w:r>
      <w:r w:rsidR="00A05013" w:rsidRPr="00FF6AFD">
        <w:rPr>
          <w:color w:val="auto"/>
        </w:rPr>
        <w:t>).</w:t>
      </w:r>
      <w:r w:rsidR="00414DCF">
        <w:rPr>
          <w:color w:val="auto"/>
        </w:rPr>
        <w:t xml:space="preserve"> </w:t>
      </w:r>
      <w:r w:rsidR="00A05013" w:rsidRPr="00FF6AFD">
        <w:rPr>
          <w:color w:val="auto"/>
        </w:rPr>
        <w:t>The postsynaptic muscle tissue can also be assessed using the Glutamate Receptor III subunit antibody</w:t>
      </w:r>
      <w:r w:rsidR="00900593" w:rsidRPr="00FF6AFD">
        <w:rPr>
          <w:color w:val="auto"/>
        </w:rPr>
        <w:fldChar w:fldCharType="begin"/>
      </w:r>
      <w:r w:rsidR="000E00A6" w:rsidRPr="00FF6AFD">
        <w:rPr>
          <w:color w:val="auto"/>
        </w:rPr>
        <w:instrText xml:space="preserve"> ADDIN EN.CITE &lt;EndNote&gt;&lt;Cite&gt;&lt;Author&gt;Marrus&lt;/Author&gt;&lt;Year&gt;2004&lt;/Year&gt;&lt;RecNum&gt;46&lt;/RecNum&gt;&lt;DisplayText&gt;&lt;style face="superscript"&gt;31&lt;/style&gt;&lt;/DisplayText&gt;&lt;record&gt;&lt;rec-number&gt;46&lt;/rec-number&gt;&lt;foreign-keys&gt;&lt;key app="EN" db-id="dr5d59a0z5s9egex5r9x9rrk2avadx52s0r9" timestamp="1585692560"&gt;46&lt;/key&gt;&lt;/foreign-keys&gt;&lt;ref-type name="Journal Article"&gt;17&lt;/ref-type&gt;&lt;contributors&gt;&lt;authors&gt;&lt;author&gt;Marrus, S. B.&lt;/author&gt;&lt;author&gt;DiAntonio, A.&lt;/author&gt;&lt;/authors&gt;&lt;/contributors&gt;&lt;auth-address&gt;Department of Molecular Biology and Pharmacology, Washington University School of Medicine, St. Louis, MO 63110 USA.&lt;/auth-address&gt;&lt;titles&gt;&lt;title&gt;Preferential localization of glutamate receptors opposite sites of high presynaptic release&lt;/title&gt;&lt;secondary-title&gt;Curr Biol&lt;/secondary-title&gt;&lt;/titles&gt;&lt;periodical&gt;&lt;full-title&gt;Curr Biol&lt;/full-title&gt;&lt;/periodical&gt;&lt;pages&gt;924-31&lt;/pages&gt;&lt;volume&gt;14&lt;/volume&gt;&lt;number&gt;11&lt;/number&gt;&lt;edition&gt;2004/06/09&lt;/edition&gt;&lt;keywords&gt;&lt;keyword&gt;Animals&lt;/keyword&gt;&lt;keyword&gt;Drosophila&lt;/keyword&gt;&lt;keyword&gt;Drosophila Proteins/genetics&lt;/keyword&gt;&lt;keyword&gt;Electrophysiology&lt;/keyword&gt;&lt;keyword&gt;Glutamic Acid/metabolism&lt;/keyword&gt;&lt;keyword&gt;Immunohistochemistry&lt;/keyword&gt;&lt;keyword&gt;Mutagenesis&lt;/keyword&gt;&lt;keyword&gt;Mutation/genetics&lt;/keyword&gt;&lt;keyword&gt;Neuromuscular Junction/physiology&lt;/keyword&gt;&lt;keyword&gt;Neuronal Plasticity/*physiology&lt;/keyword&gt;&lt;keyword&gt;Neurotransmitter Agents/*metabolism&lt;/keyword&gt;&lt;keyword&gt;Presynaptic Terminals/*metabolism&lt;/keyword&gt;&lt;keyword&gt;Receptors, Glutamate/genetics/*metabolism&lt;/keyword&gt;&lt;keyword&gt;Synapses/metabolism/*physiology&lt;/keyword&gt;&lt;keyword&gt;Transgenes&lt;/keyword&gt;&lt;/keywords&gt;&lt;dates&gt;&lt;year&gt;2004&lt;/year&gt;&lt;pub-dates&gt;&lt;date&gt;Jun 8&lt;/date&gt;&lt;/pub-dates&gt;&lt;/dates&gt;&lt;isbn&gt;0960-9822 (Print)&amp;#xD;0960-9822&lt;/isbn&gt;&lt;accession-num&gt;15182665&lt;/accession-num&gt;&lt;urls&gt;&lt;/urls&gt;&lt;electronic-resource-num&gt;10.1016/j.cub.2004.05.047&lt;/electronic-resource-num&gt;&lt;remote-database-provider&gt;NLM&lt;/remote-database-provider&gt;&lt;language&gt;eng&lt;/language&gt;&lt;/record&gt;&lt;/Cite&gt;&lt;/EndNote&gt;</w:instrText>
      </w:r>
      <w:r w:rsidR="00900593" w:rsidRPr="00FF6AFD">
        <w:rPr>
          <w:color w:val="auto"/>
        </w:rPr>
        <w:fldChar w:fldCharType="separate"/>
      </w:r>
      <w:r w:rsidR="000E00A6" w:rsidRPr="00FF6AFD">
        <w:rPr>
          <w:noProof/>
          <w:color w:val="auto"/>
          <w:vertAlign w:val="superscript"/>
        </w:rPr>
        <w:t>31</w:t>
      </w:r>
      <w:r w:rsidR="00900593" w:rsidRPr="00FF6AFD">
        <w:rPr>
          <w:color w:val="auto"/>
        </w:rPr>
        <w:fldChar w:fldCharType="end"/>
      </w:r>
      <w:r w:rsidR="00A05013" w:rsidRPr="00FF6AFD">
        <w:rPr>
          <w:color w:val="auto"/>
        </w:rPr>
        <w:t xml:space="preserve"> (</w:t>
      </w:r>
      <w:r w:rsidR="00A05013" w:rsidRPr="00FF6AFD">
        <w:rPr>
          <w:b/>
          <w:bCs/>
          <w:color w:val="auto"/>
        </w:rPr>
        <w:t>Figure 2</w:t>
      </w:r>
      <w:r w:rsidR="007579A0" w:rsidRPr="00FF6AFD">
        <w:rPr>
          <w:b/>
          <w:bCs/>
          <w:color w:val="auto"/>
        </w:rPr>
        <w:t>S</w:t>
      </w:r>
      <w:r w:rsidR="0061245E" w:rsidRPr="0061245E">
        <w:rPr>
          <w:b/>
          <w:bCs/>
          <w:color w:val="auto"/>
        </w:rPr>
        <w:t>‒</w:t>
      </w:r>
      <w:r w:rsidR="00900593" w:rsidRPr="00FF6AFD">
        <w:rPr>
          <w:b/>
          <w:bCs/>
          <w:color w:val="auto"/>
        </w:rPr>
        <w:t>X</w:t>
      </w:r>
      <w:r w:rsidR="00900593" w:rsidRPr="00FF6AFD">
        <w:rPr>
          <w:color w:val="auto"/>
        </w:rPr>
        <w:t>)</w:t>
      </w:r>
      <w:r w:rsidR="00B068E4" w:rsidRPr="00FF6AFD">
        <w:rPr>
          <w:color w:val="auto"/>
        </w:rPr>
        <w:t xml:space="preserve">, demonstrating </w:t>
      </w:r>
      <w:r w:rsidR="00900593" w:rsidRPr="00FF6AFD">
        <w:rPr>
          <w:color w:val="auto"/>
        </w:rPr>
        <w:t xml:space="preserve">the utility of this protocol. </w:t>
      </w:r>
    </w:p>
    <w:p w14:paraId="11398AEE" w14:textId="77777777" w:rsidR="00414DCF" w:rsidRPr="00FF6AFD" w:rsidRDefault="00414DCF" w:rsidP="00FF6AFD">
      <w:pPr>
        <w:widowControl/>
        <w:rPr>
          <w:color w:val="auto"/>
        </w:rPr>
      </w:pPr>
    </w:p>
    <w:p w14:paraId="442868C0" w14:textId="2A14AC12" w:rsidR="00F76E42" w:rsidRPr="00FF6AFD" w:rsidRDefault="00F76E42" w:rsidP="00FF6AFD">
      <w:pPr>
        <w:widowControl/>
        <w:rPr>
          <w:color w:val="0432FF"/>
        </w:rPr>
      </w:pPr>
      <w:r w:rsidRPr="00FF6AFD">
        <w:rPr>
          <w:color w:val="auto"/>
        </w:rPr>
        <w:t>Researchers can</w:t>
      </w:r>
      <w:r w:rsidR="00797717" w:rsidRPr="00FF6AFD">
        <w:rPr>
          <w:color w:val="auto"/>
        </w:rPr>
        <w:t xml:space="preserve"> </w:t>
      </w:r>
      <w:r w:rsidR="00900593" w:rsidRPr="00FF6AFD">
        <w:rPr>
          <w:color w:val="auto"/>
        </w:rPr>
        <w:t xml:space="preserve">also </w:t>
      </w:r>
      <w:r w:rsidRPr="00FF6AFD">
        <w:rPr>
          <w:color w:val="auto"/>
        </w:rPr>
        <w:t xml:space="preserve">utilize this dissection method to complement functional data to comprehensively examine the structural integrity of synapses associated with a wide variety of diseases. </w:t>
      </w:r>
      <w:r w:rsidR="00900593" w:rsidRPr="00FF6AFD">
        <w:rPr>
          <w:color w:val="auto"/>
        </w:rPr>
        <w:t>These synapses also allow for functional analysis through electrophysiolo</w:t>
      </w:r>
      <w:r w:rsidR="00F53225" w:rsidRPr="00FF6AFD">
        <w:rPr>
          <w:color w:val="auto"/>
        </w:rPr>
        <w:t>gical recordings</w:t>
      </w:r>
      <w:r w:rsidR="00F53225" w:rsidRPr="00FF6AFD">
        <w:rPr>
          <w:color w:val="auto"/>
        </w:rPr>
        <w:fldChar w:fldCharType="begin">
          <w:fldData xml:space="preserve">PEVuZE5vdGU+PENpdGU+PEF1dGhvcj5BdWd1c3RpbjwvQXV0aG9yPjxZZWFyPjIwMTE8L1llYXI+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</w:fldData>
        </w:fldChar>
      </w:r>
      <w:r w:rsidR="000E00A6" w:rsidRPr="00FF6AFD">
        <w:rPr>
          <w:color w:val="auto"/>
        </w:rPr>
        <w:instrText xml:space="preserve"> ADDIN EN.CITE </w:instrText>
      </w:r>
      <w:r w:rsidR="000E00A6" w:rsidRPr="00FF6AFD">
        <w:rPr>
          <w:color w:val="auto"/>
        </w:rPr>
        <w:fldChar w:fldCharType="begin">
          <w:fldData xml:space="preserve">PEVuZE5vdGU+PENpdGU+PEF1dGhvcj5BdWd1c3RpbjwvQXV0aG9yPjxZZWFyPjIwMTE8L1llYXI+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</w:fldData>
        </w:fldChar>
      </w:r>
      <w:r w:rsidR="000E00A6" w:rsidRPr="00FF6AFD">
        <w:rPr>
          <w:color w:val="auto"/>
        </w:rPr>
        <w:instrText xml:space="preserve"> ADDIN EN.CITE.DATA </w:instrText>
      </w:r>
      <w:r w:rsidR="000E00A6" w:rsidRPr="00FF6AFD">
        <w:rPr>
          <w:color w:val="auto"/>
        </w:rPr>
      </w:r>
      <w:r w:rsidR="000E00A6" w:rsidRPr="00FF6AFD">
        <w:rPr>
          <w:color w:val="auto"/>
        </w:rPr>
        <w:fldChar w:fldCharType="end"/>
      </w:r>
      <w:r w:rsidR="00F53225" w:rsidRPr="00FF6AFD">
        <w:rPr>
          <w:color w:val="auto"/>
        </w:rPr>
      </w:r>
      <w:r w:rsidR="00F53225" w:rsidRPr="00FF6AFD">
        <w:rPr>
          <w:color w:val="auto"/>
        </w:rPr>
        <w:fldChar w:fldCharType="separate"/>
      </w:r>
      <w:r w:rsidR="000E00A6" w:rsidRPr="00FF6AFD">
        <w:rPr>
          <w:noProof/>
          <w:color w:val="auto"/>
          <w:vertAlign w:val="superscript"/>
        </w:rPr>
        <w:t>32-34</w:t>
      </w:r>
      <w:r w:rsidR="00F53225" w:rsidRPr="00FF6AFD">
        <w:rPr>
          <w:color w:val="auto"/>
        </w:rPr>
        <w:fldChar w:fldCharType="end"/>
      </w:r>
      <w:r w:rsidR="00900593" w:rsidRPr="00FF6AFD">
        <w:rPr>
          <w:color w:val="auto"/>
        </w:rPr>
        <w:t xml:space="preserve"> and the flight assay</w:t>
      </w:r>
      <w:r w:rsidR="00900593" w:rsidRPr="00FF6AFD">
        <w:rPr>
          <w:color w:val="auto"/>
        </w:rPr>
        <w:fldChar w:fldCharType="begin"/>
      </w:r>
      <w:r w:rsidR="00900593" w:rsidRPr="00FF6AFD">
        <w:rPr>
          <w:color w:val="auto"/>
        </w:rPr>
        <w:instrText xml:space="preserve"> ADDIN EN.CITE &lt;EndNote&gt;&lt;Cite&gt;&lt;Author&gt;Babcock&lt;/Author&gt;&lt;Year&gt;2014&lt;/Year&gt;&lt;RecNum&gt;3&lt;/RecNum&gt;&lt;DisplayText&gt;&lt;style face="superscript"&gt;10&lt;/style&gt;&lt;/DisplayText&gt;&lt;record&gt;&lt;rec-number&gt;3&lt;/rec-number&gt;&lt;foreign-keys&gt;&lt;key app="EN" db-id="dr5d59a0z5s9egex5r9x9rrk2avadx52s0r9" timestamp="1581303641"&gt;3&lt;/key&gt;&lt;/foreign-keys&gt;&lt;ref-type name="Journal Article"&gt;17&lt;/ref-type&gt;&lt;contributors&gt;&lt;authors&gt;&lt;author&gt;Babcock, Daniel T&lt;/author&gt;&lt;author&gt;Ganetzky, Barry&lt;/author&gt;&lt;/authors&gt;&lt;/contributors&gt;&lt;titles&gt;&lt;title&gt;An improved method for accurate and rapid measurement of flight performance in Drosophila&lt;/title&gt;&lt;secondary-title&gt;JoVE (Journal of Visualized Experiments)&lt;/secondary-title&gt;&lt;/titles&gt;&lt;periodical&gt;&lt;full-title&gt;JoVE (Journal of Visualized Experiments)&lt;/full-title&gt;&lt;/periodical&gt;&lt;pages&gt;e51223&lt;/pages&gt;&lt;number&gt;84&lt;/number&gt;&lt;dates&gt;&lt;year&gt;2014&lt;/year&gt;&lt;/dates&gt;&lt;isbn&gt;1940-087X&lt;/isbn&gt;&lt;urls&gt;&lt;/urls&gt;&lt;/record&gt;&lt;/Cite&gt;&lt;/EndNote&gt;</w:instrText>
      </w:r>
      <w:r w:rsidR="00900593" w:rsidRPr="00FF6AFD">
        <w:rPr>
          <w:color w:val="auto"/>
        </w:rPr>
        <w:fldChar w:fldCharType="separate"/>
      </w:r>
      <w:r w:rsidR="00900593" w:rsidRPr="00FF6AFD">
        <w:rPr>
          <w:noProof/>
          <w:color w:val="auto"/>
          <w:vertAlign w:val="superscript"/>
        </w:rPr>
        <w:t>10</w:t>
      </w:r>
      <w:r w:rsidR="00900593" w:rsidRPr="00FF6AFD">
        <w:rPr>
          <w:color w:val="auto"/>
        </w:rPr>
        <w:fldChar w:fldCharType="end"/>
      </w:r>
      <w:r w:rsidR="00F53225" w:rsidRPr="00FF6AFD">
        <w:rPr>
          <w:color w:val="0432FF"/>
        </w:rPr>
        <w:t>.</w:t>
      </w:r>
      <w:r w:rsidR="00414DCF">
        <w:rPr>
          <w:color w:val="0432FF"/>
        </w:rPr>
        <w:t xml:space="preserve"> </w:t>
      </w:r>
      <w:r w:rsidRPr="00FF6AFD">
        <w:rPr>
          <w:color w:val="auto"/>
        </w:rPr>
        <w:t xml:space="preserve">This protocol can also provide ease of access to the tissue </w:t>
      </w:r>
      <w:r w:rsidR="00C12ED8" w:rsidRPr="00FF6AFD">
        <w:rPr>
          <w:color w:val="auto"/>
        </w:rPr>
        <w:t xml:space="preserve">for </w:t>
      </w:r>
      <w:r w:rsidRPr="00FF6AFD">
        <w:rPr>
          <w:color w:val="auto"/>
        </w:rPr>
        <w:t>many applications and assays.</w:t>
      </w:r>
      <w:r w:rsidR="00414DCF">
        <w:rPr>
          <w:color w:val="auto"/>
        </w:rPr>
        <w:t xml:space="preserve"> </w:t>
      </w:r>
      <w:r w:rsidR="00085B9B" w:rsidRPr="00FF6AFD">
        <w:rPr>
          <w:color w:val="auto"/>
        </w:rPr>
        <w:t>Future studies</w:t>
      </w:r>
      <w:r w:rsidR="002A01EF" w:rsidRPr="00FF6AFD">
        <w:rPr>
          <w:color w:val="auto"/>
        </w:rPr>
        <w:t xml:space="preserve">, for example, </w:t>
      </w:r>
      <w:r w:rsidR="00085B9B" w:rsidRPr="00FF6AFD">
        <w:rPr>
          <w:color w:val="auto"/>
        </w:rPr>
        <w:t xml:space="preserve">could use this protocol to quantify synaptic changes through quantification of </w:t>
      </w:r>
      <w:r w:rsidR="00A27E44" w:rsidRPr="00FF6AFD">
        <w:rPr>
          <w:color w:val="auto"/>
        </w:rPr>
        <w:t xml:space="preserve">the density </w:t>
      </w:r>
      <w:r w:rsidR="00B068E4" w:rsidRPr="00FF6AFD">
        <w:rPr>
          <w:color w:val="auto"/>
        </w:rPr>
        <w:t xml:space="preserve">and </w:t>
      </w:r>
      <w:r w:rsidR="00085B9B" w:rsidRPr="00FF6AFD">
        <w:rPr>
          <w:color w:val="auto"/>
        </w:rPr>
        <w:t>number of</w:t>
      </w:r>
      <w:r w:rsidR="00A27E44" w:rsidRPr="00FF6AFD">
        <w:rPr>
          <w:color w:val="auto"/>
        </w:rPr>
        <w:t xml:space="preserve"> synapses</w:t>
      </w:r>
      <w:r w:rsidR="00A27E44" w:rsidRPr="00FF6AFD">
        <w:rPr>
          <w:color w:val="auto"/>
        </w:rPr>
        <w:fldChar w:fldCharType="begin">
          <w:fldData xml:space="preserve">PEVuZE5vdGU+PENpdGU+PEF1dGhvcj5IZWJiYXI8L0F1dGhvcj48WWVhcj4yMDA0PC9ZZWFyPjxS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</w:fldData>
        </w:fldChar>
      </w:r>
      <w:r w:rsidR="00A27E44" w:rsidRPr="00FF6AFD">
        <w:rPr>
          <w:color w:val="auto"/>
        </w:rPr>
        <w:instrText xml:space="preserve"> ADDIN EN.CITE </w:instrText>
      </w:r>
      <w:r w:rsidR="00A27E44" w:rsidRPr="00FF6AFD">
        <w:rPr>
          <w:color w:val="auto"/>
        </w:rPr>
        <w:fldChar w:fldCharType="begin">
          <w:fldData xml:space="preserve">PEVuZE5vdGU+PENpdGU+PEF1dGhvcj5IZWJiYXI8L0F1dGhvcj48WWVhcj4yMDA0PC9ZZWFyPjxS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</w:fldData>
        </w:fldChar>
      </w:r>
      <w:r w:rsidR="00A27E44" w:rsidRPr="00FF6AFD">
        <w:rPr>
          <w:color w:val="auto"/>
        </w:rPr>
        <w:instrText xml:space="preserve"> ADDIN EN.CITE.DATA </w:instrText>
      </w:r>
      <w:r w:rsidR="00A27E44" w:rsidRPr="00FF6AFD">
        <w:rPr>
          <w:color w:val="auto"/>
        </w:rPr>
      </w:r>
      <w:r w:rsidR="00A27E44" w:rsidRPr="00FF6AFD">
        <w:rPr>
          <w:color w:val="auto"/>
        </w:rPr>
        <w:fldChar w:fldCharType="end"/>
      </w:r>
      <w:r w:rsidR="00A27E44" w:rsidRPr="00FF6AFD">
        <w:rPr>
          <w:color w:val="auto"/>
        </w:rPr>
      </w:r>
      <w:r w:rsidR="00A27E44" w:rsidRPr="00FF6AFD">
        <w:rPr>
          <w:color w:val="auto"/>
        </w:rPr>
        <w:fldChar w:fldCharType="separate"/>
      </w:r>
      <w:r w:rsidR="00A27E44" w:rsidRPr="00FF6AFD">
        <w:rPr>
          <w:noProof/>
          <w:color w:val="auto"/>
          <w:vertAlign w:val="superscript"/>
        </w:rPr>
        <w:t>15,16</w:t>
      </w:r>
      <w:r w:rsidR="00A27E44" w:rsidRPr="00FF6AFD">
        <w:rPr>
          <w:color w:val="auto"/>
        </w:rPr>
        <w:fldChar w:fldCharType="end"/>
      </w:r>
      <w:r w:rsidR="00A27E44" w:rsidRPr="00FF6AFD">
        <w:rPr>
          <w:color w:val="auto"/>
        </w:rPr>
        <w:t>.</w:t>
      </w:r>
      <w:r w:rsidR="00414DCF">
        <w:rPr>
          <w:color w:val="auto"/>
        </w:rPr>
        <w:t xml:space="preserve"> </w:t>
      </w:r>
      <w:r w:rsidR="004A6207" w:rsidRPr="00FF6AFD">
        <w:rPr>
          <w:color w:val="auto"/>
        </w:rPr>
        <w:t xml:space="preserve">While the protocol described here specifically examines synaptic integrity of motor neurons, complementary protocols for assessing </w:t>
      </w:r>
      <w:r w:rsidR="00461AB9" w:rsidRPr="00FF6AFD">
        <w:rPr>
          <w:color w:val="auto"/>
        </w:rPr>
        <w:t>muscle cell</w:t>
      </w:r>
      <w:r w:rsidR="004A6207" w:rsidRPr="00FF6AFD">
        <w:rPr>
          <w:color w:val="auto"/>
        </w:rPr>
        <w:t xml:space="preserve"> loss </w:t>
      </w:r>
      <w:r w:rsidR="002A01EF" w:rsidRPr="00FF6AFD">
        <w:rPr>
          <w:color w:val="auto"/>
        </w:rPr>
        <w:t xml:space="preserve">can also </w:t>
      </w:r>
      <w:r w:rsidR="00461AB9" w:rsidRPr="00FF6AFD">
        <w:rPr>
          <w:color w:val="auto"/>
        </w:rPr>
        <w:t>be performed with</w:t>
      </w:r>
      <w:r w:rsidR="002A01EF" w:rsidRPr="00FF6AFD">
        <w:rPr>
          <w:color w:val="auto"/>
        </w:rPr>
        <w:t xml:space="preserve"> this dissection </w:t>
      </w:r>
      <w:r w:rsidR="00461AB9" w:rsidRPr="00FF6AFD">
        <w:rPr>
          <w:color w:val="auto"/>
        </w:rPr>
        <w:t>using</w:t>
      </w:r>
      <w:r w:rsidR="002A01EF" w:rsidRPr="00FF6AFD">
        <w:rPr>
          <w:color w:val="auto"/>
        </w:rPr>
        <w:t xml:space="preserve"> TUNEL staining</w:t>
      </w:r>
      <w:r w:rsidR="002A01EF" w:rsidRPr="00FF6AFD">
        <w:rPr>
          <w:color w:val="auto"/>
        </w:rPr>
        <w:fldChar w:fldCharType="begin">
          <w:fldData xml:space="preserve">PEVuZE5vdGU+PENpdGU+PEF1dGhvcj5XYW5nPC9BdXRob3I+PFllYXI+MjAxNjwvWWVhcj48UmVj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</w:fldData>
        </w:fldChar>
      </w:r>
      <w:r w:rsidR="000E00A6" w:rsidRPr="00FF6AFD">
        <w:rPr>
          <w:color w:val="auto"/>
        </w:rPr>
        <w:instrText xml:space="preserve"> ADDIN EN.CITE </w:instrText>
      </w:r>
      <w:r w:rsidR="000E00A6" w:rsidRPr="00FF6AFD">
        <w:rPr>
          <w:color w:val="auto"/>
        </w:rPr>
        <w:fldChar w:fldCharType="begin">
          <w:fldData xml:space="preserve">PEVuZE5vdGU+PENpdGU+PEF1dGhvcj5XYW5nPC9BdXRob3I+PFllYXI+MjAxNjwvWWVhcj48UmVj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</w:fldData>
        </w:fldChar>
      </w:r>
      <w:r w:rsidR="000E00A6" w:rsidRPr="00FF6AFD">
        <w:rPr>
          <w:color w:val="auto"/>
        </w:rPr>
        <w:instrText xml:space="preserve"> ADDIN EN.CITE.DATA </w:instrText>
      </w:r>
      <w:r w:rsidR="000E00A6" w:rsidRPr="00FF6AFD">
        <w:rPr>
          <w:color w:val="auto"/>
        </w:rPr>
      </w:r>
      <w:r w:rsidR="000E00A6" w:rsidRPr="00FF6AFD">
        <w:rPr>
          <w:color w:val="auto"/>
        </w:rPr>
        <w:fldChar w:fldCharType="end"/>
      </w:r>
      <w:r w:rsidR="002A01EF" w:rsidRPr="00FF6AFD">
        <w:rPr>
          <w:color w:val="auto"/>
        </w:rPr>
      </w:r>
      <w:r w:rsidR="002A01EF" w:rsidRPr="00FF6AFD">
        <w:rPr>
          <w:color w:val="auto"/>
        </w:rPr>
        <w:fldChar w:fldCharType="separate"/>
      </w:r>
      <w:r w:rsidR="000E00A6" w:rsidRPr="00FF6AFD">
        <w:rPr>
          <w:noProof/>
          <w:color w:val="auto"/>
          <w:vertAlign w:val="superscript"/>
        </w:rPr>
        <w:t>35</w:t>
      </w:r>
      <w:r w:rsidR="002A01EF" w:rsidRPr="00FF6AFD">
        <w:rPr>
          <w:color w:val="auto"/>
        </w:rPr>
        <w:fldChar w:fldCharType="end"/>
      </w:r>
      <w:r w:rsidR="00522DBC" w:rsidRPr="00FF6AFD">
        <w:rPr>
          <w:color w:val="auto"/>
        </w:rPr>
        <w:t>.</w:t>
      </w:r>
      <w:r w:rsidR="00414DCF">
        <w:rPr>
          <w:color w:val="auto"/>
        </w:rPr>
        <w:t xml:space="preserve"> </w:t>
      </w:r>
      <w:r w:rsidR="00461AB9" w:rsidRPr="00FF6AFD">
        <w:rPr>
          <w:color w:val="auto"/>
        </w:rPr>
        <w:t>To examine neuronal loss, dissection of the thoracic ganglion</w:t>
      </w:r>
      <w:r w:rsidR="00862E47" w:rsidRPr="00FF6AFD">
        <w:rPr>
          <w:color w:val="auto"/>
        </w:rPr>
        <w:fldChar w:fldCharType="begin">
          <w:fldData xml:space="preserve">PEVuZE5vdGU+PENpdGU+PEF1dGhvcj5PJmFwb3M7U3VsbGl2YW48L0F1dGhvcj48WWVhcj4yMDE4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</w:fldData>
        </w:fldChar>
      </w:r>
      <w:r w:rsidR="00862E47" w:rsidRPr="00FF6AFD">
        <w:rPr>
          <w:color w:val="auto"/>
        </w:rPr>
        <w:instrText xml:space="preserve"> ADDIN EN.CITE </w:instrText>
      </w:r>
      <w:r w:rsidR="00862E47" w:rsidRPr="00FF6AFD">
        <w:rPr>
          <w:color w:val="auto"/>
        </w:rPr>
        <w:fldChar w:fldCharType="begin">
          <w:fldData xml:space="preserve">PEVuZE5vdGU+PENpdGU+PEF1dGhvcj5PJmFwb3M7U3VsbGl2YW48L0F1dGhvcj48WWVhcj4yMDE4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</w:fldData>
        </w:fldChar>
      </w:r>
      <w:r w:rsidR="00862E47" w:rsidRPr="00FF6AFD">
        <w:rPr>
          <w:color w:val="auto"/>
        </w:rPr>
        <w:instrText xml:space="preserve"> ADDIN EN.CITE.DATA </w:instrText>
      </w:r>
      <w:r w:rsidR="00862E47" w:rsidRPr="00FF6AFD">
        <w:rPr>
          <w:color w:val="auto"/>
        </w:rPr>
      </w:r>
      <w:r w:rsidR="00862E47" w:rsidRPr="00FF6AFD">
        <w:rPr>
          <w:color w:val="auto"/>
        </w:rPr>
        <w:fldChar w:fldCharType="end"/>
      </w:r>
      <w:r w:rsidR="00862E47" w:rsidRPr="00FF6AFD">
        <w:rPr>
          <w:color w:val="auto"/>
        </w:rPr>
      </w:r>
      <w:r w:rsidR="00862E47" w:rsidRPr="00FF6AFD">
        <w:rPr>
          <w:color w:val="auto"/>
        </w:rPr>
        <w:fldChar w:fldCharType="separate"/>
      </w:r>
      <w:r w:rsidR="00862E47" w:rsidRPr="00FF6AFD">
        <w:rPr>
          <w:noProof/>
          <w:color w:val="auto"/>
          <w:vertAlign w:val="superscript"/>
        </w:rPr>
        <w:t>36</w:t>
      </w:r>
      <w:r w:rsidR="00862E47" w:rsidRPr="00FF6AFD">
        <w:rPr>
          <w:color w:val="auto"/>
        </w:rPr>
        <w:fldChar w:fldCharType="end"/>
      </w:r>
      <w:r w:rsidR="00461AB9" w:rsidRPr="00FF6AFD">
        <w:rPr>
          <w:color w:val="auto"/>
        </w:rPr>
        <w:t xml:space="preserve"> </w:t>
      </w:r>
      <w:r w:rsidR="00461AB9" w:rsidRPr="00FF6AFD">
        <w:rPr>
          <w:color w:val="auto"/>
        </w:rPr>
        <w:lastRenderedPageBreak/>
        <w:t>could also be used with TUNEL staining.</w:t>
      </w:r>
      <w:r w:rsidR="00414DCF">
        <w:rPr>
          <w:color w:val="auto"/>
        </w:rPr>
        <w:t xml:space="preserve"> </w:t>
      </w:r>
      <w:r w:rsidR="00522DBC" w:rsidRPr="00FF6AFD">
        <w:rPr>
          <w:color w:val="auto"/>
        </w:rPr>
        <w:t xml:space="preserve">We expect that </w:t>
      </w:r>
      <w:r w:rsidR="00461AB9" w:rsidRPr="00FF6AFD">
        <w:rPr>
          <w:color w:val="auto"/>
        </w:rPr>
        <w:t>the</w:t>
      </w:r>
      <w:r w:rsidR="00414DCF">
        <w:rPr>
          <w:color w:val="auto"/>
        </w:rPr>
        <w:t xml:space="preserve"> </w:t>
      </w:r>
      <w:r w:rsidR="00522DBC" w:rsidRPr="00FF6AFD">
        <w:rPr>
          <w:color w:val="auto"/>
        </w:rPr>
        <w:t>dissection</w:t>
      </w:r>
      <w:r w:rsidR="00414DCF">
        <w:rPr>
          <w:color w:val="auto"/>
        </w:rPr>
        <w:t xml:space="preserve"> </w:t>
      </w:r>
      <w:r w:rsidR="00461AB9" w:rsidRPr="00FF6AFD">
        <w:rPr>
          <w:color w:val="auto"/>
        </w:rPr>
        <w:t xml:space="preserve">described here </w:t>
      </w:r>
      <w:r w:rsidR="00522DBC" w:rsidRPr="00FF6AFD">
        <w:rPr>
          <w:color w:val="auto"/>
        </w:rPr>
        <w:t>will have more</w:t>
      </w:r>
      <w:r w:rsidR="007022DE">
        <w:rPr>
          <w:color w:val="auto"/>
        </w:rPr>
        <w:t xml:space="preserve"> </w:t>
      </w:r>
      <w:r w:rsidR="00522DBC" w:rsidRPr="00FF6AFD">
        <w:rPr>
          <w:color w:val="auto"/>
        </w:rPr>
        <w:t xml:space="preserve">applications to future studies </w:t>
      </w:r>
      <w:r w:rsidR="00461AB9" w:rsidRPr="00FF6AFD">
        <w:rPr>
          <w:color w:val="auto"/>
        </w:rPr>
        <w:t>assessing age-related pathologies as well as</w:t>
      </w:r>
      <w:r w:rsidR="00522DBC" w:rsidRPr="00FF6AFD">
        <w:rPr>
          <w:color w:val="auto"/>
        </w:rPr>
        <w:t xml:space="preserve"> neurodegenerative diseases.</w:t>
      </w:r>
      <w:r w:rsidR="00414DCF">
        <w:rPr>
          <w:color w:val="auto"/>
        </w:rPr>
        <w:t xml:space="preserve"> </w:t>
      </w:r>
    </w:p>
    <w:p w14:paraId="1691F0ED" w14:textId="77777777" w:rsidR="009243CB" w:rsidRPr="00FF6AFD" w:rsidRDefault="009243CB" w:rsidP="00FF6AFD">
      <w:pPr>
        <w:widowControl/>
        <w:rPr>
          <w:color w:val="auto"/>
        </w:rPr>
      </w:pPr>
    </w:p>
    <w:p w14:paraId="1734505F" w14:textId="389F1202" w:rsidR="00AA03DF" w:rsidRPr="00FF6AFD" w:rsidRDefault="00AA03DF" w:rsidP="00FF6AFD">
      <w:pPr>
        <w:pStyle w:val="NormalWeb"/>
        <w:widowControl/>
        <w:spacing w:before="0" w:beforeAutospacing="0" w:after="0" w:afterAutospacing="0"/>
        <w:rPr>
          <w:color w:val="auto"/>
        </w:rPr>
      </w:pPr>
      <w:r w:rsidRPr="00FF6AFD">
        <w:rPr>
          <w:b/>
          <w:bCs/>
          <w:color w:val="auto"/>
        </w:rPr>
        <w:t xml:space="preserve">ACKNOWLEDGMENTS: </w:t>
      </w:r>
    </w:p>
    <w:p w14:paraId="246DCD94" w14:textId="2EB6DF3E" w:rsidR="007A4DD6" w:rsidRPr="00FF6AFD" w:rsidRDefault="00EB6759" w:rsidP="00FF6AFD">
      <w:pPr>
        <w:widowControl/>
        <w:rPr>
          <w:color w:val="auto"/>
        </w:rPr>
      </w:pPr>
      <w:r w:rsidRPr="00FF6AFD">
        <w:rPr>
          <w:color w:val="auto"/>
        </w:rPr>
        <w:t>This work was supported by the National Institutes of Health (R01 NS110727) to D.T.B.</w:t>
      </w:r>
    </w:p>
    <w:p w14:paraId="2D96E92E" w14:textId="72F287DC" w:rsidR="00AA03DF" w:rsidRPr="00FF6AFD" w:rsidRDefault="00AA03DF" w:rsidP="00FF6AFD">
      <w:pPr>
        <w:widowControl/>
        <w:rPr>
          <w:b/>
          <w:bCs/>
          <w:color w:val="auto"/>
        </w:rPr>
      </w:pPr>
    </w:p>
    <w:p w14:paraId="5D52ED8B" w14:textId="0C5F35D2" w:rsidR="00AA03DF" w:rsidRPr="00FF6AFD" w:rsidRDefault="00AA03DF" w:rsidP="00FF6AFD">
      <w:pPr>
        <w:pStyle w:val="NormalWeb"/>
        <w:widowControl/>
        <w:spacing w:before="0" w:beforeAutospacing="0" w:after="0" w:afterAutospacing="0"/>
        <w:rPr>
          <w:color w:val="auto"/>
        </w:rPr>
      </w:pPr>
      <w:r w:rsidRPr="00FF6AFD">
        <w:rPr>
          <w:b/>
          <w:color w:val="auto"/>
        </w:rPr>
        <w:t>DISCLOSURES</w:t>
      </w:r>
      <w:r w:rsidRPr="00FF6AFD">
        <w:rPr>
          <w:b/>
          <w:bCs/>
          <w:color w:val="auto"/>
        </w:rPr>
        <w:t>:</w:t>
      </w:r>
      <w:r w:rsidR="00414DCF">
        <w:rPr>
          <w:b/>
          <w:bCs/>
          <w:color w:val="auto"/>
        </w:rPr>
        <w:t xml:space="preserve"> </w:t>
      </w:r>
    </w:p>
    <w:p w14:paraId="4E0C3135" w14:textId="53071674" w:rsidR="007A4DD6" w:rsidRPr="00FF6AFD" w:rsidRDefault="00EB6759" w:rsidP="00FF6AFD">
      <w:pPr>
        <w:widowControl/>
        <w:rPr>
          <w:color w:val="auto"/>
        </w:rPr>
      </w:pPr>
      <w:r w:rsidRPr="00FF6AFD">
        <w:rPr>
          <w:color w:val="auto"/>
        </w:rPr>
        <w:t>The authors have no conflicts of interest to disclose</w:t>
      </w:r>
      <w:r w:rsidR="00A413ED" w:rsidRPr="00FF6AFD">
        <w:rPr>
          <w:color w:val="auto"/>
        </w:rPr>
        <w:t>.</w:t>
      </w:r>
    </w:p>
    <w:p w14:paraId="66030076" w14:textId="77777777" w:rsidR="00AA03DF" w:rsidRPr="00FF6AFD" w:rsidRDefault="00AA03DF" w:rsidP="00FF6AFD">
      <w:pPr>
        <w:widowControl/>
        <w:rPr>
          <w:color w:val="auto"/>
        </w:rPr>
      </w:pPr>
    </w:p>
    <w:p w14:paraId="75A60863" w14:textId="1E06EBF7" w:rsidR="00CB5421" w:rsidRPr="00A26A0F" w:rsidRDefault="009726EE" w:rsidP="00FF6AFD">
      <w:pPr>
        <w:widowControl/>
        <w:rPr>
          <w:b/>
          <w:color w:val="auto"/>
        </w:rPr>
      </w:pPr>
      <w:r w:rsidRPr="00FF6AFD">
        <w:rPr>
          <w:b/>
          <w:bCs/>
          <w:color w:val="auto"/>
        </w:rPr>
        <w:t>REFERENCES</w:t>
      </w:r>
      <w:r w:rsidR="00D04760" w:rsidRPr="00FF6AFD">
        <w:rPr>
          <w:b/>
          <w:bCs/>
          <w:color w:val="auto"/>
        </w:rPr>
        <w:t>:</w:t>
      </w:r>
      <w:r w:rsidRPr="00FF6AFD">
        <w:rPr>
          <w:color w:val="auto"/>
        </w:rPr>
        <w:t xml:space="preserve"> </w:t>
      </w:r>
      <w:bookmarkStart w:id="1" w:name="_GoBack"/>
      <w:bookmarkEnd w:id="1"/>
    </w:p>
    <w:p w14:paraId="7E65C9EF" w14:textId="6A6E4836" w:rsidR="00862E47" w:rsidRPr="00FF6AFD" w:rsidRDefault="00CB5421" w:rsidP="00FF6AFD">
      <w:pPr>
        <w:pStyle w:val="EndNoteBibliography"/>
        <w:widowControl/>
      </w:pPr>
      <w:r w:rsidRPr="00FF6AFD">
        <w:rPr>
          <w:color w:val="auto"/>
        </w:rPr>
        <w:fldChar w:fldCharType="begin"/>
      </w:r>
      <w:r w:rsidRPr="00FF6AFD">
        <w:rPr>
          <w:color w:val="auto"/>
        </w:rPr>
        <w:instrText xml:space="preserve"> ADDIN EN.REFLIST </w:instrText>
      </w:r>
      <w:r w:rsidRPr="00FF6AFD">
        <w:rPr>
          <w:color w:val="auto"/>
        </w:rPr>
        <w:fldChar w:fldCharType="separate"/>
      </w:r>
      <w:r w:rsidR="00862E47" w:rsidRPr="00FF6AFD">
        <w:t>1</w:t>
      </w:r>
      <w:r w:rsidR="00414DCF">
        <w:t xml:space="preserve"> </w:t>
      </w:r>
      <w:r w:rsidR="00862E47" w:rsidRPr="00FF6AFD">
        <w:t>Casas, C., Manzano, R., Vaz, R., Osta, R.</w:t>
      </w:r>
      <w:r w:rsidR="00B077B8">
        <w:t>,</w:t>
      </w:r>
      <w:r w:rsidR="00862E47" w:rsidRPr="00FF6AFD">
        <w:t xml:space="preserve"> Brites, D. Synaptic failure: focus in an integrative view of ALS. </w:t>
      </w:r>
      <w:r w:rsidR="00862E47" w:rsidRPr="00FF6AFD">
        <w:rPr>
          <w:i/>
        </w:rPr>
        <w:t>Brain Plasticity</w:t>
      </w:r>
      <w:r w:rsidR="00A26A0F" w:rsidRPr="00FF6AFD">
        <w:t>.</w:t>
      </w:r>
      <w:r w:rsidR="00862E47" w:rsidRPr="00FF6AFD">
        <w:t xml:space="preserve"> </w:t>
      </w:r>
      <w:r w:rsidR="00862E47" w:rsidRPr="00FF6AFD">
        <w:rPr>
          <w:b/>
        </w:rPr>
        <w:t>1</w:t>
      </w:r>
      <w:r w:rsidR="00862E47" w:rsidRPr="00FF6AFD">
        <w:t>, 159-175 (2016).</w:t>
      </w:r>
    </w:p>
    <w:p w14:paraId="6D524ADB" w14:textId="5E7528E0" w:rsidR="00862E47" w:rsidRPr="00FF6AFD" w:rsidRDefault="00862E47" w:rsidP="00FF6AFD">
      <w:pPr>
        <w:pStyle w:val="EndNoteBibliography"/>
        <w:widowControl/>
      </w:pPr>
      <w:r w:rsidRPr="00FF6AFD">
        <w:t>2</w:t>
      </w:r>
      <w:r w:rsidR="00414DCF">
        <w:t xml:space="preserve"> </w:t>
      </w:r>
      <w:r w:rsidRPr="00FF6AFD">
        <w:t>Lodato, M. A.</w:t>
      </w:r>
      <w:r w:rsidRPr="00FF6AFD">
        <w:rPr>
          <w:i/>
        </w:rPr>
        <w:t xml:space="preserve"> </w:t>
      </w:r>
      <w:r w:rsidR="00B077B8" w:rsidRPr="00B077B8">
        <w:t>et al</w:t>
      </w:r>
      <w:r w:rsidRPr="00FF6AFD">
        <w:rPr>
          <w:i/>
        </w:rPr>
        <w:t>.</w:t>
      </w:r>
      <w:r w:rsidRPr="00FF6AFD">
        <w:t xml:space="preserve"> Aging and neurodegeneration are associated with increased mutations in single human neurons. </w:t>
      </w:r>
      <w:r w:rsidRPr="00FF6AFD">
        <w:rPr>
          <w:i/>
        </w:rPr>
        <w:t>Science</w:t>
      </w:r>
      <w:r w:rsidR="00A26A0F" w:rsidRPr="00FF6AFD">
        <w:t>.</w:t>
      </w:r>
      <w:r w:rsidRPr="00FF6AFD">
        <w:t xml:space="preserve"> </w:t>
      </w:r>
      <w:r w:rsidRPr="00FF6AFD">
        <w:rPr>
          <w:b/>
        </w:rPr>
        <w:t>359</w:t>
      </w:r>
      <w:r w:rsidRPr="00FF6AFD">
        <w:t>, 555-559 (2018).</w:t>
      </w:r>
    </w:p>
    <w:p w14:paraId="111673FE" w14:textId="65C0894C" w:rsidR="00862E47" w:rsidRPr="00FF6AFD" w:rsidRDefault="00862E47" w:rsidP="00FF6AFD">
      <w:pPr>
        <w:pStyle w:val="EndNoteBibliography"/>
        <w:widowControl/>
      </w:pPr>
      <w:r w:rsidRPr="00FF6AFD">
        <w:t>3</w:t>
      </w:r>
      <w:r w:rsidR="00414DCF">
        <w:t xml:space="preserve"> </w:t>
      </w:r>
      <w:r w:rsidRPr="00FF6AFD">
        <w:t>López-Erauskin, J.</w:t>
      </w:r>
      <w:r w:rsidRPr="00FF6AFD">
        <w:rPr>
          <w:i/>
        </w:rPr>
        <w:t xml:space="preserve"> </w:t>
      </w:r>
      <w:r w:rsidR="00B077B8" w:rsidRPr="00B077B8">
        <w:t>et al</w:t>
      </w:r>
      <w:r w:rsidRPr="00FF6AFD">
        <w:rPr>
          <w:i/>
        </w:rPr>
        <w:t>.</w:t>
      </w:r>
      <w:r w:rsidRPr="00FF6AFD">
        <w:t xml:space="preserve"> ALS/FTD-linked mutation in FUS suppresses intra-axonal protein synthesis and drives disease without nuclear loss-of-function of FUS. </w:t>
      </w:r>
      <w:r w:rsidRPr="00FF6AFD">
        <w:rPr>
          <w:i/>
        </w:rPr>
        <w:t>Neuron</w:t>
      </w:r>
      <w:r w:rsidR="00A26A0F" w:rsidRPr="00FF6AFD">
        <w:t>.</w:t>
      </w:r>
      <w:r w:rsidRPr="00FF6AFD">
        <w:t xml:space="preserve"> </w:t>
      </w:r>
      <w:r w:rsidRPr="00FF6AFD">
        <w:rPr>
          <w:b/>
        </w:rPr>
        <w:t>100</w:t>
      </w:r>
      <w:r w:rsidRPr="00FF6AFD">
        <w:t>, 816-830. e817 (2018).</w:t>
      </w:r>
    </w:p>
    <w:p w14:paraId="31B50DF3" w14:textId="56F675DC" w:rsidR="00862E47" w:rsidRPr="00FF6AFD" w:rsidRDefault="00862E47" w:rsidP="00FF6AFD">
      <w:pPr>
        <w:pStyle w:val="EndNoteBibliography"/>
        <w:widowControl/>
      </w:pPr>
      <w:r w:rsidRPr="00FF6AFD">
        <w:t>4</w:t>
      </w:r>
      <w:r w:rsidR="00414DCF">
        <w:t xml:space="preserve"> </w:t>
      </w:r>
      <w:r w:rsidRPr="00FF6AFD">
        <w:t>Munsie, L.</w:t>
      </w:r>
      <w:r w:rsidRPr="00FF6AFD">
        <w:rPr>
          <w:i/>
        </w:rPr>
        <w:t xml:space="preserve"> </w:t>
      </w:r>
      <w:r w:rsidR="00B077B8" w:rsidRPr="00B077B8">
        <w:t>et al</w:t>
      </w:r>
      <w:r w:rsidRPr="00FF6AFD">
        <w:rPr>
          <w:i/>
        </w:rPr>
        <w:t>.</w:t>
      </w:r>
      <w:r w:rsidRPr="00FF6AFD">
        <w:t xml:space="preserve"> Retromer-dependent neurotransmitter receptor trafficking to synapses is altered by the Parkinson's disease VPS35 mutation p. D620N. </w:t>
      </w:r>
      <w:r w:rsidRPr="00FF6AFD">
        <w:rPr>
          <w:i/>
        </w:rPr>
        <w:t>Huma</w:t>
      </w:r>
      <w:r w:rsidR="00A26A0F" w:rsidRPr="00FF6AFD">
        <w:rPr>
          <w:i/>
        </w:rPr>
        <w:t>n Molecular Gene</w:t>
      </w:r>
      <w:r w:rsidRPr="00FF6AFD">
        <w:rPr>
          <w:i/>
        </w:rPr>
        <w:t>tics</w:t>
      </w:r>
      <w:r w:rsidR="00A26A0F" w:rsidRPr="00FF6AFD">
        <w:t>.</w:t>
      </w:r>
      <w:r w:rsidRPr="00FF6AFD">
        <w:t xml:space="preserve"> </w:t>
      </w:r>
      <w:r w:rsidRPr="00FF6AFD">
        <w:rPr>
          <w:b/>
        </w:rPr>
        <w:t>24</w:t>
      </w:r>
      <w:r w:rsidRPr="00FF6AFD">
        <w:t>, 1691-1703 (2015).</w:t>
      </w:r>
    </w:p>
    <w:p w14:paraId="3AE92C03" w14:textId="044E2144" w:rsidR="00862E47" w:rsidRPr="00FF6AFD" w:rsidRDefault="00862E47" w:rsidP="00FF6AFD">
      <w:pPr>
        <w:pStyle w:val="EndNoteBibliography"/>
        <w:widowControl/>
      </w:pPr>
      <w:r w:rsidRPr="00FF6AFD">
        <w:t>5</w:t>
      </w:r>
      <w:r w:rsidR="00414DCF">
        <w:t xml:space="preserve"> </w:t>
      </w:r>
      <w:r w:rsidRPr="00FF6AFD">
        <w:t>Oddo, S.</w:t>
      </w:r>
      <w:r w:rsidRPr="00FF6AFD">
        <w:rPr>
          <w:i/>
        </w:rPr>
        <w:t xml:space="preserve"> </w:t>
      </w:r>
      <w:r w:rsidR="00B077B8" w:rsidRPr="00B077B8">
        <w:t>et al</w:t>
      </w:r>
      <w:r w:rsidRPr="00FF6AFD">
        <w:rPr>
          <w:i/>
        </w:rPr>
        <w:t>.</w:t>
      </w:r>
      <w:r w:rsidRPr="00FF6AFD">
        <w:t xml:space="preserve"> Triple-transgenic model of Alzheimer's disease with plaques and tangles: intracellular Aβ and synaptic dysfunction. </w:t>
      </w:r>
      <w:r w:rsidRPr="00FF6AFD">
        <w:rPr>
          <w:i/>
        </w:rPr>
        <w:t>Neuron</w:t>
      </w:r>
      <w:r w:rsidR="00A26A0F" w:rsidRPr="00FF6AFD">
        <w:t>.</w:t>
      </w:r>
      <w:r w:rsidRPr="00FF6AFD">
        <w:t xml:space="preserve"> </w:t>
      </w:r>
      <w:r w:rsidRPr="00FF6AFD">
        <w:rPr>
          <w:b/>
        </w:rPr>
        <w:t>39</w:t>
      </w:r>
      <w:r w:rsidRPr="00FF6AFD">
        <w:t>, 409-421 (2003).</w:t>
      </w:r>
    </w:p>
    <w:p w14:paraId="21A3523B" w14:textId="58188E41" w:rsidR="00862E47" w:rsidRPr="00FF6AFD" w:rsidRDefault="00862E47" w:rsidP="00FF6AFD">
      <w:pPr>
        <w:pStyle w:val="EndNoteBibliography"/>
        <w:widowControl/>
      </w:pPr>
      <w:r w:rsidRPr="00FF6AFD">
        <w:t>6</w:t>
      </w:r>
      <w:r w:rsidR="00414DCF">
        <w:t xml:space="preserve"> </w:t>
      </w:r>
      <w:r w:rsidRPr="00FF6AFD">
        <w:t xml:space="preserve">Selkoe, D. J. Alzheimer's disease is a synaptic failure. </w:t>
      </w:r>
      <w:r w:rsidRPr="00FF6AFD">
        <w:rPr>
          <w:i/>
        </w:rPr>
        <w:t>Science</w:t>
      </w:r>
      <w:r w:rsidR="00A26A0F" w:rsidRPr="00FF6AFD">
        <w:t>.</w:t>
      </w:r>
      <w:r w:rsidRPr="00FF6AFD">
        <w:t xml:space="preserve"> </w:t>
      </w:r>
      <w:r w:rsidRPr="00FF6AFD">
        <w:rPr>
          <w:b/>
        </w:rPr>
        <w:t>298</w:t>
      </w:r>
      <w:r w:rsidRPr="00FF6AFD">
        <w:t>, 789-791 (2002).</w:t>
      </w:r>
    </w:p>
    <w:p w14:paraId="5095E7C8" w14:textId="05926EF7" w:rsidR="00862E47" w:rsidRPr="00FF6AFD" w:rsidRDefault="00862E47" w:rsidP="00FF6AFD">
      <w:pPr>
        <w:pStyle w:val="EndNoteBibliography"/>
        <w:widowControl/>
      </w:pPr>
      <w:r w:rsidRPr="00FF6AFD">
        <w:t>7</w:t>
      </w:r>
      <w:r w:rsidR="00414DCF">
        <w:t xml:space="preserve"> </w:t>
      </w:r>
      <w:r w:rsidRPr="00FF6AFD">
        <w:t>Collins, C. A.</w:t>
      </w:r>
      <w:r w:rsidR="00B077B8">
        <w:t>,</w:t>
      </w:r>
      <w:r w:rsidRPr="00FF6AFD">
        <w:t xml:space="preserve"> DiAntonio, A. Synaptic development: insights from Drosophila. </w:t>
      </w:r>
      <w:r w:rsidRPr="00FF6AFD">
        <w:rPr>
          <w:i/>
        </w:rPr>
        <w:t xml:space="preserve">Current </w:t>
      </w:r>
      <w:r w:rsidR="00A26A0F">
        <w:rPr>
          <w:i/>
        </w:rPr>
        <w:t>O</w:t>
      </w:r>
      <w:r w:rsidRPr="00FF6AFD">
        <w:rPr>
          <w:i/>
        </w:rPr>
        <w:t xml:space="preserve">pinion in </w:t>
      </w:r>
      <w:r w:rsidR="00A26A0F">
        <w:rPr>
          <w:i/>
        </w:rPr>
        <w:t>N</w:t>
      </w:r>
      <w:r w:rsidRPr="00FF6AFD">
        <w:rPr>
          <w:i/>
        </w:rPr>
        <w:t>eurobiology</w:t>
      </w:r>
      <w:r w:rsidR="00A26A0F" w:rsidRPr="00FF6AFD">
        <w:t>.</w:t>
      </w:r>
      <w:r w:rsidRPr="00FF6AFD">
        <w:t xml:space="preserve"> </w:t>
      </w:r>
      <w:r w:rsidRPr="00FF6AFD">
        <w:rPr>
          <w:b/>
        </w:rPr>
        <w:t>17</w:t>
      </w:r>
      <w:r w:rsidRPr="00FF6AFD">
        <w:t>, 35-42 (2007).</w:t>
      </w:r>
    </w:p>
    <w:p w14:paraId="2025B6A7" w14:textId="058F3DA9" w:rsidR="00862E47" w:rsidRPr="00FF6AFD" w:rsidRDefault="00862E47" w:rsidP="00FF6AFD">
      <w:pPr>
        <w:pStyle w:val="EndNoteBibliography"/>
        <w:widowControl/>
      </w:pPr>
      <w:r w:rsidRPr="00FF6AFD">
        <w:t>8</w:t>
      </w:r>
      <w:r w:rsidR="00414DCF">
        <w:t xml:space="preserve"> </w:t>
      </w:r>
      <w:r w:rsidRPr="00FF6AFD">
        <w:t>Jan, L.</w:t>
      </w:r>
      <w:r w:rsidR="00B077B8">
        <w:t>,</w:t>
      </w:r>
      <w:r w:rsidRPr="00FF6AFD">
        <w:t xml:space="preserve"> Jan, Y. Properties of the larval neuromuscular junction in Drosophila melanogaster. </w:t>
      </w:r>
      <w:r w:rsidRPr="00FF6AFD">
        <w:rPr>
          <w:i/>
        </w:rPr>
        <w:t xml:space="preserve">The Journal of </w:t>
      </w:r>
      <w:r w:rsidR="00A26A0F">
        <w:rPr>
          <w:i/>
        </w:rPr>
        <w:t>P</w:t>
      </w:r>
      <w:r w:rsidRPr="00FF6AFD">
        <w:rPr>
          <w:i/>
        </w:rPr>
        <w:t>hysiology</w:t>
      </w:r>
      <w:r w:rsidR="00A26A0F" w:rsidRPr="00FF6AFD">
        <w:t>.</w:t>
      </w:r>
      <w:r w:rsidRPr="00FF6AFD">
        <w:t xml:space="preserve"> </w:t>
      </w:r>
      <w:r w:rsidRPr="00FF6AFD">
        <w:rPr>
          <w:b/>
        </w:rPr>
        <w:t>262</w:t>
      </w:r>
      <w:r w:rsidRPr="00FF6AFD">
        <w:t>, 189-214 (1976).</w:t>
      </w:r>
    </w:p>
    <w:p w14:paraId="21D53112" w14:textId="3C7CC6A0" w:rsidR="00862E47" w:rsidRPr="00FF6AFD" w:rsidRDefault="00862E47" w:rsidP="00FF6AFD">
      <w:pPr>
        <w:pStyle w:val="EndNoteBibliography"/>
        <w:widowControl/>
      </w:pPr>
      <w:r w:rsidRPr="00FF6AFD">
        <w:t>9</w:t>
      </w:r>
      <w:r w:rsidR="00414DCF">
        <w:t xml:space="preserve"> </w:t>
      </w:r>
      <w:r w:rsidRPr="00FF6AFD">
        <w:t>Zito, K., Parnas, D., Fetter, R. D., Isacoff, E. Y.</w:t>
      </w:r>
      <w:r w:rsidR="00B077B8">
        <w:t>,</w:t>
      </w:r>
      <w:r w:rsidRPr="00FF6AFD">
        <w:t xml:space="preserve"> Goodman, C. S. Watching a synapse grow: noninvasive confocal imaging of synaptic growth in Drosophila. </w:t>
      </w:r>
      <w:r w:rsidRPr="00FF6AFD">
        <w:rPr>
          <w:i/>
        </w:rPr>
        <w:t>Neuron</w:t>
      </w:r>
      <w:r w:rsidR="00A26A0F" w:rsidRPr="00FF6AFD">
        <w:t>.</w:t>
      </w:r>
      <w:r w:rsidRPr="00FF6AFD">
        <w:t xml:space="preserve"> </w:t>
      </w:r>
      <w:r w:rsidRPr="00FF6AFD">
        <w:rPr>
          <w:b/>
        </w:rPr>
        <w:t>22</w:t>
      </w:r>
      <w:r w:rsidRPr="00FF6AFD">
        <w:t>, 719-729 (1999).</w:t>
      </w:r>
    </w:p>
    <w:p w14:paraId="581ED27C" w14:textId="37425AC4" w:rsidR="00862E47" w:rsidRPr="00FF6AFD" w:rsidRDefault="00862E47" w:rsidP="00FF6AFD">
      <w:pPr>
        <w:pStyle w:val="EndNoteBibliography"/>
        <w:widowControl/>
      </w:pPr>
      <w:r w:rsidRPr="00FF6AFD">
        <w:t>10</w:t>
      </w:r>
      <w:r w:rsidR="00414DCF">
        <w:t xml:space="preserve"> </w:t>
      </w:r>
      <w:r w:rsidRPr="00FF6AFD">
        <w:t>Babcock, D. T.</w:t>
      </w:r>
      <w:r w:rsidR="00B077B8">
        <w:t>,</w:t>
      </w:r>
      <w:r w:rsidRPr="00FF6AFD">
        <w:t xml:space="preserve"> Ganetzky, B. An improved method for accurate and rapid measurement of flight performance in Drosophila. </w:t>
      </w:r>
      <w:r w:rsidRPr="00FF6AFD">
        <w:rPr>
          <w:i/>
        </w:rPr>
        <w:t>Journal of Visualized Experiments</w:t>
      </w:r>
      <w:r w:rsidR="00A26A0F" w:rsidRPr="00FF6AFD">
        <w:t>.</w:t>
      </w:r>
      <w:r w:rsidRPr="00FF6AFD">
        <w:t xml:space="preserve"> e51223 (2014).</w:t>
      </w:r>
    </w:p>
    <w:p w14:paraId="41CE2FBF" w14:textId="0AF30BBC" w:rsidR="00862E47" w:rsidRPr="00FF6AFD" w:rsidRDefault="00862E47" w:rsidP="00FF6AFD">
      <w:pPr>
        <w:pStyle w:val="EndNoteBibliography"/>
        <w:widowControl/>
      </w:pPr>
      <w:r w:rsidRPr="00FF6AFD">
        <w:t>11</w:t>
      </w:r>
      <w:r w:rsidR="00414DCF">
        <w:t xml:space="preserve"> </w:t>
      </w:r>
      <w:r w:rsidRPr="00FF6AFD">
        <w:t>Fernandes, J., Bate, M.</w:t>
      </w:r>
      <w:r w:rsidR="00B077B8">
        <w:t>,</w:t>
      </w:r>
      <w:r w:rsidRPr="00FF6AFD">
        <w:t xml:space="preserve"> Vijayraghavan, K. Development of the indirect flight muscles of Drosophila. </w:t>
      </w:r>
      <w:r w:rsidRPr="00FF6AFD">
        <w:rPr>
          <w:i/>
        </w:rPr>
        <w:t>Development</w:t>
      </w:r>
      <w:r w:rsidR="00A26A0F" w:rsidRPr="00FF6AFD">
        <w:t>.</w:t>
      </w:r>
      <w:r w:rsidRPr="00FF6AFD">
        <w:t xml:space="preserve"> </w:t>
      </w:r>
      <w:r w:rsidRPr="00FF6AFD">
        <w:rPr>
          <w:b/>
        </w:rPr>
        <w:t>113</w:t>
      </w:r>
      <w:r w:rsidRPr="00FF6AFD">
        <w:t>, 67-77 (1991).</w:t>
      </w:r>
    </w:p>
    <w:p w14:paraId="08E148BD" w14:textId="79EAB1AF" w:rsidR="00862E47" w:rsidRPr="00FF6AFD" w:rsidRDefault="00862E47" w:rsidP="00FF6AFD">
      <w:pPr>
        <w:pStyle w:val="EndNoteBibliography"/>
        <w:widowControl/>
      </w:pPr>
      <w:r w:rsidRPr="00FF6AFD">
        <w:t>12</w:t>
      </w:r>
      <w:r w:rsidR="00414DCF">
        <w:t xml:space="preserve"> </w:t>
      </w:r>
      <w:r w:rsidRPr="00FF6AFD">
        <w:t>Fernandes, J.</w:t>
      </w:r>
      <w:r w:rsidR="00B077B8">
        <w:t>,</w:t>
      </w:r>
      <w:r w:rsidRPr="00FF6AFD">
        <w:t xml:space="preserve"> VijayRaghavan, K. The development of indirect flight muscle innervation in Drosophila melanogaster. </w:t>
      </w:r>
      <w:r w:rsidRPr="00FF6AFD">
        <w:rPr>
          <w:i/>
        </w:rPr>
        <w:t>Development</w:t>
      </w:r>
      <w:r w:rsidR="00A26A0F" w:rsidRPr="00FF6AFD">
        <w:t>.</w:t>
      </w:r>
      <w:r w:rsidRPr="00FF6AFD">
        <w:t xml:space="preserve"> </w:t>
      </w:r>
      <w:r w:rsidRPr="00FF6AFD">
        <w:rPr>
          <w:b/>
        </w:rPr>
        <w:t>118</w:t>
      </w:r>
      <w:r w:rsidRPr="00FF6AFD">
        <w:t>, 215-227 (1993).</w:t>
      </w:r>
    </w:p>
    <w:p w14:paraId="693221F4" w14:textId="2650F1B9" w:rsidR="00862E47" w:rsidRPr="00FF6AFD" w:rsidRDefault="00862E47" w:rsidP="00FF6AFD">
      <w:pPr>
        <w:pStyle w:val="EndNoteBibliography"/>
        <w:widowControl/>
      </w:pPr>
      <w:r w:rsidRPr="00FF6AFD">
        <w:t>13</w:t>
      </w:r>
      <w:r w:rsidR="00414DCF">
        <w:t xml:space="preserve"> </w:t>
      </w:r>
      <w:r w:rsidRPr="00FF6AFD">
        <w:t>Fernandes, J. J.</w:t>
      </w:r>
      <w:r w:rsidR="00B077B8">
        <w:t>,</w:t>
      </w:r>
      <w:r w:rsidRPr="00FF6AFD">
        <w:t xml:space="preserve"> Keshishian, H. Patterning the dorsal longitudinal flight muscles (DLM) of Drosophila: insights from the ablation of larval scaffolds. </w:t>
      </w:r>
      <w:r w:rsidRPr="00FF6AFD">
        <w:rPr>
          <w:i/>
        </w:rPr>
        <w:t>Development</w:t>
      </w:r>
      <w:r w:rsidR="00A26A0F" w:rsidRPr="00FF6AFD">
        <w:t>.</w:t>
      </w:r>
      <w:r w:rsidRPr="00FF6AFD">
        <w:t xml:space="preserve"> </w:t>
      </w:r>
      <w:r w:rsidRPr="00FF6AFD">
        <w:rPr>
          <w:b/>
        </w:rPr>
        <w:t>122</w:t>
      </w:r>
      <w:r w:rsidRPr="00FF6AFD">
        <w:t>, 3755-3763 (1996).</w:t>
      </w:r>
    </w:p>
    <w:p w14:paraId="100E173E" w14:textId="652A4BE3" w:rsidR="00862E47" w:rsidRPr="00FF6AFD" w:rsidRDefault="00862E47" w:rsidP="00FF6AFD">
      <w:pPr>
        <w:pStyle w:val="EndNoteBibliography"/>
        <w:widowControl/>
      </w:pPr>
      <w:r w:rsidRPr="00FF6AFD">
        <w:t>14</w:t>
      </w:r>
      <w:r w:rsidR="00414DCF">
        <w:t xml:space="preserve"> </w:t>
      </w:r>
      <w:r w:rsidRPr="00FF6AFD">
        <w:t>Fernandes, J. J.</w:t>
      </w:r>
      <w:r w:rsidR="00B077B8">
        <w:t>,</w:t>
      </w:r>
      <w:r w:rsidRPr="00FF6AFD">
        <w:t xml:space="preserve"> Keshishian, H. Nerve-muscle interactions during flight muscle development in Drosophila. </w:t>
      </w:r>
      <w:r w:rsidRPr="00FF6AFD">
        <w:rPr>
          <w:i/>
        </w:rPr>
        <w:t>Development</w:t>
      </w:r>
      <w:r w:rsidR="00A26A0F" w:rsidRPr="00FF6AFD">
        <w:t>.</w:t>
      </w:r>
      <w:r w:rsidRPr="00FF6AFD">
        <w:t xml:space="preserve"> </w:t>
      </w:r>
      <w:r w:rsidRPr="00FF6AFD">
        <w:rPr>
          <w:b/>
        </w:rPr>
        <w:t>125</w:t>
      </w:r>
      <w:r w:rsidRPr="00FF6AFD">
        <w:t>, 1769-1779 (1998).</w:t>
      </w:r>
    </w:p>
    <w:p w14:paraId="5B3B50D2" w14:textId="3B77A360" w:rsidR="00862E47" w:rsidRPr="00FF6AFD" w:rsidRDefault="00862E47" w:rsidP="00FF6AFD">
      <w:pPr>
        <w:pStyle w:val="EndNoteBibliography"/>
        <w:widowControl/>
      </w:pPr>
      <w:r w:rsidRPr="00FF6AFD">
        <w:t>15</w:t>
      </w:r>
      <w:r w:rsidR="00414DCF">
        <w:t xml:space="preserve"> </w:t>
      </w:r>
      <w:r w:rsidRPr="00FF6AFD">
        <w:t>Hebbar, S.</w:t>
      </w:r>
      <w:r w:rsidR="00B077B8">
        <w:t>,</w:t>
      </w:r>
      <w:r w:rsidRPr="00FF6AFD">
        <w:t xml:space="preserve"> Fernandes, J. J. Pruning of motor neuron branches establishes the DLM innervation pattern in Drosophila. </w:t>
      </w:r>
      <w:r w:rsidRPr="00FF6AFD">
        <w:rPr>
          <w:i/>
        </w:rPr>
        <w:t>J</w:t>
      </w:r>
      <w:r w:rsidR="00B077B8">
        <w:rPr>
          <w:i/>
        </w:rPr>
        <w:t xml:space="preserve">ournal of </w:t>
      </w:r>
      <w:r w:rsidRPr="00FF6AFD">
        <w:rPr>
          <w:i/>
        </w:rPr>
        <w:t>Neurobiol</w:t>
      </w:r>
      <w:r w:rsidR="00B077B8">
        <w:rPr>
          <w:i/>
        </w:rPr>
        <w:t>ogy</w:t>
      </w:r>
      <w:r w:rsidR="00A26A0F" w:rsidRPr="00FF6AFD">
        <w:t>.</w:t>
      </w:r>
      <w:r w:rsidRPr="00FF6AFD">
        <w:t xml:space="preserve"> </w:t>
      </w:r>
      <w:r w:rsidRPr="00FF6AFD">
        <w:rPr>
          <w:b/>
        </w:rPr>
        <w:t>60</w:t>
      </w:r>
      <w:r w:rsidRPr="00FF6AFD">
        <w:t>, 499-516 (2004).</w:t>
      </w:r>
    </w:p>
    <w:p w14:paraId="5C65D781" w14:textId="3F0EB2A5" w:rsidR="00862E47" w:rsidRPr="00FF6AFD" w:rsidRDefault="00862E47" w:rsidP="00FF6AFD">
      <w:pPr>
        <w:pStyle w:val="EndNoteBibliography"/>
        <w:widowControl/>
      </w:pPr>
      <w:r w:rsidRPr="00FF6AFD">
        <w:t>16</w:t>
      </w:r>
      <w:r w:rsidR="00414DCF">
        <w:t xml:space="preserve"> </w:t>
      </w:r>
      <w:r w:rsidRPr="00FF6AFD">
        <w:t>Hebbar, S.</w:t>
      </w:r>
      <w:r w:rsidR="00B077B8">
        <w:t>,</w:t>
      </w:r>
      <w:r w:rsidRPr="00FF6AFD">
        <w:t xml:space="preserve"> Fernandes, J. J. A role for Fas II in the stabilization of motor neuron branches during pruning in Drosophila. </w:t>
      </w:r>
      <w:r w:rsidRPr="00FF6AFD">
        <w:rPr>
          <w:i/>
        </w:rPr>
        <w:t>Dev</w:t>
      </w:r>
      <w:r w:rsidR="00B077B8">
        <w:rPr>
          <w:i/>
        </w:rPr>
        <w:t>elopmental</w:t>
      </w:r>
      <w:r w:rsidRPr="00FF6AFD">
        <w:rPr>
          <w:i/>
        </w:rPr>
        <w:t xml:space="preserve"> Biol</w:t>
      </w:r>
      <w:r w:rsidR="00B077B8">
        <w:rPr>
          <w:i/>
        </w:rPr>
        <w:t>ology</w:t>
      </w:r>
      <w:r w:rsidR="00A26A0F" w:rsidRPr="00FF6AFD">
        <w:t>.</w:t>
      </w:r>
      <w:r w:rsidRPr="00FF6AFD">
        <w:t xml:space="preserve"> </w:t>
      </w:r>
      <w:r w:rsidRPr="00FF6AFD">
        <w:rPr>
          <w:b/>
        </w:rPr>
        <w:t>285</w:t>
      </w:r>
      <w:r w:rsidRPr="00FF6AFD">
        <w:t>, 185-199 (2005).</w:t>
      </w:r>
    </w:p>
    <w:p w14:paraId="64E6C753" w14:textId="0722BD77" w:rsidR="00862E47" w:rsidRPr="00FF6AFD" w:rsidRDefault="00862E47" w:rsidP="00FF6AFD">
      <w:pPr>
        <w:pStyle w:val="EndNoteBibliography"/>
        <w:widowControl/>
      </w:pPr>
      <w:r w:rsidRPr="00FF6AFD">
        <w:lastRenderedPageBreak/>
        <w:t>17</w:t>
      </w:r>
      <w:r w:rsidR="00414DCF">
        <w:t xml:space="preserve"> </w:t>
      </w:r>
      <w:r w:rsidRPr="00FF6AFD">
        <w:t>Danjo, R., Kawasaki, F.</w:t>
      </w:r>
      <w:r w:rsidR="00B077B8">
        <w:t>,</w:t>
      </w:r>
      <w:r w:rsidRPr="00FF6AFD">
        <w:t xml:space="preserve"> Ordway, R. W. A tripartite synapse model in Drosophila. </w:t>
      </w:r>
      <w:r w:rsidRPr="00FF6AFD">
        <w:rPr>
          <w:i/>
        </w:rPr>
        <w:t xml:space="preserve">PloS </w:t>
      </w:r>
      <w:r w:rsidR="00A26A0F">
        <w:rPr>
          <w:i/>
        </w:rPr>
        <w:t>O</w:t>
      </w:r>
      <w:r w:rsidRPr="00FF6AFD">
        <w:rPr>
          <w:i/>
        </w:rPr>
        <w:t>ne</w:t>
      </w:r>
      <w:r w:rsidR="00A26A0F" w:rsidRPr="00FF6AFD">
        <w:t>.</w:t>
      </w:r>
      <w:r w:rsidRPr="00FF6AFD">
        <w:t xml:space="preserve"> </w:t>
      </w:r>
      <w:r w:rsidRPr="00FF6AFD">
        <w:rPr>
          <w:b/>
        </w:rPr>
        <w:t>6</w:t>
      </w:r>
      <w:r w:rsidRPr="00FF6AFD">
        <w:t xml:space="preserve"> (2011).</w:t>
      </w:r>
    </w:p>
    <w:p w14:paraId="66F9E7E2" w14:textId="44B74758" w:rsidR="00862E47" w:rsidRPr="00FF6AFD" w:rsidRDefault="00862E47" w:rsidP="00FF6AFD">
      <w:pPr>
        <w:pStyle w:val="EndNoteBibliography"/>
        <w:widowControl/>
      </w:pPr>
      <w:r w:rsidRPr="00FF6AFD">
        <w:t>18</w:t>
      </w:r>
      <w:r w:rsidR="00414DCF">
        <w:t xml:space="preserve"> </w:t>
      </w:r>
      <w:r w:rsidRPr="00FF6AFD">
        <w:t>Hunt, L. C.</w:t>
      </w:r>
      <w:r w:rsidR="00B077B8">
        <w:t>,</w:t>
      </w:r>
      <w:r w:rsidRPr="00FF6AFD">
        <w:t xml:space="preserve"> Demontis, F. Whole-mount immunostaining of Drosophila skeletal muscle. </w:t>
      </w:r>
      <w:r w:rsidRPr="00FF6AFD">
        <w:rPr>
          <w:i/>
        </w:rPr>
        <w:t>Na</w:t>
      </w:r>
      <w:r w:rsidR="00A26A0F">
        <w:rPr>
          <w:i/>
        </w:rPr>
        <w:t>t</w:t>
      </w:r>
      <w:r w:rsidR="00B077B8">
        <w:rPr>
          <w:i/>
        </w:rPr>
        <w:t>ure</w:t>
      </w:r>
      <w:r w:rsidR="00A26A0F">
        <w:t xml:space="preserve"> </w:t>
      </w:r>
      <w:r w:rsidRPr="00FF6AFD">
        <w:rPr>
          <w:i/>
        </w:rPr>
        <w:t>Protoc</w:t>
      </w:r>
      <w:r w:rsidR="00B077B8">
        <w:rPr>
          <w:i/>
        </w:rPr>
        <w:t>ols</w:t>
      </w:r>
      <w:r w:rsidR="00A26A0F" w:rsidRPr="00FF6AFD">
        <w:t>.</w:t>
      </w:r>
      <w:r w:rsidRPr="00FF6AFD">
        <w:t xml:space="preserve"> </w:t>
      </w:r>
      <w:r w:rsidRPr="00FF6AFD">
        <w:rPr>
          <w:b/>
        </w:rPr>
        <w:t>8</w:t>
      </w:r>
      <w:r w:rsidRPr="00FF6AFD">
        <w:t>, 2496-2501 (2013).</w:t>
      </w:r>
    </w:p>
    <w:p w14:paraId="1FA9EB7B" w14:textId="76FD1864" w:rsidR="00862E47" w:rsidRPr="00FF6AFD" w:rsidRDefault="00862E47" w:rsidP="00FF6AFD">
      <w:pPr>
        <w:pStyle w:val="EndNoteBibliography"/>
        <w:widowControl/>
      </w:pPr>
      <w:r w:rsidRPr="00FF6AFD">
        <w:t>19</w:t>
      </w:r>
      <w:r w:rsidR="00414DCF">
        <w:t xml:space="preserve"> </w:t>
      </w:r>
      <w:r w:rsidRPr="00FF6AFD">
        <w:t>Kucherenko, M. M.</w:t>
      </w:r>
      <w:r w:rsidRPr="00FF6AFD">
        <w:rPr>
          <w:i/>
        </w:rPr>
        <w:t xml:space="preserve"> </w:t>
      </w:r>
      <w:r w:rsidR="00B077B8" w:rsidRPr="00B077B8">
        <w:t>et al</w:t>
      </w:r>
      <w:r w:rsidRPr="00FF6AFD">
        <w:rPr>
          <w:i/>
        </w:rPr>
        <w:t>.</w:t>
      </w:r>
      <w:r w:rsidRPr="00FF6AFD">
        <w:t xml:space="preserve"> Paraffin-embedded and frozen sections of Drosophila adult muscles. </w:t>
      </w:r>
      <w:r w:rsidRPr="00FF6AFD">
        <w:rPr>
          <w:i/>
        </w:rPr>
        <w:t>Journal of Visualized Experiments</w:t>
      </w:r>
      <w:r w:rsidR="00A26A0F" w:rsidRPr="00FF6AFD">
        <w:t>.</w:t>
      </w:r>
      <w:r w:rsidRPr="00FF6AFD">
        <w:t xml:space="preserve"> e2438 (2010).</w:t>
      </w:r>
    </w:p>
    <w:p w14:paraId="7D9ACB51" w14:textId="58AF014F" w:rsidR="00862E47" w:rsidRPr="00FF6AFD" w:rsidRDefault="00862E47" w:rsidP="00FF6AFD">
      <w:pPr>
        <w:pStyle w:val="EndNoteBibliography"/>
        <w:widowControl/>
      </w:pPr>
      <w:r w:rsidRPr="00FF6AFD">
        <w:t>20</w:t>
      </w:r>
      <w:r w:rsidR="00414DCF">
        <w:t xml:space="preserve"> </w:t>
      </w:r>
      <w:r w:rsidRPr="00FF6AFD">
        <w:t>Llamusi, B.</w:t>
      </w:r>
      <w:r w:rsidRPr="00FF6AFD">
        <w:rPr>
          <w:i/>
        </w:rPr>
        <w:t xml:space="preserve"> </w:t>
      </w:r>
      <w:r w:rsidR="00B077B8" w:rsidRPr="00B077B8">
        <w:t>et al</w:t>
      </w:r>
      <w:r w:rsidRPr="00FF6AFD">
        <w:rPr>
          <w:i/>
        </w:rPr>
        <w:t>.</w:t>
      </w:r>
      <w:r w:rsidRPr="00FF6AFD">
        <w:t xml:space="preserve"> Muscleblind, BSF and TBPH are mislocalized in the muscle sarcomere of a Drosophila myotonic dystrophy model. </w:t>
      </w:r>
      <w:r w:rsidRPr="00FF6AFD">
        <w:rPr>
          <w:i/>
        </w:rPr>
        <w:t>Diseas</w:t>
      </w:r>
      <w:r w:rsidR="00A26A0F" w:rsidRPr="00FF6AFD">
        <w:rPr>
          <w:i/>
        </w:rPr>
        <w:t>e Models &amp; Mechanism</w:t>
      </w:r>
      <w:r w:rsidRPr="00FF6AFD">
        <w:rPr>
          <w:i/>
        </w:rPr>
        <w:t>s</w:t>
      </w:r>
      <w:r w:rsidR="00A26A0F" w:rsidRPr="00FF6AFD">
        <w:t>.</w:t>
      </w:r>
      <w:r w:rsidRPr="00FF6AFD">
        <w:t xml:space="preserve"> </w:t>
      </w:r>
      <w:r w:rsidRPr="00FF6AFD">
        <w:rPr>
          <w:b/>
        </w:rPr>
        <w:t>6</w:t>
      </w:r>
      <w:r w:rsidRPr="00FF6AFD">
        <w:t>, 184-196 (2013).</w:t>
      </w:r>
    </w:p>
    <w:p w14:paraId="6E30467D" w14:textId="4AE37780" w:rsidR="00862E47" w:rsidRPr="00FF6AFD" w:rsidRDefault="00862E47" w:rsidP="00FF6AFD">
      <w:pPr>
        <w:pStyle w:val="EndNoteBibliography"/>
        <w:widowControl/>
      </w:pPr>
      <w:r w:rsidRPr="00FF6AFD">
        <w:t>21</w:t>
      </w:r>
      <w:r w:rsidR="00414DCF">
        <w:t xml:space="preserve"> </w:t>
      </w:r>
      <w:r w:rsidRPr="00FF6AFD">
        <w:t>Pantoja, M., Fischer, K. A., Ieronimakis, N., Reyes, M.</w:t>
      </w:r>
      <w:r w:rsidR="00B077B8">
        <w:t>,</w:t>
      </w:r>
      <w:r w:rsidRPr="00FF6AFD">
        <w:t xml:space="preserve"> Ruohola-Baker, H. Genetic elevation of sphingosine 1-phosphate suppresses dystrophic muscle phenotypes in Drosophila. </w:t>
      </w:r>
      <w:r w:rsidRPr="00FF6AFD">
        <w:rPr>
          <w:i/>
        </w:rPr>
        <w:t>Development</w:t>
      </w:r>
      <w:r w:rsidR="00A26A0F" w:rsidRPr="00FF6AFD">
        <w:t>.</w:t>
      </w:r>
      <w:r w:rsidRPr="00FF6AFD">
        <w:t xml:space="preserve"> </w:t>
      </w:r>
      <w:r w:rsidRPr="00FF6AFD">
        <w:rPr>
          <w:b/>
        </w:rPr>
        <w:t>140</w:t>
      </w:r>
      <w:r w:rsidRPr="00FF6AFD">
        <w:t>, 136-146 (2013).</w:t>
      </w:r>
    </w:p>
    <w:p w14:paraId="087EB1C6" w14:textId="198FDAEA" w:rsidR="00862E47" w:rsidRPr="00FF6AFD" w:rsidRDefault="00862E47" w:rsidP="00FF6AFD">
      <w:pPr>
        <w:pStyle w:val="EndNoteBibliography"/>
        <w:widowControl/>
      </w:pPr>
      <w:r w:rsidRPr="00FF6AFD">
        <w:t>22</w:t>
      </w:r>
      <w:r w:rsidR="00414DCF">
        <w:t xml:space="preserve"> </w:t>
      </w:r>
      <w:r w:rsidRPr="00FF6AFD">
        <w:t>Schnorrer, F.</w:t>
      </w:r>
      <w:r w:rsidRPr="00FF6AFD">
        <w:rPr>
          <w:i/>
        </w:rPr>
        <w:t xml:space="preserve"> </w:t>
      </w:r>
      <w:r w:rsidR="00B077B8" w:rsidRPr="00B077B8">
        <w:t>et al</w:t>
      </w:r>
      <w:r w:rsidRPr="00FF6AFD">
        <w:rPr>
          <w:i/>
        </w:rPr>
        <w:t>.</w:t>
      </w:r>
      <w:r w:rsidRPr="00FF6AFD">
        <w:t xml:space="preserve"> Systematic genetic analysis of muscle morphogenesis and function in Drosophila. </w:t>
      </w:r>
      <w:r w:rsidRPr="00FF6AFD">
        <w:rPr>
          <w:i/>
        </w:rPr>
        <w:t>Nature</w:t>
      </w:r>
      <w:r w:rsidR="00A26A0F" w:rsidRPr="00FF6AFD">
        <w:t>.</w:t>
      </w:r>
      <w:r w:rsidRPr="00FF6AFD">
        <w:t xml:space="preserve"> </w:t>
      </w:r>
      <w:r w:rsidRPr="00FF6AFD">
        <w:rPr>
          <w:b/>
        </w:rPr>
        <w:t>464</w:t>
      </w:r>
      <w:r w:rsidRPr="00FF6AFD">
        <w:t>, 287-291 (2010).</w:t>
      </w:r>
    </w:p>
    <w:p w14:paraId="28AB90D1" w14:textId="235BC62B" w:rsidR="00862E47" w:rsidRPr="00FF6AFD" w:rsidRDefault="00862E47" w:rsidP="00FF6AFD">
      <w:pPr>
        <w:pStyle w:val="EndNoteBibliography"/>
        <w:widowControl/>
      </w:pPr>
      <w:r w:rsidRPr="00FF6AFD">
        <w:t>23</w:t>
      </w:r>
      <w:r w:rsidR="00414DCF">
        <w:t xml:space="preserve"> </w:t>
      </w:r>
      <w:r w:rsidRPr="00FF6AFD">
        <w:t>Viswanathan, M. C., Blice-Baum, A. C., Schmidt, W., Foster, D. B.</w:t>
      </w:r>
      <w:r w:rsidR="00B077B8">
        <w:t>,</w:t>
      </w:r>
      <w:r w:rsidRPr="00FF6AFD">
        <w:t xml:space="preserve"> Cammarato, A. Pseudo-acetylation of K326 and K328 of actin disrupts Drosophila melanogaster indirect flight muscle structure and performance. </w:t>
      </w:r>
      <w:r w:rsidRPr="00FF6AFD">
        <w:rPr>
          <w:i/>
        </w:rPr>
        <w:t xml:space="preserve">Frontiers in </w:t>
      </w:r>
      <w:r w:rsidR="00A26A0F">
        <w:rPr>
          <w:i/>
        </w:rPr>
        <w:t>P</w:t>
      </w:r>
      <w:r w:rsidRPr="00FF6AFD">
        <w:rPr>
          <w:i/>
        </w:rPr>
        <w:t>hysiology</w:t>
      </w:r>
      <w:r w:rsidR="00A26A0F" w:rsidRPr="00FF6AFD">
        <w:t>.</w:t>
      </w:r>
      <w:r w:rsidRPr="00FF6AFD">
        <w:t xml:space="preserve"> </w:t>
      </w:r>
      <w:r w:rsidRPr="00FF6AFD">
        <w:rPr>
          <w:b/>
        </w:rPr>
        <w:t>6</w:t>
      </w:r>
      <w:r w:rsidRPr="00FF6AFD">
        <w:t>, 116 (2015).</w:t>
      </w:r>
    </w:p>
    <w:p w14:paraId="4F1F8F8E" w14:textId="0598087E" w:rsidR="00862E47" w:rsidRPr="00FF6AFD" w:rsidRDefault="00862E47" w:rsidP="00FF6AFD">
      <w:pPr>
        <w:pStyle w:val="EndNoteBibliography"/>
        <w:widowControl/>
      </w:pPr>
      <w:r w:rsidRPr="00FF6AFD">
        <w:t>24</w:t>
      </w:r>
      <w:r w:rsidR="00414DCF">
        <w:t xml:space="preserve"> </w:t>
      </w:r>
      <w:r w:rsidRPr="00FF6AFD">
        <w:t>Hebbar, S.</w:t>
      </w:r>
      <w:r w:rsidR="00B077B8">
        <w:t>,</w:t>
      </w:r>
      <w:r w:rsidRPr="00FF6AFD">
        <w:t xml:space="preserve"> Fernandes, J. J. Glial remodeling during metamorphosis influences the stabilization of motor neuron branches in Drosophila. </w:t>
      </w:r>
      <w:r w:rsidRPr="00FF6AFD">
        <w:rPr>
          <w:i/>
        </w:rPr>
        <w:t>Dev</w:t>
      </w:r>
      <w:r w:rsidR="00B077B8">
        <w:rPr>
          <w:i/>
        </w:rPr>
        <w:t>elopmental</w:t>
      </w:r>
      <w:r w:rsidRPr="00FF6AFD">
        <w:rPr>
          <w:i/>
        </w:rPr>
        <w:t xml:space="preserve"> Biol</w:t>
      </w:r>
      <w:r w:rsidR="00B077B8">
        <w:rPr>
          <w:i/>
        </w:rPr>
        <w:t>ogy</w:t>
      </w:r>
      <w:r w:rsidR="00A26A0F" w:rsidRPr="00FF6AFD">
        <w:t>.</w:t>
      </w:r>
      <w:r w:rsidRPr="00FF6AFD">
        <w:t xml:space="preserve"> </w:t>
      </w:r>
      <w:r w:rsidRPr="00FF6AFD">
        <w:rPr>
          <w:b/>
        </w:rPr>
        <w:t>340</w:t>
      </w:r>
      <w:r w:rsidRPr="00FF6AFD">
        <w:t>, 344-354</w:t>
      </w:r>
      <w:r w:rsidR="00A26A0F">
        <w:t xml:space="preserve"> </w:t>
      </w:r>
      <w:r w:rsidRPr="00FF6AFD">
        <w:t>(2010).</w:t>
      </w:r>
    </w:p>
    <w:p w14:paraId="76102B64" w14:textId="056BC7ED" w:rsidR="00862E47" w:rsidRPr="00FF6AFD" w:rsidRDefault="00862E47" w:rsidP="00FF6AFD">
      <w:pPr>
        <w:pStyle w:val="EndNoteBibliography"/>
        <w:widowControl/>
      </w:pPr>
      <w:r w:rsidRPr="00FF6AFD">
        <w:t>25</w:t>
      </w:r>
      <w:r w:rsidR="00414DCF">
        <w:t xml:space="preserve"> </w:t>
      </w:r>
      <w:r w:rsidRPr="00FF6AFD">
        <w:t>Mahr, A.</w:t>
      </w:r>
      <w:r w:rsidR="00B077B8">
        <w:t>,</w:t>
      </w:r>
      <w:r w:rsidRPr="00FF6AFD">
        <w:t xml:space="preserve"> Aberle, H. The expression pattern of the Drosophila vesicular glutamate transporter: a marker protein for motoneurons and glutamatergic centers in the brain. </w:t>
      </w:r>
      <w:r w:rsidRPr="00FF6AFD">
        <w:rPr>
          <w:i/>
        </w:rPr>
        <w:t>Gene Expression Patterns</w:t>
      </w:r>
      <w:r w:rsidR="00A26A0F" w:rsidRPr="00FF6AFD">
        <w:t>.</w:t>
      </w:r>
      <w:r w:rsidRPr="00FF6AFD">
        <w:t xml:space="preserve"> </w:t>
      </w:r>
      <w:r w:rsidRPr="00FF6AFD">
        <w:rPr>
          <w:b/>
        </w:rPr>
        <w:t>6</w:t>
      </w:r>
      <w:r w:rsidRPr="00FF6AFD">
        <w:t>, 299-309 (2006).</w:t>
      </w:r>
    </w:p>
    <w:p w14:paraId="6C7A8148" w14:textId="5C65D401" w:rsidR="00862E47" w:rsidRPr="00FF6AFD" w:rsidRDefault="00862E47" w:rsidP="00FF6AFD">
      <w:pPr>
        <w:pStyle w:val="EndNoteBibliography"/>
        <w:widowControl/>
      </w:pPr>
      <w:r w:rsidRPr="00FF6AFD">
        <w:t>26</w:t>
      </w:r>
      <w:r w:rsidR="00414DCF">
        <w:t xml:space="preserve"> </w:t>
      </w:r>
      <w:r w:rsidRPr="00FF6AFD">
        <w:t>Ritson, G. P.</w:t>
      </w:r>
      <w:r w:rsidRPr="00FF6AFD">
        <w:rPr>
          <w:i/>
        </w:rPr>
        <w:t xml:space="preserve"> </w:t>
      </w:r>
      <w:r w:rsidR="00B077B8" w:rsidRPr="00B077B8">
        <w:t>et al</w:t>
      </w:r>
      <w:r w:rsidRPr="00FF6AFD">
        <w:rPr>
          <w:i/>
        </w:rPr>
        <w:t>.</w:t>
      </w:r>
      <w:r w:rsidRPr="00FF6AFD">
        <w:t xml:space="preserve"> TDP-43 mediates degeneration in a novel Drosophila model of disease caused by mutations in VCP/p97. </w:t>
      </w:r>
      <w:r w:rsidRPr="00FF6AFD">
        <w:rPr>
          <w:i/>
        </w:rPr>
        <w:t>J</w:t>
      </w:r>
      <w:r w:rsidR="00B077B8">
        <w:rPr>
          <w:i/>
        </w:rPr>
        <w:t>ournal of</w:t>
      </w:r>
      <w:r w:rsidRPr="00FF6AFD">
        <w:rPr>
          <w:i/>
        </w:rPr>
        <w:t xml:space="preserve"> Neurosci</w:t>
      </w:r>
      <w:r w:rsidR="00B077B8">
        <w:rPr>
          <w:i/>
        </w:rPr>
        <w:t>ence</w:t>
      </w:r>
      <w:r w:rsidR="00A26A0F" w:rsidRPr="00FF6AFD">
        <w:t>.</w:t>
      </w:r>
      <w:r w:rsidRPr="00FF6AFD">
        <w:t xml:space="preserve"> </w:t>
      </w:r>
      <w:r w:rsidRPr="00FF6AFD">
        <w:rPr>
          <w:b/>
        </w:rPr>
        <w:t>30</w:t>
      </w:r>
      <w:r w:rsidRPr="00FF6AFD">
        <w:t>, 7729-7739</w:t>
      </w:r>
      <w:r w:rsidR="00A26A0F">
        <w:t xml:space="preserve"> </w:t>
      </w:r>
      <w:r w:rsidRPr="00FF6AFD">
        <w:t>(2010).</w:t>
      </w:r>
    </w:p>
    <w:p w14:paraId="53DA2C31" w14:textId="6697EE99" w:rsidR="00862E47" w:rsidRPr="00FF6AFD" w:rsidRDefault="00862E47" w:rsidP="00FF6AFD">
      <w:pPr>
        <w:pStyle w:val="EndNoteBibliography"/>
        <w:widowControl/>
      </w:pPr>
      <w:r w:rsidRPr="00FF6AFD">
        <w:t>27</w:t>
      </w:r>
      <w:r w:rsidR="00414DCF">
        <w:t xml:space="preserve"> </w:t>
      </w:r>
      <w:r w:rsidRPr="00FF6AFD">
        <w:t>Brand, A. H.</w:t>
      </w:r>
      <w:r w:rsidR="00B077B8">
        <w:t>,</w:t>
      </w:r>
      <w:r w:rsidRPr="00FF6AFD">
        <w:t xml:space="preserve"> Perrimon, N. Targeted gene expression as a means of altering cell fates and generating dominant phenotypes. </w:t>
      </w:r>
      <w:r w:rsidRPr="00FF6AFD">
        <w:rPr>
          <w:i/>
        </w:rPr>
        <w:t>Development</w:t>
      </w:r>
      <w:r w:rsidR="00A26A0F" w:rsidRPr="00FF6AFD">
        <w:t>.</w:t>
      </w:r>
      <w:r w:rsidRPr="00FF6AFD">
        <w:t xml:space="preserve"> </w:t>
      </w:r>
      <w:r w:rsidRPr="00FF6AFD">
        <w:rPr>
          <w:b/>
        </w:rPr>
        <w:t>118</w:t>
      </w:r>
      <w:r w:rsidRPr="00FF6AFD">
        <w:t>, 401-415 (1993).</w:t>
      </w:r>
    </w:p>
    <w:p w14:paraId="6365EE99" w14:textId="1BA5392F" w:rsidR="00862E47" w:rsidRPr="00FF6AFD" w:rsidRDefault="00862E47" w:rsidP="00FF6AFD">
      <w:pPr>
        <w:pStyle w:val="EndNoteBibliography"/>
        <w:widowControl/>
      </w:pPr>
      <w:r w:rsidRPr="00FF6AFD">
        <w:t>28</w:t>
      </w:r>
      <w:r w:rsidR="00414DCF">
        <w:t xml:space="preserve"> </w:t>
      </w:r>
      <w:r w:rsidRPr="00FF6AFD">
        <w:t>Klagges, B. R.</w:t>
      </w:r>
      <w:r w:rsidRPr="00FF6AFD">
        <w:rPr>
          <w:i/>
        </w:rPr>
        <w:t xml:space="preserve"> </w:t>
      </w:r>
      <w:r w:rsidR="00B077B8" w:rsidRPr="00B077B8">
        <w:t>et al</w:t>
      </w:r>
      <w:r w:rsidRPr="00FF6AFD">
        <w:rPr>
          <w:i/>
        </w:rPr>
        <w:t>.</w:t>
      </w:r>
      <w:r w:rsidRPr="00FF6AFD">
        <w:t xml:space="preserve"> Invertebrate synapsins: a single gene codes for several isoforms in Drosophila. </w:t>
      </w:r>
      <w:r w:rsidRPr="00FF6AFD">
        <w:rPr>
          <w:i/>
        </w:rPr>
        <w:t>J</w:t>
      </w:r>
      <w:r w:rsidR="00B077B8">
        <w:rPr>
          <w:i/>
        </w:rPr>
        <w:t>ournal of</w:t>
      </w:r>
      <w:r w:rsidRPr="00FF6AFD">
        <w:rPr>
          <w:i/>
        </w:rPr>
        <w:t xml:space="preserve"> Neurosci</w:t>
      </w:r>
      <w:r w:rsidR="00B077B8">
        <w:rPr>
          <w:i/>
        </w:rPr>
        <w:t>ence</w:t>
      </w:r>
      <w:r w:rsidR="00A26A0F" w:rsidRPr="00FF6AFD">
        <w:t>.</w:t>
      </w:r>
      <w:r w:rsidRPr="00FF6AFD">
        <w:t xml:space="preserve"> </w:t>
      </w:r>
      <w:r w:rsidRPr="00FF6AFD">
        <w:rPr>
          <w:b/>
        </w:rPr>
        <w:t>16</w:t>
      </w:r>
      <w:r w:rsidRPr="00FF6AFD">
        <w:t>, 3154-3165 (1996).</w:t>
      </w:r>
    </w:p>
    <w:p w14:paraId="0D99C4EC" w14:textId="478E89F5" w:rsidR="00862E47" w:rsidRPr="00FF6AFD" w:rsidRDefault="00862E47" w:rsidP="00FF6AFD">
      <w:pPr>
        <w:pStyle w:val="EndNoteBibliography"/>
        <w:widowControl/>
      </w:pPr>
      <w:r w:rsidRPr="00FF6AFD">
        <w:t>29</w:t>
      </w:r>
      <w:r w:rsidR="00414DCF">
        <w:t xml:space="preserve"> </w:t>
      </w:r>
      <w:r w:rsidRPr="00FF6AFD">
        <w:t>Fujita, S. C., Zipursky, S. L., Benzer, S., Ferrus, A.</w:t>
      </w:r>
      <w:r w:rsidR="00B077B8">
        <w:t>,</w:t>
      </w:r>
      <w:r w:rsidRPr="00FF6AFD">
        <w:t xml:space="preserve"> Shotwell, S. L. Monoclonal antibodies against the Drosophila nervous syste</w:t>
      </w:r>
      <w:r w:rsidRPr="00B077B8">
        <w:rPr>
          <w:rFonts w:asciiTheme="minorHAnsi" w:hAnsiTheme="minorHAnsi" w:cstheme="minorHAnsi"/>
        </w:rPr>
        <w:t xml:space="preserve">m. </w:t>
      </w:r>
      <w:r w:rsidR="00B077B8" w:rsidRPr="00B077B8">
        <w:rPr>
          <w:rFonts w:asciiTheme="minorHAnsi" w:hAnsiTheme="minorHAnsi" w:cstheme="minorHAnsi"/>
          <w:i/>
          <w:iCs/>
          <w:shd w:val="clear" w:color="auto" w:fill="FFFFFF"/>
        </w:rPr>
        <w:t>Proceedings of the National Academy of Sciences of the United States of America</w:t>
      </w:r>
      <w:r w:rsidR="00A26A0F" w:rsidRPr="00FF6AFD">
        <w:t>.</w:t>
      </w:r>
      <w:r w:rsidR="00B077B8" w:rsidRPr="00FF6AFD">
        <w:rPr>
          <w:b/>
        </w:rPr>
        <w:t xml:space="preserve"> </w:t>
      </w:r>
      <w:r w:rsidRPr="00FF6AFD">
        <w:rPr>
          <w:b/>
        </w:rPr>
        <w:t>79</w:t>
      </w:r>
      <w:r w:rsidRPr="00FF6AFD">
        <w:t>, 7929-7933 (1982).</w:t>
      </w:r>
    </w:p>
    <w:p w14:paraId="0CDF0189" w14:textId="6E8D70A9" w:rsidR="00862E47" w:rsidRPr="00FF6AFD" w:rsidRDefault="00862E47" w:rsidP="00FF6AFD">
      <w:pPr>
        <w:pStyle w:val="EndNoteBibliography"/>
        <w:widowControl/>
      </w:pPr>
      <w:r w:rsidRPr="00FF6AFD">
        <w:t>30</w:t>
      </w:r>
      <w:r w:rsidR="00414DCF">
        <w:t xml:space="preserve"> </w:t>
      </w:r>
      <w:r w:rsidRPr="00FF6AFD">
        <w:t>Wagh, D. A.</w:t>
      </w:r>
      <w:r w:rsidRPr="00FF6AFD">
        <w:rPr>
          <w:i/>
        </w:rPr>
        <w:t xml:space="preserve"> </w:t>
      </w:r>
      <w:r w:rsidR="00B077B8" w:rsidRPr="00B077B8">
        <w:t>et al</w:t>
      </w:r>
      <w:r w:rsidRPr="00FF6AFD">
        <w:rPr>
          <w:i/>
        </w:rPr>
        <w:t>.</w:t>
      </w:r>
      <w:r w:rsidRPr="00FF6AFD">
        <w:t xml:space="preserve"> Bruchpilot, a protein with homology to ELKS/CAST, is required for structural integrity and function of synaptic active zones in Drosophila. </w:t>
      </w:r>
      <w:r w:rsidRPr="00FF6AFD">
        <w:rPr>
          <w:i/>
        </w:rPr>
        <w:t>Neuron</w:t>
      </w:r>
      <w:r w:rsidR="00A26A0F" w:rsidRPr="00FF6AFD">
        <w:t>.</w:t>
      </w:r>
      <w:r w:rsidRPr="00FF6AFD">
        <w:t xml:space="preserve"> </w:t>
      </w:r>
      <w:r w:rsidRPr="00FF6AFD">
        <w:rPr>
          <w:b/>
        </w:rPr>
        <w:t>49</w:t>
      </w:r>
      <w:r w:rsidRPr="00FF6AFD">
        <w:t>, 833-844 (2006).</w:t>
      </w:r>
    </w:p>
    <w:p w14:paraId="435A6D1F" w14:textId="7615B065" w:rsidR="00862E47" w:rsidRPr="00FF6AFD" w:rsidRDefault="00862E47" w:rsidP="00FF6AFD">
      <w:pPr>
        <w:pStyle w:val="EndNoteBibliography"/>
        <w:widowControl/>
      </w:pPr>
      <w:r w:rsidRPr="00FF6AFD">
        <w:t>31</w:t>
      </w:r>
      <w:r w:rsidR="00414DCF">
        <w:t xml:space="preserve"> </w:t>
      </w:r>
      <w:r w:rsidRPr="00FF6AFD">
        <w:t>Marrus, S. B.</w:t>
      </w:r>
      <w:r w:rsidR="00B077B8">
        <w:t>,</w:t>
      </w:r>
      <w:r w:rsidRPr="00FF6AFD">
        <w:t xml:space="preserve"> DiAntonio, A. Preferential localization of glutamate receptors opposite sites of high presynaptic release. </w:t>
      </w:r>
      <w:r w:rsidRPr="00FF6AFD">
        <w:rPr>
          <w:i/>
        </w:rPr>
        <w:t>Curr</w:t>
      </w:r>
      <w:r w:rsidR="00B077B8">
        <w:rPr>
          <w:i/>
        </w:rPr>
        <w:t>ent</w:t>
      </w:r>
      <w:r w:rsidRPr="00FF6AFD">
        <w:rPr>
          <w:i/>
        </w:rPr>
        <w:t xml:space="preserve"> Biol</w:t>
      </w:r>
      <w:r w:rsidR="00B077B8">
        <w:rPr>
          <w:i/>
        </w:rPr>
        <w:t>ogy</w:t>
      </w:r>
      <w:r w:rsidR="00A26A0F" w:rsidRPr="00FF6AFD">
        <w:t>.</w:t>
      </w:r>
      <w:r w:rsidRPr="00FF6AFD">
        <w:t xml:space="preserve"> </w:t>
      </w:r>
      <w:r w:rsidRPr="00FF6AFD">
        <w:rPr>
          <w:b/>
        </w:rPr>
        <w:t>14</w:t>
      </w:r>
      <w:r w:rsidRPr="00FF6AFD">
        <w:t>, 924-931 (2004).</w:t>
      </w:r>
    </w:p>
    <w:p w14:paraId="2ED7B138" w14:textId="2FB9639C" w:rsidR="00862E47" w:rsidRPr="00FF6AFD" w:rsidRDefault="00862E47" w:rsidP="00FF6AFD">
      <w:pPr>
        <w:pStyle w:val="EndNoteBibliography"/>
        <w:widowControl/>
      </w:pPr>
      <w:r w:rsidRPr="00FF6AFD">
        <w:t>32</w:t>
      </w:r>
      <w:r w:rsidR="00414DCF">
        <w:t xml:space="preserve"> </w:t>
      </w:r>
      <w:r w:rsidRPr="00FF6AFD">
        <w:t>Augustin, H., Allen, M. J.</w:t>
      </w:r>
      <w:r w:rsidR="00B077B8">
        <w:t>,</w:t>
      </w:r>
      <w:r w:rsidRPr="00FF6AFD">
        <w:t xml:space="preserve"> Partridge, L. Electrophysiological recordings from the giant fiber pathway of D. melanogaster. </w:t>
      </w:r>
      <w:r w:rsidRPr="00FF6AFD">
        <w:rPr>
          <w:i/>
        </w:rPr>
        <w:t>Journal of Visualized Experiments</w:t>
      </w:r>
      <w:r w:rsidR="00A26A0F" w:rsidRPr="00FF6AFD">
        <w:t>.</w:t>
      </w:r>
      <w:r w:rsidRPr="00FF6AFD">
        <w:t xml:space="preserve"> e2412 (2011).</w:t>
      </w:r>
    </w:p>
    <w:p w14:paraId="609D31BC" w14:textId="2AE03E80" w:rsidR="00862E47" w:rsidRPr="00FF6AFD" w:rsidRDefault="00862E47" w:rsidP="00FF6AFD">
      <w:pPr>
        <w:pStyle w:val="EndNoteBibliography"/>
        <w:widowControl/>
      </w:pPr>
      <w:r w:rsidRPr="00FF6AFD">
        <w:t>33</w:t>
      </w:r>
      <w:r w:rsidR="00414DCF">
        <w:t xml:space="preserve"> </w:t>
      </w:r>
      <w:r w:rsidRPr="00FF6AFD">
        <w:t>Maccioni, R.</w:t>
      </w:r>
      <w:r w:rsidRPr="00FF6AFD">
        <w:rPr>
          <w:i/>
        </w:rPr>
        <w:t xml:space="preserve"> </w:t>
      </w:r>
      <w:r w:rsidR="00B077B8" w:rsidRPr="00B077B8">
        <w:t>et al</w:t>
      </w:r>
      <w:r w:rsidRPr="00FF6AFD">
        <w:rPr>
          <w:i/>
        </w:rPr>
        <w:t>.</w:t>
      </w:r>
      <w:r w:rsidRPr="00FF6AFD">
        <w:t xml:space="preserve"> Standardized phytotherapic extracts rescue anomalous locomotion and electrophysiological responses of TDP-43 Drosophila melanogaster model of ALS. </w:t>
      </w:r>
      <w:r w:rsidRPr="00FF6AFD">
        <w:rPr>
          <w:i/>
        </w:rPr>
        <w:t>Sc</w:t>
      </w:r>
      <w:r w:rsidR="00A26A0F">
        <w:rPr>
          <w:i/>
        </w:rPr>
        <w:t xml:space="preserve">ientific </w:t>
      </w:r>
      <w:r w:rsidRPr="00FF6AFD">
        <w:rPr>
          <w:i/>
        </w:rPr>
        <w:t>Rep</w:t>
      </w:r>
      <w:r w:rsidR="00A26A0F">
        <w:rPr>
          <w:i/>
        </w:rPr>
        <w:t>orts</w:t>
      </w:r>
      <w:r w:rsidR="00A26A0F" w:rsidRPr="00FF6AFD">
        <w:t>.</w:t>
      </w:r>
      <w:r w:rsidRPr="00FF6AFD">
        <w:t xml:space="preserve"> </w:t>
      </w:r>
      <w:r w:rsidRPr="00FF6AFD">
        <w:rPr>
          <w:b/>
        </w:rPr>
        <w:t>8</w:t>
      </w:r>
      <w:r w:rsidRPr="00FF6AFD">
        <w:t>, 16002 (2018).</w:t>
      </w:r>
    </w:p>
    <w:p w14:paraId="070FB728" w14:textId="673643F4" w:rsidR="00862E47" w:rsidRPr="00FF6AFD" w:rsidRDefault="00862E47" w:rsidP="00FF6AFD">
      <w:pPr>
        <w:pStyle w:val="EndNoteBibliography"/>
        <w:widowControl/>
      </w:pPr>
      <w:r w:rsidRPr="00FF6AFD">
        <w:t>34</w:t>
      </w:r>
      <w:r w:rsidR="00414DCF">
        <w:t xml:space="preserve"> </w:t>
      </w:r>
      <w:r w:rsidRPr="00FF6AFD">
        <w:t>Siddiqi, O.</w:t>
      </w:r>
      <w:r w:rsidR="00B077B8">
        <w:t>,</w:t>
      </w:r>
      <w:r w:rsidRPr="00FF6AFD">
        <w:t xml:space="preserve"> Benzer, S. Neurophysiological defects in temperature-sensitive paralytic mutants of Drosophila melanogaster. </w:t>
      </w:r>
      <w:r w:rsidRPr="00FF6AFD">
        <w:rPr>
          <w:i/>
        </w:rPr>
        <w:t>Proceedings of the National Academy of Sciences</w:t>
      </w:r>
      <w:r w:rsidR="00B077B8" w:rsidRPr="00B077B8">
        <w:rPr>
          <w:rFonts w:asciiTheme="minorHAnsi" w:hAnsiTheme="minorHAnsi" w:cstheme="minorHAnsi"/>
          <w:i/>
          <w:iCs/>
          <w:shd w:val="clear" w:color="auto" w:fill="FFFFFF"/>
        </w:rPr>
        <w:t xml:space="preserve"> of the United States of America</w:t>
      </w:r>
      <w:r w:rsidR="00A26A0F" w:rsidRPr="00FF6AFD">
        <w:t>.</w:t>
      </w:r>
      <w:r w:rsidRPr="00FF6AFD">
        <w:t xml:space="preserve"> </w:t>
      </w:r>
      <w:r w:rsidRPr="00FF6AFD">
        <w:rPr>
          <w:b/>
        </w:rPr>
        <w:t>73</w:t>
      </w:r>
      <w:r w:rsidRPr="00FF6AFD">
        <w:t>, 3253-3257 (1976).</w:t>
      </w:r>
    </w:p>
    <w:p w14:paraId="64960454" w14:textId="5D7F879C" w:rsidR="00862E47" w:rsidRPr="00B077B8" w:rsidRDefault="00862E47" w:rsidP="00B077B8">
      <w:pPr>
        <w:widowControl/>
        <w:autoSpaceDE/>
        <w:autoSpaceDN/>
        <w:adjustRightInd/>
        <w:jc w:val="left"/>
        <w:rPr>
          <w:rFonts w:asciiTheme="minorHAnsi" w:hAnsiTheme="minorHAnsi" w:cstheme="minorHAnsi"/>
          <w:color w:val="auto"/>
          <w:shd w:val="clear" w:color="auto" w:fill="FFFFFF"/>
        </w:rPr>
      </w:pPr>
      <w:r w:rsidRPr="00FF6AFD">
        <w:lastRenderedPageBreak/>
        <w:t>35</w:t>
      </w:r>
      <w:r w:rsidR="00414DCF">
        <w:t xml:space="preserve"> </w:t>
      </w:r>
      <w:r w:rsidRPr="00FF6AFD">
        <w:t>Wang, Z. H., Clark, C.</w:t>
      </w:r>
      <w:r w:rsidR="00B077B8">
        <w:t>,</w:t>
      </w:r>
      <w:r w:rsidRPr="00FF6AFD">
        <w:t xml:space="preserve"> Geisbrecht, E. R. Drosophila clueless is involved in Parkin-dependent m</w:t>
      </w:r>
      <w:r w:rsidRPr="00B077B8">
        <w:rPr>
          <w:rFonts w:asciiTheme="minorHAnsi" w:hAnsiTheme="minorHAnsi" w:cstheme="minorHAnsi"/>
          <w:color w:val="auto"/>
        </w:rPr>
        <w:t xml:space="preserve">itophagy by promoting VCP-mediated Marf degradation. </w:t>
      </w:r>
      <w:r w:rsidR="00B077B8" w:rsidRPr="00B077B8">
        <w:rPr>
          <w:rFonts w:asciiTheme="minorHAnsi" w:hAnsiTheme="minorHAnsi" w:cstheme="minorHAnsi"/>
          <w:i/>
          <w:iCs/>
          <w:color w:val="auto"/>
          <w:shd w:val="clear" w:color="auto" w:fill="FFFFFF"/>
        </w:rPr>
        <w:t>Human Molecular Genetics</w:t>
      </w:r>
      <w:r w:rsidR="00B077B8">
        <w:rPr>
          <w:rFonts w:asciiTheme="minorHAnsi" w:hAnsiTheme="minorHAnsi" w:cstheme="minorHAnsi"/>
          <w:i/>
          <w:iCs/>
          <w:color w:val="auto"/>
          <w:shd w:val="clear" w:color="auto" w:fill="FFFFFF"/>
        </w:rPr>
        <w:t xml:space="preserve">. </w:t>
      </w:r>
      <w:r w:rsidRPr="00FF6AFD">
        <w:rPr>
          <w:b/>
        </w:rPr>
        <w:t>25</w:t>
      </w:r>
      <w:r w:rsidRPr="00FF6AFD">
        <w:t>, 1946-1964 (2016).</w:t>
      </w:r>
    </w:p>
    <w:p w14:paraId="124A86A6" w14:textId="27834857" w:rsidR="00862E47" w:rsidRPr="00FF6AFD" w:rsidRDefault="00862E47" w:rsidP="00FF6AFD">
      <w:pPr>
        <w:pStyle w:val="EndNoteBibliography"/>
        <w:widowControl/>
      </w:pPr>
      <w:r w:rsidRPr="00FF6AFD">
        <w:t>36</w:t>
      </w:r>
      <w:r w:rsidR="00414DCF">
        <w:t xml:space="preserve"> </w:t>
      </w:r>
      <w:r w:rsidRPr="00FF6AFD">
        <w:t>O'Sullivan, A.</w:t>
      </w:r>
      <w:r w:rsidRPr="00FF6AFD">
        <w:rPr>
          <w:i/>
        </w:rPr>
        <w:t xml:space="preserve"> </w:t>
      </w:r>
      <w:r w:rsidR="00B077B8" w:rsidRPr="00B077B8">
        <w:t>et al</w:t>
      </w:r>
      <w:r w:rsidRPr="00FF6AFD">
        <w:rPr>
          <w:i/>
        </w:rPr>
        <w:t>.</w:t>
      </w:r>
      <w:r w:rsidRPr="00FF6AFD">
        <w:t xml:space="preserve"> Multifunctional Wing Motor Control of Song and Flight. </w:t>
      </w:r>
      <w:r w:rsidRPr="00FF6AFD">
        <w:rPr>
          <w:i/>
        </w:rPr>
        <w:t>Curr</w:t>
      </w:r>
      <w:r w:rsidR="00B077B8">
        <w:rPr>
          <w:i/>
        </w:rPr>
        <w:t>ent</w:t>
      </w:r>
      <w:r w:rsidRPr="00FF6AFD">
        <w:rPr>
          <w:i/>
        </w:rPr>
        <w:t xml:space="preserve"> Biol</w:t>
      </w:r>
      <w:r w:rsidR="00B077B8">
        <w:rPr>
          <w:i/>
        </w:rPr>
        <w:t>ogy</w:t>
      </w:r>
      <w:r w:rsidR="00A26A0F" w:rsidRPr="00FF6AFD">
        <w:t>.</w:t>
      </w:r>
      <w:r w:rsidRPr="00FF6AFD">
        <w:t xml:space="preserve"> </w:t>
      </w:r>
      <w:r w:rsidRPr="00FF6AFD">
        <w:rPr>
          <w:b/>
        </w:rPr>
        <w:t>28</w:t>
      </w:r>
      <w:r w:rsidRPr="00FF6AFD">
        <w:t>, 2705-2717.e2704 (2018).</w:t>
      </w:r>
    </w:p>
    <w:p w14:paraId="50EBBE2B" w14:textId="09155972" w:rsidR="007A4DD6" w:rsidRPr="00FF6AFD" w:rsidRDefault="00CB5421" w:rsidP="00FF6AFD">
      <w:pPr>
        <w:widowControl/>
        <w:rPr>
          <w:color w:val="auto"/>
        </w:rPr>
      </w:pPr>
      <w:r w:rsidRPr="00FF6AFD">
        <w:rPr>
          <w:color w:val="auto"/>
        </w:rPr>
        <w:fldChar w:fldCharType="end"/>
      </w:r>
    </w:p>
    <w:sectPr w:rsidR="007A4DD6" w:rsidRPr="00FF6AFD" w:rsidSect="00FF6AFD">
      <w:headerReference w:type="default" r:id="rId8"/>
      <w:footerReference w:type="even" r:id="rId9"/>
      <w:footerReference w:type="first" r:id="rId10"/>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D1CFD" w14:textId="77777777" w:rsidR="00CE061F" w:rsidRDefault="00CE061F" w:rsidP="00621C4E">
      <w:r>
        <w:separator/>
      </w:r>
    </w:p>
  </w:endnote>
  <w:endnote w:type="continuationSeparator" w:id="0">
    <w:p w14:paraId="7B959C40" w14:textId="77777777" w:rsidR="00CE061F" w:rsidRDefault="00CE061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65CE6" w14:textId="77777777" w:rsidR="00D869C3" w:rsidRDefault="00D869C3" w:rsidP="00B2382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F3321D" w14:textId="77777777" w:rsidR="00D869C3" w:rsidRDefault="00D869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7E8DC260" w:rsidR="00D869C3" w:rsidRDefault="008C014D" w:rsidP="003108E5">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1873E" w14:textId="77777777" w:rsidR="00CE061F" w:rsidRDefault="00CE061F" w:rsidP="00621C4E">
      <w:r>
        <w:separator/>
      </w:r>
    </w:p>
  </w:footnote>
  <w:footnote w:type="continuationSeparator" w:id="0">
    <w:p w14:paraId="17B3C62F" w14:textId="77777777" w:rsidR="00CE061F" w:rsidRDefault="00CE061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2AEC4EFE" w:rsidR="00D869C3" w:rsidRPr="006F06E4" w:rsidRDefault="00D869C3" w:rsidP="00621C4E">
    <w:pPr>
      <w:pStyle w:val="Header"/>
      <w:rPr>
        <w:b/>
        <w:color w:val="1F497D"/>
        <w:sz w:val="28"/>
        <w:szCs w:val="28"/>
      </w:rPr>
    </w:pPr>
    <w:r>
      <w:rPr>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94A05"/>
    <w:multiLevelType w:val="hybridMultilevel"/>
    <w:tmpl w:val="684EF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B036E"/>
    <w:multiLevelType w:val="hybridMultilevel"/>
    <w:tmpl w:val="01FA3E00"/>
    <w:lvl w:ilvl="0" w:tplc="04090011">
      <w:start w:val="1"/>
      <w:numFmt w:val="decimal"/>
      <w:lvlText w:val="%1)"/>
      <w:lvlJc w:val="left"/>
      <w:pPr>
        <w:ind w:left="720" w:hanging="360"/>
      </w:pPr>
      <w:rPr>
        <w:rFonts w:hint="default"/>
      </w:rPr>
    </w:lvl>
    <w:lvl w:ilvl="1" w:tplc="1174D532">
      <w:start w:val="1"/>
      <w:numFmt w:val="lowerLetter"/>
      <w:lvlText w:val="%2."/>
      <w:lvlJc w:val="left"/>
      <w:pPr>
        <w:ind w:left="1440" w:hanging="360"/>
      </w:pPr>
      <w:rPr>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72DFA"/>
    <w:multiLevelType w:val="hybridMultilevel"/>
    <w:tmpl w:val="AD3EC3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B55C5A"/>
    <w:multiLevelType w:val="hybridMultilevel"/>
    <w:tmpl w:val="4D0A1080"/>
    <w:lvl w:ilvl="0" w:tplc="DB641BEA">
      <w:start w:val="1"/>
      <w:numFmt w:val="decimal"/>
      <w:suff w:val="space"/>
      <w:lvlText w:val="3.%1."/>
      <w:lvlJc w:val="left"/>
      <w:pPr>
        <w:ind w:left="0" w:firstLine="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DB0638"/>
    <w:multiLevelType w:val="multilevel"/>
    <w:tmpl w:val="7236FF26"/>
    <w:lvl w:ilvl="0">
      <w:start w:val="1"/>
      <w:numFmt w:val="decimal"/>
      <w:lvlText w:val="%1."/>
      <w:lvlJc w:val="left"/>
      <w:pPr>
        <w:ind w:left="720" w:hanging="360"/>
      </w:pPr>
      <w:rPr>
        <w:rFonts w:hint="default"/>
      </w:rPr>
    </w:lvl>
    <w:lvl w:ilvl="1">
      <w:start w:val="1"/>
      <w:numFmt w:val="decimal"/>
      <w:isLgl/>
      <w:lvlText w:val="%1.%2"/>
      <w:lvlJc w:val="left"/>
      <w:pPr>
        <w:ind w:left="1350" w:hanging="360"/>
      </w:pPr>
      <w:rPr>
        <w:rFonts w:hint="default"/>
        <w:color w:val="auto"/>
      </w:rPr>
    </w:lvl>
    <w:lvl w:ilvl="2">
      <w:start w:val="1"/>
      <w:numFmt w:val="decimal"/>
      <w:isLgl/>
      <w:lvlText w:val="%1.%2.%3"/>
      <w:lvlJc w:val="left"/>
      <w:pPr>
        <w:ind w:left="2340" w:hanging="720"/>
      </w:pPr>
      <w:rPr>
        <w:rFonts w:hint="default"/>
      </w:rPr>
    </w:lvl>
    <w:lvl w:ilvl="3">
      <w:start w:val="1"/>
      <w:numFmt w:val="decimal"/>
      <w:isLgl/>
      <w:lvlText w:val="%1.%2.%3.%4"/>
      <w:lvlJc w:val="left"/>
      <w:pPr>
        <w:ind w:left="297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590" w:hanging="1080"/>
      </w:pPr>
      <w:rPr>
        <w:rFonts w:hint="default"/>
      </w:rPr>
    </w:lvl>
    <w:lvl w:ilvl="6">
      <w:start w:val="1"/>
      <w:numFmt w:val="decimal"/>
      <w:isLgl/>
      <w:lvlText w:val="%1.%2.%3.%4.%5.%6.%7"/>
      <w:lvlJc w:val="left"/>
      <w:pPr>
        <w:ind w:left="5580" w:hanging="1440"/>
      </w:pPr>
      <w:rPr>
        <w:rFonts w:hint="default"/>
      </w:rPr>
    </w:lvl>
    <w:lvl w:ilvl="7">
      <w:start w:val="1"/>
      <w:numFmt w:val="decimal"/>
      <w:isLgl/>
      <w:lvlText w:val="%1.%2.%3.%4.%5.%6.%7.%8"/>
      <w:lvlJc w:val="left"/>
      <w:pPr>
        <w:ind w:left="6210" w:hanging="1440"/>
      </w:pPr>
      <w:rPr>
        <w:rFonts w:hint="default"/>
      </w:rPr>
    </w:lvl>
    <w:lvl w:ilvl="8">
      <w:start w:val="1"/>
      <w:numFmt w:val="decimal"/>
      <w:isLgl/>
      <w:lvlText w:val="%1.%2.%3.%4.%5.%6.%7.%8.%9"/>
      <w:lvlJc w:val="left"/>
      <w:pPr>
        <w:ind w:left="72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B5004A2"/>
    <w:multiLevelType w:val="hybridMultilevel"/>
    <w:tmpl w:val="547C6B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0F2E78"/>
    <w:multiLevelType w:val="multilevel"/>
    <w:tmpl w:val="7236FF26"/>
    <w:lvl w:ilvl="0">
      <w:start w:val="1"/>
      <w:numFmt w:val="decimal"/>
      <w:lvlText w:val="%1."/>
      <w:lvlJc w:val="left"/>
      <w:pPr>
        <w:ind w:left="720" w:hanging="360"/>
      </w:pPr>
      <w:rPr>
        <w:rFonts w:hint="default"/>
      </w:rPr>
    </w:lvl>
    <w:lvl w:ilvl="1">
      <w:start w:val="1"/>
      <w:numFmt w:val="decimal"/>
      <w:isLgl/>
      <w:lvlText w:val="%1.%2"/>
      <w:lvlJc w:val="left"/>
      <w:pPr>
        <w:ind w:left="1350" w:hanging="360"/>
      </w:pPr>
      <w:rPr>
        <w:rFonts w:hint="default"/>
        <w:color w:val="auto"/>
      </w:rPr>
    </w:lvl>
    <w:lvl w:ilvl="2">
      <w:start w:val="1"/>
      <w:numFmt w:val="decimal"/>
      <w:isLgl/>
      <w:lvlText w:val="%1.%2.%3"/>
      <w:lvlJc w:val="left"/>
      <w:pPr>
        <w:ind w:left="2340" w:hanging="720"/>
      </w:pPr>
      <w:rPr>
        <w:rFonts w:hint="default"/>
      </w:rPr>
    </w:lvl>
    <w:lvl w:ilvl="3">
      <w:start w:val="1"/>
      <w:numFmt w:val="decimal"/>
      <w:isLgl/>
      <w:lvlText w:val="%1.%2.%3.%4"/>
      <w:lvlJc w:val="left"/>
      <w:pPr>
        <w:ind w:left="297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590" w:hanging="1080"/>
      </w:pPr>
      <w:rPr>
        <w:rFonts w:hint="default"/>
      </w:rPr>
    </w:lvl>
    <w:lvl w:ilvl="6">
      <w:start w:val="1"/>
      <w:numFmt w:val="decimal"/>
      <w:isLgl/>
      <w:lvlText w:val="%1.%2.%3.%4.%5.%6.%7"/>
      <w:lvlJc w:val="left"/>
      <w:pPr>
        <w:ind w:left="5580" w:hanging="1440"/>
      </w:pPr>
      <w:rPr>
        <w:rFonts w:hint="default"/>
      </w:rPr>
    </w:lvl>
    <w:lvl w:ilvl="7">
      <w:start w:val="1"/>
      <w:numFmt w:val="decimal"/>
      <w:isLgl/>
      <w:lvlText w:val="%1.%2.%3.%4.%5.%6.%7.%8"/>
      <w:lvlJc w:val="left"/>
      <w:pPr>
        <w:ind w:left="6210" w:hanging="1440"/>
      </w:pPr>
      <w:rPr>
        <w:rFonts w:hint="default"/>
      </w:rPr>
    </w:lvl>
    <w:lvl w:ilvl="8">
      <w:start w:val="1"/>
      <w:numFmt w:val="decimal"/>
      <w:isLgl/>
      <w:lvlText w:val="%1.%2.%3.%4.%5.%6.%7.%8.%9"/>
      <w:lvlJc w:val="left"/>
      <w:pPr>
        <w:ind w:left="7200" w:hanging="1800"/>
      </w:pPr>
      <w:rPr>
        <w:rFonts w:hint="default"/>
      </w:rPr>
    </w:lvl>
  </w:abstractNum>
  <w:abstractNum w:abstractNumId="18" w15:restartNumberingAfterBreak="0">
    <w:nsid w:val="4E7114F2"/>
    <w:multiLevelType w:val="hybridMultilevel"/>
    <w:tmpl w:val="64CC6CC8"/>
    <w:lvl w:ilvl="0" w:tplc="6D189478">
      <w:start w:val="2"/>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051B30"/>
    <w:multiLevelType w:val="multilevel"/>
    <w:tmpl w:val="798A07F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536C1BE0"/>
    <w:multiLevelType w:val="hybridMultilevel"/>
    <w:tmpl w:val="FBC68338"/>
    <w:lvl w:ilvl="0" w:tplc="83A490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8E6306"/>
    <w:multiLevelType w:val="hybridMultilevel"/>
    <w:tmpl w:val="E564BD3E"/>
    <w:lvl w:ilvl="0" w:tplc="498E5720">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4"/>
  </w:num>
  <w:num w:numId="3">
    <w:abstractNumId w:val="6"/>
  </w:num>
  <w:num w:numId="4">
    <w:abstractNumId w:val="22"/>
  </w:num>
  <w:num w:numId="5">
    <w:abstractNumId w:val="11"/>
  </w:num>
  <w:num w:numId="6">
    <w:abstractNumId w:val="21"/>
  </w:num>
  <w:num w:numId="7">
    <w:abstractNumId w:val="0"/>
  </w:num>
  <w:num w:numId="8">
    <w:abstractNumId w:val="12"/>
  </w:num>
  <w:num w:numId="9">
    <w:abstractNumId w:val="13"/>
  </w:num>
  <w:num w:numId="10">
    <w:abstractNumId w:val="23"/>
  </w:num>
  <w:num w:numId="11">
    <w:abstractNumId w:val="27"/>
  </w:num>
  <w:num w:numId="12">
    <w:abstractNumId w:val="3"/>
  </w:num>
  <w:num w:numId="13">
    <w:abstractNumId w:val="25"/>
  </w:num>
  <w:num w:numId="14">
    <w:abstractNumId w:val="30"/>
  </w:num>
  <w:num w:numId="15">
    <w:abstractNumId w:val="14"/>
  </w:num>
  <w:num w:numId="16">
    <w:abstractNumId w:val="10"/>
  </w:num>
  <w:num w:numId="17">
    <w:abstractNumId w:val="26"/>
  </w:num>
  <w:num w:numId="18">
    <w:abstractNumId w:val="15"/>
  </w:num>
  <w:num w:numId="19">
    <w:abstractNumId w:val="28"/>
  </w:num>
  <w:num w:numId="20">
    <w:abstractNumId w:val="4"/>
  </w:num>
  <w:num w:numId="21">
    <w:abstractNumId w:val="29"/>
  </w:num>
  <w:num w:numId="22">
    <w:abstractNumId w:val="17"/>
  </w:num>
  <w:num w:numId="23">
    <w:abstractNumId w:val="8"/>
  </w:num>
  <w:num w:numId="24">
    <w:abstractNumId w:val="1"/>
  </w:num>
  <w:num w:numId="25">
    <w:abstractNumId w:val="5"/>
  </w:num>
  <w:num w:numId="26">
    <w:abstractNumId w:val="20"/>
  </w:num>
  <w:num w:numId="27">
    <w:abstractNumId w:val="16"/>
  </w:num>
  <w:num w:numId="28">
    <w:abstractNumId w:val="2"/>
  </w:num>
  <w:num w:numId="29">
    <w:abstractNumId w:val="9"/>
  </w:num>
  <w:num w:numId="30">
    <w:abstractNumId w:val="31"/>
  </w:num>
  <w:num w:numId="31">
    <w:abstractNumId w:val="19"/>
  </w:num>
  <w:num w:numId="32">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2MDYyNTM3MrMwNzFU0lEKTi0uzszPAykwrgUAVhoQ/y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5d59a0z5s9egex5r9x9rrk2avadx52s0r9&quot;&gt;DLM Jove Video Reference Library&lt;record-ids&gt;&lt;item&gt;1&lt;/item&gt;&lt;item&gt;2&lt;/item&gt;&lt;item&gt;3&lt;/item&gt;&lt;item&gt;5&lt;/item&gt;&lt;item&gt;6&lt;/item&gt;&lt;item&gt;7&lt;/item&gt;&lt;item&gt;9&lt;/item&gt;&lt;item&gt;12&lt;/item&gt;&lt;item&gt;15&lt;/item&gt;&lt;item&gt;16&lt;/item&gt;&lt;item&gt;17&lt;/item&gt;&lt;item&gt;18&lt;/item&gt;&lt;item&gt;21&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EE705F"/>
    <w:rsid w:val="00001169"/>
    <w:rsid w:val="00001806"/>
    <w:rsid w:val="00004AC4"/>
    <w:rsid w:val="00005815"/>
    <w:rsid w:val="00005B11"/>
    <w:rsid w:val="00006D17"/>
    <w:rsid w:val="00007DBC"/>
    <w:rsid w:val="00007EA1"/>
    <w:rsid w:val="000100F0"/>
    <w:rsid w:val="00012FF9"/>
    <w:rsid w:val="00014314"/>
    <w:rsid w:val="00014DA4"/>
    <w:rsid w:val="00021434"/>
    <w:rsid w:val="00021774"/>
    <w:rsid w:val="00021DF3"/>
    <w:rsid w:val="000236C9"/>
    <w:rsid w:val="00023869"/>
    <w:rsid w:val="00024598"/>
    <w:rsid w:val="000250B1"/>
    <w:rsid w:val="00026F53"/>
    <w:rsid w:val="000305BC"/>
    <w:rsid w:val="00032769"/>
    <w:rsid w:val="00037B58"/>
    <w:rsid w:val="000465ED"/>
    <w:rsid w:val="00051B73"/>
    <w:rsid w:val="00055EAD"/>
    <w:rsid w:val="00060ABE"/>
    <w:rsid w:val="00061A50"/>
    <w:rsid w:val="00064104"/>
    <w:rsid w:val="00064273"/>
    <w:rsid w:val="00066025"/>
    <w:rsid w:val="000701D1"/>
    <w:rsid w:val="00080A20"/>
    <w:rsid w:val="00080B97"/>
    <w:rsid w:val="00082796"/>
    <w:rsid w:val="00085B9B"/>
    <w:rsid w:val="00087C0A"/>
    <w:rsid w:val="00093BC4"/>
    <w:rsid w:val="00097929"/>
    <w:rsid w:val="000A1E80"/>
    <w:rsid w:val="000A3B70"/>
    <w:rsid w:val="000A5153"/>
    <w:rsid w:val="000A7039"/>
    <w:rsid w:val="000A79C0"/>
    <w:rsid w:val="000B07DE"/>
    <w:rsid w:val="000B10AE"/>
    <w:rsid w:val="000B1241"/>
    <w:rsid w:val="000B30BF"/>
    <w:rsid w:val="000B3613"/>
    <w:rsid w:val="000B48F5"/>
    <w:rsid w:val="000B566B"/>
    <w:rsid w:val="000B59F7"/>
    <w:rsid w:val="000B662E"/>
    <w:rsid w:val="000B7294"/>
    <w:rsid w:val="000B75D0"/>
    <w:rsid w:val="000C15E2"/>
    <w:rsid w:val="000C1CF8"/>
    <w:rsid w:val="000C49CF"/>
    <w:rsid w:val="000C52E9"/>
    <w:rsid w:val="000C593F"/>
    <w:rsid w:val="000C5CDC"/>
    <w:rsid w:val="000C65DC"/>
    <w:rsid w:val="000C66F3"/>
    <w:rsid w:val="000C6900"/>
    <w:rsid w:val="000D31E8"/>
    <w:rsid w:val="000D3E62"/>
    <w:rsid w:val="000D760C"/>
    <w:rsid w:val="000D76E4"/>
    <w:rsid w:val="000E00A6"/>
    <w:rsid w:val="000E36B9"/>
    <w:rsid w:val="000E3816"/>
    <w:rsid w:val="000E40B8"/>
    <w:rsid w:val="000E4F77"/>
    <w:rsid w:val="000E5245"/>
    <w:rsid w:val="000E6334"/>
    <w:rsid w:val="000F0C4E"/>
    <w:rsid w:val="000F265C"/>
    <w:rsid w:val="000F3AFA"/>
    <w:rsid w:val="000F4EEE"/>
    <w:rsid w:val="000F5712"/>
    <w:rsid w:val="000F6611"/>
    <w:rsid w:val="000F7E22"/>
    <w:rsid w:val="001049D3"/>
    <w:rsid w:val="001104F3"/>
    <w:rsid w:val="00112EEB"/>
    <w:rsid w:val="0012563A"/>
    <w:rsid w:val="001261DB"/>
    <w:rsid w:val="001307DD"/>
    <w:rsid w:val="001313A7"/>
    <w:rsid w:val="0013276F"/>
    <w:rsid w:val="00133053"/>
    <w:rsid w:val="001351B8"/>
    <w:rsid w:val="00135A2B"/>
    <w:rsid w:val="0013621E"/>
    <w:rsid w:val="0013642E"/>
    <w:rsid w:val="00140644"/>
    <w:rsid w:val="00147A6E"/>
    <w:rsid w:val="00152A23"/>
    <w:rsid w:val="00153D09"/>
    <w:rsid w:val="001543D8"/>
    <w:rsid w:val="00154A04"/>
    <w:rsid w:val="00155579"/>
    <w:rsid w:val="00160CFE"/>
    <w:rsid w:val="00161971"/>
    <w:rsid w:val="00162CB7"/>
    <w:rsid w:val="0017014F"/>
    <w:rsid w:val="00171E5B"/>
    <w:rsid w:val="00171F94"/>
    <w:rsid w:val="00175D4E"/>
    <w:rsid w:val="0017668A"/>
    <w:rsid w:val="001766FE"/>
    <w:rsid w:val="00176DC0"/>
    <w:rsid w:val="001771E7"/>
    <w:rsid w:val="00183F1C"/>
    <w:rsid w:val="001911FF"/>
    <w:rsid w:val="00192006"/>
    <w:rsid w:val="00193180"/>
    <w:rsid w:val="00193A4C"/>
    <w:rsid w:val="001A0C37"/>
    <w:rsid w:val="001A2355"/>
    <w:rsid w:val="001A4A87"/>
    <w:rsid w:val="001A571A"/>
    <w:rsid w:val="001B1519"/>
    <w:rsid w:val="001B2E2D"/>
    <w:rsid w:val="001B5CD2"/>
    <w:rsid w:val="001C0BEE"/>
    <w:rsid w:val="001C1E49"/>
    <w:rsid w:val="001C2A98"/>
    <w:rsid w:val="001D3D7D"/>
    <w:rsid w:val="001D3FFF"/>
    <w:rsid w:val="001D625F"/>
    <w:rsid w:val="001D636E"/>
    <w:rsid w:val="001D7576"/>
    <w:rsid w:val="001D7AB9"/>
    <w:rsid w:val="001E14A0"/>
    <w:rsid w:val="001E7376"/>
    <w:rsid w:val="001F225C"/>
    <w:rsid w:val="001F3D62"/>
    <w:rsid w:val="001F6B70"/>
    <w:rsid w:val="00201CFA"/>
    <w:rsid w:val="0020220D"/>
    <w:rsid w:val="00202448"/>
    <w:rsid w:val="00202D15"/>
    <w:rsid w:val="00203032"/>
    <w:rsid w:val="00210FC2"/>
    <w:rsid w:val="00211A85"/>
    <w:rsid w:val="00212EAE"/>
    <w:rsid w:val="00214BEE"/>
    <w:rsid w:val="002205B8"/>
    <w:rsid w:val="00225720"/>
    <w:rsid w:val="002259E5"/>
    <w:rsid w:val="00226140"/>
    <w:rsid w:val="002274F3"/>
    <w:rsid w:val="0023094C"/>
    <w:rsid w:val="00234BE3"/>
    <w:rsid w:val="00234E79"/>
    <w:rsid w:val="00235A90"/>
    <w:rsid w:val="00241C5F"/>
    <w:rsid w:val="00241E48"/>
    <w:rsid w:val="0024214E"/>
    <w:rsid w:val="00242623"/>
    <w:rsid w:val="0024286E"/>
    <w:rsid w:val="00247951"/>
    <w:rsid w:val="00250558"/>
    <w:rsid w:val="00254C3E"/>
    <w:rsid w:val="00260652"/>
    <w:rsid w:val="00261F25"/>
    <w:rsid w:val="00262A28"/>
    <w:rsid w:val="002648A9"/>
    <w:rsid w:val="0026536F"/>
    <w:rsid w:val="0026553C"/>
    <w:rsid w:val="00265D1C"/>
    <w:rsid w:val="00265DE2"/>
    <w:rsid w:val="00265EB4"/>
    <w:rsid w:val="00267DD5"/>
    <w:rsid w:val="00270DB2"/>
    <w:rsid w:val="00274A0A"/>
    <w:rsid w:val="00277593"/>
    <w:rsid w:val="00280918"/>
    <w:rsid w:val="0028215E"/>
    <w:rsid w:val="00282AF6"/>
    <w:rsid w:val="002859DF"/>
    <w:rsid w:val="00286D0E"/>
    <w:rsid w:val="00287085"/>
    <w:rsid w:val="00290AF9"/>
    <w:rsid w:val="002948DF"/>
    <w:rsid w:val="002967CF"/>
    <w:rsid w:val="00297788"/>
    <w:rsid w:val="002A01EF"/>
    <w:rsid w:val="002A484B"/>
    <w:rsid w:val="002A64A6"/>
    <w:rsid w:val="002B0901"/>
    <w:rsid w:val="002B0B66"/>
    <w:rsid w:val="002B0CB0"/>
    <w:rsid w:val="002B2282"/>
    <w:rsid w:val="002B576B"/>
    <w:rsid w:val="002C3138"/>
    <w:rsid w:val="002C47D4"/>
    <w:rsid w:val="002C783E"/>
    <w:rsid w:val="002D073E"/>
    <w:rsid w:val="002D0F38"/>
    <w:rsid w:val="002D19CA"/>
    <w:rsid w:val="002D77E3"/>
    <w:rsid w:val="002E441E"/>
    <w:rsid w:val="002F2859"/>
    <w:rsid w:val="002F4196"/>
    <w:rsid w:val="002F6E3C"/>
    <w:rsid w:val="0030117D"/>
    <w:rsid w:val="00301F30"/>
    <w:rsid w:val="003021E7"/>
    <w:rsid w:val="00303C87"/>
    <w:rsid w:val="003108E5"/>
    <w:rsid w:val="003120CB"/>
    <w:rsid w:val="00312661"/>
    <w:rsid w:val="00316145"/>
    <w:rsid w:val="003178AA"/>
    <w:rsid w:val="00320153"/>
    <w:rsid w:val="00320367"/>
    <w:rsid w:val="00322871"/>
    <w:rsid w:val="00326FB3"/>
    <w:rsid w:val="003316D4"/>
    <w:rsid w:val="00333822"/>
    <w:rsid w:val="00333EC2"/>
    <w:rsid w:val="00336715"/>
    <w:rsid w:val="003408DA"/>
    <w:rsid w:val="00340907"/>
    <w:rsid w:val="00340DFD"/>
    <w:rsid w:val="00344954"/>
    <w:rsid w:val="00350CD7"/>
    <w:rsid w:val="003562F1"/>
    <w:rsid w:val="00360C17"/>
    <w:rsid w:val="003621C6"/>
    <w:rsid w:val="003622B8"/>
    <w:rsid w:val="00366B76"/>
    <w:rsid w:val="00367907"/>
    <w:rsid w:val="00373051"/>
    <w:rsid w:val="00373B8F"/>
    <w:rsid w:val="00376D95"/>
    <w:rsid w:val="00377E88"/>
    <w:rsid w:val="00377FBB"/>
    <w:rsid w:val="00381A47"/>
    <w:rsid w:val="00385140"/>
    <w:rsid w:val="00393768"/>
    <w:rsid w:val="003A16FC"/>
    <w:rsid w:val="003A2698"/>
    <w:rsid w:val="003A4FCD"/>
    <w:rsid w:val="003B0944"/>
    <w:rsid w:val="003B0B04"/>
    <w:rsid w:val="003B1593"/>
    <w:rsid w:val="003B4381"/>
    <w:rsid w:val="003C1043"/>
    <w:rsid w:val="003C1A30"/>
    <w:rsid w:val="003C2B56"/>
    <w:rsid w:val="003C6779"/>
    <w:rsid w:val="003D2998"/>
    <w:rsid w:val="003D2F0A"/>
    <w:rsid w:val="003D3891"/>
    <w:rsid w:val="003D5D84"/>
    <w:rsid w:val="003E0F4F"/>
    <w:rsid w:val="003E18AC"/>
    <w:rsid w:val="003E210B"/>
    <w:rsid w:val="003E2A12"/>
    <w:rsid w:val="003E3384"/>
    <w:rsid w:val="003E548E"/>
    <w:rsid w:val="003F7ACC"/>
    <w:rsid w:val="00401B20"/>
    <w:rsid w:val="004148E1"/>
    <w:rsid w:val="00414CFA"/>
    <w:rsid w:val="00414DCF"/>
    <w:rsid w:val="00420BE9"/>
    <w:rsid w:val="00423583"/>
    <w:rsid w:val="00423AD8"/>
    <w:rsid w:val="00424C85"/>
    <w:rsid w:val="004260BD"/>
    <w:rsid w:val="0043012F"/>
    <w:rsid w:val="00430F1F"/>
    <w:rsid w:val="004326EA"/>
    <w:rsid w:val="00435F7A"/>
    <w:rsid w:val="004376EF"/>
    <w:rsid w:val="0044434C"/>
    <w:rsid w:val="0044456B"/>
    <w:rsid w:val="00447BD1"/>
    <w:rsid w:val="004507F3"/>
    <w:rsid w:val="00450AF4"/>
    <w:rsid w:val="00455C0B"/>
    <w:rsid w:val="0046022B"/>
    <w:rsid w:val="00461AB9"/>
    <w:rsid w:val="004653F8"/>
    <w:rsid w:val="004671C7"/>
    <w:rsid w:val="004678CC"/>
    <w:rsid w:val="00472F4D"/>
    <w:rsid w:val="004730BF"/>
    <w:rsid w:val="00474DCB"/>
    <w:rsid w:val="0047535C"/>
    <w:rsid w:val="00485870"/>
    <w:rsid w:val="00485B40"/>
    <w:rsid w:val="00485FE8"/>
    <w:rsid w:val="00487606"/>
    <w:rsid w:val="00492EB5"/>
    <w:rsid w:val="00494F77"/>
    <w:rsid w:val="00497721"/>
    <w:rsid w:val="004A0229"/>
    <w:rsid w:val="004A35D2"/>
    <w:rsid w:val="004A53AF"/>
    <w:rsid w:val="004A6207"/>
    <w:rsid w:val="004A71E4"/>
    <w:rsid w:val="004B2F00"/>
    <w:rsid w:val="004B6E31"/>
    <w:rsid w:val="004C0F93"/>
    <w:rsid w:val="004C1D66"/>
    <w:rsid w:val="004C31D7"/>
    <w:rsid w:val="004C4AD2"/>
    <w:rsid w:val="004C5265"/>
    <w:rsid w:val="004D16A8"/>
    <w:rsid w:val="004D1F21"/>
    <w:rsid w:val="004D5035"/>
    <w:rsid w:val="004D59D8"/>
    <w:rsid w:val="004D5DA1"/>
    <w:rsid w:val="004E150F"/>
    <w:rsid w:val="004E1DCA"/>
    <w:rsid w:val="004E23A1"/>
    <w:rsid w:val="004E3489"/>
    <w:rsid w:val="004E358A"/>
    <w:rsid w:val="004E38A3"/>
    <w:rsid w:val="004E3AFA"/>
    <w:rsid w:val="004E6588"/>
    <w:rsid w:val="004F0566"/>
    <w:rsid w:val="004F171A"/>
    <w:rsid w:val="004F2107"/>
    <w:rsid w:val="004F3FA2"/>
    <w:rsid w:val="005004D5"/>
    <w:rsid w:val="00502A0A"/>
    <w:rsid w:val="00507C50"/>
    <w:rsid w:val="00515C0F"/>
    <w:rsid w:val="00517C3A"/>
    <w:rsid w:val="00522DBC"/>
    <w:rsid w:val="00527655"/>
    <w:rsid w:val="00527BF4"/>
    <w:rsid w:val="005324BE"/>
    <w:rsid w:val="00534B98"/>
    <w:rsid w:val="00534F6C"/>
    <w:rsid w:val="00535994"/>
    <w:rsid w:val="0053646D"/>
    <w:rsid w:val="00540AAD"/>
    <w:rsid w:val="00543EC1"/>
    <w:rsid w:val="00546458"/>
    <w:rsid w:val="0055087C"/>
    <w:rsid w:val="00551E5C"/>
    <w:rsid w:val="00553413"/>
    <w:rsid w:val="00560E31"/>
    <w:rsid w:val="005637EF"/>
    <w:rsid w:val="00567F91"/>
    <w:rsid w:val="005700FC"/>
    <w:rsid w:val="00577754"/>
    <w:rsid w:val="00581B23"/>
    <w:rsid w:val="0058219C"/>
    <w:rsid w:val="00586C83"/>
    <w:rsid w:val="0058707F"/>
    <w:rsid w:val="005931FE"/>
    <w:rsid w:val="00593303"/>
    <w:rsid w:val="00593D09"/>
    <w:rsid w:val="005943B0"/>
    <w:rsid w:val="005A0F11"/>
    <w:rsid w:val="005A6F02"/>
    <w:rsid w:val="005B0072"/>
    <w:rsid w:val="005B0732"/>
    <w:rsid w:val="005B38A0"/>
    <w:rsid w:val="005B491C"/>
    <w:rsid w:val="005B4DBF"/>
    <w:rsid w:val="005B5DE2"/>
    <w:rsid w:val="005B674C"/>
    <w:rsid w:val="005C0C70"/>
    <w:rsid w:val="005C1F55"/>
    <w:rsid w:val="005C7561"/>
    <w:rsid w:val="005D1E57"/>
    <w:rsid w:val="005D2F57"/>
    <w:rsid w:val="005D34F6"/>
    <w:rsid w:val="005D3C21"/>
    <w:rsid w:val="005D3D57"/>
    <w:rsid w:val="005D4F1A"/>
    <w:rsid w:val="005E1884"/>
    <w:rsid w:val="005E1948"/>
    <w:rsid w:val="005E1C66"/>
    <w:rsid w:val="005F3155"/>
    <w:rsid w:val="005F373A"/>
    <w:rsid w:val="005F4F87"/>
    <w:rsid w:val="005F6B0E"/>
    <w:rsid w:val="005F760E"/>
    <w:rsid w:val="005F7A53"/>
    <w:rsid w:val="005F7B1D"/>
    <w:rsid w:val="00600A91"/>
    <w:rsid w:val="0060222A"/>
    <w:rsid w:val="00605A52"/>
    <w:rsid w:val="00610C21"/>
    <w:rsid w:val="00611907"/>
    <w:rsid w:val="0061245E"/>
    <w:rsid w:val="00613116"/>
    <w:rsid w:val="00615567"/>
    <w:rsid w:val="006202A6"/>
    <w:rsid w:val="0062054B"/>
    <w:rsid w:val="00621300"/>
    <w:rsid w:val="00621C4E"/>
    <w:rsid w:val="00624EAE"/>
    <w:rsid w:val="006305D7"/>
    <w:rsid w:val="00630BB1"/>
    <w:rsid w:val="00631580"/>
    <w:rsid w:val="00632A72"/>
    <w:rsid w:val="00633A01"/>
    <w:rsid w:val="00633B97"/>
    <w:rsid w:val="006341F7"/>
    <w:rsid w:val="00635014"/>
    <w:rsid w:val="006369CE"/>
    <w:rsid w:val="006411CA"/>
    <w:rsid w:val="006426B0"/>
    <w:rsid w:val="006519D5"/>
    <w:rsid w:val="006619C8"/>
    <w:rsid w:val="00665053"/>
    <w:rsid w:val="00671710"/>
    <w:rsid w:val="00673414"/>
    <w:rsid w:val="00676079"/>
    <w:rsid w:val="00676ECD"/>
    <w:rsid w:val="00677D0A"/>
    <w:rsid w:val="006812F1"/>
    <w:rsid w:val="006813CB"/>
    <w:rsid w:val="0068185F"/>
    <w:rsid w:val="00694A6B"/>
    <w:rsid w:val="006A01CF"/>
    <w:rsid w:val="006A523C"/>
    <w:rsid w:val="006A60DD"/>
    <w:rsid w:val="006A7BF4"/>
    <w:rsid w:val="006A7E69"/>
    <w:rsid w:val="006B074C"/>
    <w:rsid w:val="006B3B84"/>
    <w:rsid w:val="006B4E7C"/>
    <w:rsid w:val="006B5D8C"/>
    <w:rsid w:val="006B72D4"/>
    <w:rsid w:val="006C11CC"/>
    <w:rsid w:val="006C1AEB"/>
    <w:rsid w:val="006C1E12"/>
    <w:rsid w:val="006C57FE"/>
    <w:rsid w:val="006C6F76"/>
    <w:rsid w:val="006D1971"/>
    <w:rsid w:val="006D351D"/>
    <w:rsid w:val="006E0390"/>
    <w:rsid w:val="006E4B63"/>
    <w:rsid w:val="006E5885"/>
    <w:rsid w:val="006F06E4"/>
    <w:rsid w:val="006F7B41"/>
    <w:rsid w:val="007022DE"/>
    <w:rsid w:val="00702B5D"/>
    <w:rsid w:val="00703ED2"/>
    <w:rsid w:val="0070485B"/>
    <w:rsid w:val="00707B8D"/>
    <w:rsid w:val="0071028C"/>
    <w:rsid w:val="00713636"/>
    <w:rsid w:val="00714B8C"/>
    <w:rsid w:val="0071675D"/>
    <w:rsid w:val="0071741B"/>
    <w:rsid w:val="00725C8D"/>
    <w:rsid w:val="00735CF5"/>
    <w:rsid w:val="0074063A"/>
    <w:rsid w:val="00742858"/>
    <w:rsid w:val="00742AA4"/>
    <w:rsid w:val="00743BA1"/>
    <w:rsid w:val="00745F1E"/>
    <w:rsid w:val="007502CA"/>
    <w:rsid w:val="007515FE"/>
    <w:rsid w:val="00752884"/>
    <w:rsid w:val="007579A0"/>
    <w:rsid w:val="00760162"/>
    <w:rsid w:val="007601D0"/>
    <w:rsid w:val="0076109D"/>
    <w:rsid w:val="0076572D"/>
    <w:rsid w:val="00767107"/>
    <w:rsid w:val="00773BFD"/>
    <w:rsid w:val="007743B3"/>
    <w:rsid w:val="00774490"/>
    <w:rsid w:val="0077612E"/>
    <w:rsid w:val="007819FF"/>
    <w:rsid w:val="00784A4C"/>
    <w:rsid w:val="00784BC6"/>
    <w:rsid w:val="0078523D"/>
    <w:rsid w:val="007931DF"/>
    <w:rsid w:val="00795E5D"/>
    <w:rsid w:val="00797717"/>
    <w:rsid w:val="007A0172"/>
    <w:rsid w:val="007A2511"/>
    <w:rsid w:val="007A260E"/>
    <w:rsid w:val="007A38F8"/>
    <w:rsid w:val="007A4D4C"/>
    <w:rsid w:val="007A4DD6"/>
    <w:rsid w:val="007A5CB9"/>
    <w:rsid w:val="007B08B0"/>
    <w:rsid w:val="007B6B07"/>
    <w:rsid w:val="007B6D43"/>
    <w:rsid w:val="007B749A"/>
    <w:rsid w:val="007B7C6E"/>
    <w:rsid w:val="007D44D7"/>
    <w:rsid w:val="007D621A"/>
    <w:rsid w:val="007E058A"/>
    <w:rsid w:val="007E2887"/>
    <w:rsid w:val="007E5278"/>
    <w:rsid w:val="007E749C"/>
    <w:rsid w:val="007F1B5C"/>
    <w:rsid w:val="007F350E"/>
    <w:rsid w:val="007F52D8"/>
    <w:rsid w:val="00801257"/>
    <w:rsid w:val="00803B0A"/>
    <w:rsid w:val="0080448F"/>
    <w:rsid w:val="00804DED"/>
    <w:rsid w:val="00805B96"/>
    <w:rsid w:val="008105BE"/>
    <w:rsid w:val="008115A5"/>
    <w:rsid w:val="00811D46"/>
    <w:rsid w:val="0081415D"/>
    <w:rsid w:val="00816F13"/>
    <w:rsid w:val="00820229"/>
    <w:rsid w:val="008218CA"/>
    <w:rsid w:val="00822448"/>
    <w:rsid w:val="00822ABE"/>
    <w:rsid w:val="008244D1"/>
    <w:rsid w:val="00827F51"/>
    <w:rsid w:val="0083104E"/>
    <w:rsid w:val="008343BE"/>
    <w:rsid w:val="00835452"/>
    <w:rsid w:val="00840130"/>
    <w:rsid w:val="00840FB4"/>
    <w:rsid w:val="008410B2"/>
    <w:rsid w:val="00846E49"/>
    <w:rsid w:val="008500A0"/>
    <w:rsid w:val="008524E5"/>
    <w:rsid w:val="0085351C"/>
    <w:rsid w:val="008549CA"/>
    <w:rsid w:val="008556C3"/>
    <w:rsid w:val="0085687C"/>
    <w:rsid w:val="00862E47"/>
    <w:rsid w:val="00863C5F"/>
    <w:rsid w:val="008706C5"/>
    <w:rsid w:val="008718AA"/>
    <w:rsid w:val="00873707"/>
    <w:rsid w:val="00874B20"/>
    <w:rsid w:val="008763E1"/>
    <w:rsid w:val="0087775C"/>
    <w:rsid w:val="00877EC8"/>
    <w:rsid w:val="00880F36"/>
    <w:rsid w:val="00885530"/>
    <w:rsid w:val="008910D1"/>
    <w:rsid w:val="0089296C"/>
    <w:rsid w:val="00896ABD"/>
    <w:rsid w:val="008A3380"/>
    <w:rsid w:val="008A3D36"/>
    <w:rsid w:val="008A7A9C"/>
    <w:rsid w:val="008B5218"/>
    <w:rsid w:val="008B7102"/>
    <w:rsid w:val="008C014D"/>
    <w:rsid w:val="008C39DC"/>
    <w:rsid w:val="008C3B7D"/>
    <w:rsid w:val="008C4AA4"/>
    <w:rsid w:val="008C7458"/>
    <w:rsid w:val="008D0F90"/>
    <w:rsid w:val="008D30A5"/>
    <w:rsid w:val="008D3715"/>
    <w:rsid w:val="008D48B3"/>
    <w:rsid w:val="008D5465"/>
    <w:rsid w:val="008D7EB7"/>
    <w:rsid w:val="008E3684"/>
    <w:rsid w:val="008E57F5"/>
    <w:rsid w:val="008E7606"/>
    <w:rsid w:val="008F1DAA"/>
    <w:rsid w:val="008F3EBD"/>
    <w:rsid w:val="008F5444"/>
    <w:rsid w:val="008F60B2"/>
    <w:rsid w:val="008F7C41"/>
    <w:rsid w:val="00900593"/>
    <w:rsid w:val="009031E2"/>
    <w:rsid w:val="00907453"/>
    <w:rsid w:val="00911552"/>
    <w:rsid w:val="0091276C"/>
    <w:rsid w:val="009165AC"/>
    <w:rsid w:val="0092053F"/>
    <w:rsid w:val="0092340A"/>
    <w:rsid w:val="009243CB"/>
    <w:rsid w:val="009313D9"/>
    <w:rsid w:val="00935B7F"/>
    <w:rsid w:val="00941293"/>
    <w:rsid w:val="00943041"/>
    <w:rsid w:val="00946372"/>
    <w:rsid w:val="00950C17"/>
    <w:rsid w:val="00951FAF"/>
    <w:rsid w:val="00954740"/>
    <w:rsid w:val="00956C8C"/>
    <w:rsid w:val="00960E91"/>
    <w:rsid w:val="00962914"/>
    <w:rsid w:val="00963ABC"/>
    <w:rsid w:val="00965D21"/>
    <w:rsid w:val="00967764"/>
    <w:rsid w:val="00970B0E"/>
    <w:rsid w:val="00970BB9"/>
    <w:rsid w:val="009726EE"/>
    <w:rsid w:val="00975573"/>
    <w:rsid w:val="00976D03"/>
    <w:rsid w:val="00977B30"/>
    <w:rsid w:val="00982F41"/>
    <w:rsid w:val="00985090"/>
    <w:rsid w:val="00985375"/>
    <w:rsid w:val="0098656D"/>
    <w:rsid w:val="00987710"/>
    <w:rsid w:val="009904AB"/>
    <w:rsid w:val="00995688"/>
    <w:rsid w:val="009958A6"/>
    <w:rsid w:val="00996456"/>
    <w:rsid w:val="0099731B"/>
    <w:rsid w:val="009A04F5"/>
    <w:rsid w:val="009A15EF"/>
    <w:rsid w:val="009A38A5"/>
    <w:rsid w:val="009B118B"/>
    <w:rsid w:val="009B1737"/>
    <w:rsid w:val="009B3D4B"/>
    <w:rsid w:val="009B5B99"/>
    <w:rsid w:val="009B6EFC"/>
    <w:rsid w:val="009B6F5E"/>
    <w:rsid w:val="009B7878"/>
    <w:rsid w:val="009C2DF8"/>
    <w:rsid w:val="009C31BF"/>
    <w:rsid w:val="009C68B7"/>
    <w:rsid w:val="009C73B6"/>
    <w:rsid w:val="009D0834"/>
    <w:rsid w:val="009D0A1E"/>
    <w:rsid w:val="009D2AE3"/>
    <w:rsid w:val="009D52BC"/>
    <w:rsid w:val="009D7D0A"/>
    <w:rsid w:val="009E09D9"/>
    <w:rsid w:val="009E5DF8"/>
    <w:rsid w:val="009F01B1"/>
    <w:rsid w:val="009F0DBB"/>
    <w:rsid w:val="009F3887"/>
    <w:rsid w:val="009F732B"/>
    <w:rsid w:val="00A0133B"/>
    <w:rsid w:val="00A01FE0"/>
    <w:rsid w:val="00A0491C"/>
    <w:rsid w:val="00A05013"/>
    <w:rsid w:val="00A10656"/>
    <w:rsid w:val="00A106CE"/>
    <w:rsid w:val="00A113C0"/>
    <w:rsid w:val="00A12B0E"/>
    <w:rsid w:val="00A12FA6"/>
    <w:rsid w:val="00A1339B"/>
    <w:rsid w:val="00A14578"/>
    <w:rsid w:val="00A14ABA"/>
    <w:rsid w:val="00A24141"/>
    <w:rsid w:val="00A24CB6"/>
    <w:rsid w:val="00A25764"/>
    <w:rsid w:val="00A26A0F"/>
    <w:rsid w:val="00A26CD2"/>
    <w:rsid w:val="00A27667"/>
    <w:rsid w:val="00A27E44"/>
    <w:rsid w:val="00A32979"/>
    <w:rsid w:val="00A34A67"/>
    <w:rsid w:val="00A37462"/>
    <w:rsid w:val="00A37FF9"/>
    <w:rsid w:val="00A413ED"/>
    <w:rsid w:val="00A42F4D"/>
    <w:rsid w:val="00A459E1"/>
    <w:rsid w:val="00A52296"/>
    <w:rsid w:val="00A55661"/>
    <w:rsid w:val="00A60BB5"/>
    <w:rsid w:val="00A6105D"/>
    <w:rsid w:val="00A61B70"/>
    <w:rsid w:val="00A61FA8"/>
    <w:rsid w:val="00A6338A"/>
    <w:rsid w:val="00A637F4"/>
    <w:rsid w:val="00A65485"/>
    <w:rsid w:val="00A658BC"/>
    <w:rsid w:val="00A66E05"/>
    <w:rsid w:val="00A67CAC"/>
    <w:rsid w:val="00A70753"/>
    <w:rsid w:val="00A712D2"/>
    <w:rsid w:val="00A729C2"/>
    <w:rsid w:val="00A74F17"/>
    <w:rsid w:val="00A802C4"/>
    <w:rsid w:val="00A82152"/>
    <w:rsid w:val="00A82C8A"/>
    <w:rsid w:val="00A83246"/>
    <w:rsid w:val="00A8346B"/>
    <w:rsid w:val="00A84C56"/>
    <w:rsid w:val="00A852FF"/>
    <w:rsid w:val="00A85A1D"/>
    <w:rsid w:val="00A87337"/>
    <w:rsid w:val="00A87889"/>
    <w:rsid w:val="00A90493"/>
    <w:rsid w:val="00A90C97"/>
    <w:rsid w:val="00A960C8"/>
    <w:rsid w:val="00A96604"/>
    <w:rsid w:val="00AA03DF"/>
    <w:rsid w:val="00AA1B4F"/>
    <w:rsid w:val="00AA21D8"/>
    <w:rsid w:val="00AA54F3"/>
    <w:rsid w:val="00AA6B43"/>
    <w:rsid w:val="00AB0337"/>
    <w:rsid w:val="00AB367A"/>
    <w:rsid w:val="00AB40FB"/>
    <w:rsid w:val="00AB4E54"/>
    <w:rsid w:val="00AB7DA0"/>
    <w:rsid w:val="00AC01D1"/>
    <w:rsid w:val="00AC3A67"/>
    <w:rsid w:val="00AC40FE"/>
    <w:rsid w:val="00AC52A5"/>
    <w:rsid w:val="00AC5AA7"/>
    <w:rsid w:val="00AC67D8"/>
    <w:rsid w:val="00AC6EFD"/>
    <w:rsid w:val="00AC7151"/>
    <w:rsid w:val="00AD2BF3"/>
    <w:rsid w:val="00AD460A"/>
    <w:rsid w:val="00AD6A05"/>
    <w:rsid w:val="00AE272B"/>
    <w:rsid w:val="00AE3E3A"/>
    <w:rsid w:val="00AE6EDC"/>
    <w:rsid w:val="00AE77B4"/>
    <w:rsid w:val="00AE7C1A"/>
    <w:rsid w:val="00AE7DF8"/>
    <w:rsid w:val="00AF0D9C"/>
    <w:rsid w:val="00AF13AB"/>
    <w:rsid w:val="00AF1D36"/>
    <w:rsid w:val="00AF280B"/>
    <w:rsid w:val="00AF5F75"/>
    <w:rsid w:val="00AF6001"/>
    <w:rsid w:val="00B01A16"/>
    <w:rsid w:val="00B06199"/>
    <w:rsid w:val="00B068E4"/>
    <w:rsid w:val="00B077B8"/>
    <w:rsid w:val="00B07F45"/>
    <w:rsid w:val="00B1021A"/>
    <w:rsid w:val="00B1481A"/>
    <w:rsid w:val="00B15A1F"/>
    <w:rsid w:val="00B15FE9"/>
    <w:rsid w:val="00B16D6F"/>
    <w:rsid w:val="00B2148A"/>
    <w:rsid w:val="00B220C2"/>
    <w:rsid w:val="00B2382E"/>
    <w:rsid w:val="00B25B32"/>
    <w:rsid w:val="00B32616"/>
    <w:rsid w:val="00B36C42"/>
    <w:rsid w:val="00B42EA7"/>
    <w:rsid w:val="00B5337C"/>
    <w:rsid w:val="00B53FDE"/>
    <w:rsid w:val="00B56397"/>
    <w:rsid w:val="00B6027B"/>
    <w:rsid w:val="00B61D4A"/>
    <w:rsid w:val="00B65AF2"/>
    <w:rsid w:val="00B65EDB"/>
    <w:rsid w:val="00B6742D"/>
    <w:rsid w:val="00B67AFF"/>
    <w:rsid w:val="00B70B59"/>
    <w:rsid w:val="00B7342C"/>
    <w:rsid w:val="00B73657"/>
    <w:rsid w:val="00B82526"/>
    <w:rsid w:val="00B97B02"/>
    <w:rsid w:val="00BA1735"/>
    <w:rsid w:val="00BA19FA"/>
    <w:rsid w:val="00BA4288"/>
    <w:rsid w:val="00BB48E5"/>
    <w:rsid w:val="00BB5607"/>
    <w:rsid w:val="00BB5ACA"/>
    <w:rsid w:val="00BB627F"/>
    <w:rsid w:val="00BC3823"/>
    <w:rsid w:val="00BC5841"/>
    <w:rsid w:val="00BD0B1D"/>
    <w:rsid w:val="00BD0F2F"/>
    <w:rsid w:val="00BD60B4"/>
    <w:rsid w:val="00BD796B"/>
    <w:rsid w:val="00BE40C0"/>
    <w:rsid w:val="00BE5F4A"/>
    <w:rsid w:val="00BE7AEF"/>
    <w:rsid w:val="00BF09B0"/>
    <w:rsid w:val="00BF1544"/>
    <w:rsid w:val="00BF1B53"/>
    <w:rsid w:val="00BF246D"/>
    <w:rsid w:val="00C0018A"/>
    <w:rsid w:val="00C01A8F"/>
    <w:rsid w:val="00C06F06"/>
    <w:rsid w:val="00C12ED8"/>
    <w:rsid w:val="00C20FAD"/>
    <w:rsid w:val="00C2375F"/>
    <w:rsid w:val="00C247CB"/>
    <w:rsid w:val="00C32E66"/>
    <w:rsid w:val="00C3355F"/>
    <w:rsid w:val="00C3569A"/>
    <w:rsid w:val="00C43F48"/>
    <w:rsid w:val="00C448FF"/>
    <w:rsid w:val="00C44AC5"/>
    <w:rsid w:val="00C45E57"/>
    <w:rsid w:val="00C52F29"/>
    <w:rsid w:val="00C53ABD"/>
    <w:rsid w:val="00C53F33"/>
    <w:rsid w:val="00C56CE6"/>
    <w:rsid w:val="00C5745F"/>
    <w:rsid w:val="00C60005"/>
    <w:rsid w:val="00C60D25"/>
    <w:rsid w:val="00C61A98"/>
    <w:rsid w:val="00C63201"/>
    <w:rsid w:val="00C63A7D"/>
    <w:rsid w:val="00C64E62"/>
    <w:rsid w:val="00C651D5"/>
    <w:rsid w:val="00C65CCC"/>
    <w:rsid w:val="00C72577"/>
    <w:rsid w:val="00C75257"/>
    <w:rsid w:val="00C7618F"/>
    <w:rsid w:val="00C765A9"/>
    <w:rsid w:val="00C8162D"/>
    <w:rsid w:val="00C83A0B"/>
    <w:rsid w:val="00C842D0"/>
    <w:rsid w:val="00C84ED1"/>
    <w:rsid w:val="00C87025"/>
    <w:rsid w:val="00C9038F"/>
    <w:rsid w:val="00C92AAB"/>
    <w:rsid w:val="00C94651"/>
    <w:rsid w:val="00CA2435"/>
    <w:rsid w:val="00CA4068"/>
    <w:rsid w:val="00CB37F8"/>
    <w:rsid w:val="00CB5421"/>
    <w:rsid w:val="00CB7DC3"/>
    <w:rsid w:val="00CD0E2F"/>
    <w:rsid w:val="00CD1D49"/>
    <w:rsid w:val="00CD2F20"/>
    <w:rsid w:val="00CD4879"/>
    <w:rsid w:val="00CD682A"/>
    <w:rsid w:val="00CD6B20"/>
    <w:rsid w:val="00CD6BFB"/>
    <w:rsid w:val="00CE01A0"/>
    <w:rsid w:val="00CE061F"/>
    <w:rsid w:val="00CE1339"/>
    <w:rsid w:val="00CE3DA5"/>
    <w:rsid w:val="00CE592F"/>
    <w:rsid w:val="00CE61CC"/>
    <w:rsid w:val="00CE6E42"/>
    <w:rsid w:val="00CF1AF3"/>
    <w:rsid w:val="00CF20B7"/>
    <w:rsid w:val="00CF6692"/>
    <w:rsid w:val="00CF7441"/>
    <w:rsid w:val="00D0032B"/>
    <w:rsid w:val="00D005E7"/>
    <w:rsid w:val="00D00D16"/>
    <w:rsid w:val="00D02CD9"/>
    <w:rsid w:val="00D03832"/>
    <w:rsid w:val="00D03C6C"/>
    <w:rsid w:val="00D04760"/>
    <w:rsid w:val="00D04881"/>
    <w:rsid w:val="00D04A95"/>
    <w:rsid w:val="00D06288"/>
    <w:rsid w:val="00D068C7"/>
    <w:rsid w:val="00D06E4D"/>
    <w:rsid w:val="00D1177F"/>
    <w:rsid w:val="00D128A4"/>
    <w:rsid w:val="00D13366"/>
    <w:rsid w:val="00D15131"/>
    <w:rsid w:val="00D16FA2"/>
    <w:rsid w:val="00D20954"/>
    <w:rsid w:val="00D21C39"/>
    <w:rsid w:val="00D21FC6"/>
    <w:rsid w:val="00D2243A"/>
    <w:rsid w:val="00D33393"/>
    <w:rsid w:val="00D33D36"/>
    <w:rsid w:val="00D34D94"/>
    <w:rsid w:val="00D409E2"/>
    <w:rsid w:val="00D40D05"/>
    <w:rsid w:val="00D427D7"/>
    <w:rsid w:val="00D44E62"/>
    <w:rsid w:val="00D45A83"/>
    <w:rsid w:val="00D51570"/>
    <w:rsid w:val="00D51635"/>
    <w:rsid w:val="00D517CA"/>
    <w:rsid w:val="00D556AD"/>
    <w:rsid w:val="00D570F6"/>
    <w:rsid w:val="00D60381"/>
    <w:rsid w:val="00D6083B"/>
    <w:rsid w:val="00D616DE"/>
    <w:rsid w:val="00D62201"/>
    <w:rsid w:val="00D651D1"/>
    <w:rsid w:val="00D70AFC"/>
    <w:rsid w:val="00D717BB"/>
    <w:rsid w:val="00D7226B"/>
    <w:rsid w:val="00D72707"/>
    <w:rsid w:val="00D74E9F"/>
    <w:rsid w:val="00D75A9C"/>
    <w:rsid w:val="00D869C3"/>
    <w:rsid w:val="00D87320"/>
    <w:rsid w:val="00D90871"/>
    <w:rsid w:val="00D9155F"/>
    <w:rsid w:val="00D91702"/>
    <w:rsid w:val="00D9403F"/>
    <w:rsid w:val="00D959B4"/>
    <w:rsid w:val="00D97519"/>
    <w:rsid w:val="00DA44DE"/>
    <w:rsid w:val="00DB620A"/>
    <w:rsid w:val="00DC3832"/>
    <w:rsid w:val="00DC7A51"/>
    <w:rsid w:val="00DD1AC2"/>
    <w:rsid w:val="00DD3B1E"/>
    <w:rsid w:val="00DD7FC1"/>
    <w:rsid w:val="00DE32DC"/>
    <w:rsid w:val="00DE3D16"/>
    <w:rsid w:val="00DE5B5F"/>
    <w:rsid w:val="00DF0B99"/>
    <w:rsid w:val="00DF50A6"/>
    <w:rsid w:val="00E00696"/>
    <w:rsid w:val="00E020F4"/>
    <w:rsid w:val="00E03651"/>
    <w:rsid w:val="00E03808"/>
    <w:rsid w:val="00E03E85"/>
    <w:rsid w:val="00E060C2"/>
    <w:rsid w:val="00E06324"/>
    <w:rsid w:val="00E07318"/>
    <w:rsid w:val="00E11AE4"/>
    <w:rsid w:val="00E1279C"/>
    <w:rsid w:val="00E12FB0"/>
    <w:rsid w:val="00E1469D"/>
    <w:rsid w:val="00E14814"/>
    <w:rsid w:val="00E1591B"/>
    <w:rsid w:val="00E16A50"/>
    <w:rsid w:val="00E17640"/>
    <w:rsid w:val="00E234A0"/>
    <w:rsid w:val="00E249D5"/>
    <w:rsid w:val="00E26F73"/>
    <w:rsid w:val="00E27393"/>
    <w:rsid w:val="00E27817"/>
    <w:rsid w:val="00E33C68"/>
    <w:rsid w:val="00E34EEB"/>
    <w:rsid w:val="00E3687C"/>
    <w:rsid w:val="00E40640"/>
    <w:rsid w:val="00E44EB9"/>
    <w:rsid w:val="00E46358"/>
    <w:rsid w:val="00E469E4"/>
    <w:rsid w:val="00E471DC"/>
    <w:rsid w:val="00E50D3B"/>
    <w:rsid w:val="00E50EB4"/>
    <w:rsid w:val="00E532FC"/>
    <w:rsid w:val="00E559B4"/>
    <w:rsid w:val="00E55BB0"/>
    <w:rsid w:val="00E60206"/>
    <w:rsid w:val="00E609E5"/>
    <w:rsid w:val="00E60F27"/>
    <w:rsid w:val="00E62354"/>
    <w:rsid w:val="00E64D93"/>
    <w:rsid w:val="00E65EDB"/>
    <w:rsid w:val="00E66927"/>
    <w:rsid w:val="00E677B8"/>
    <w:rsid w:val="00E67FA1"/>
    <w:rsid w:val="00E7387D"/>
    <w:rsid w:val="00E73D53"/>
    <w:rsid w:val="00E74DE1"/>
    <w:rsid w:val="00E75111"/>
    <w:rsid w:val="00E77296"/>
    <w:rsid w:val="00E804F1"/>
    <w:rsid w:val="00E83B2D"/>
    <w:rsid w:val="00E87C5F"/>
    <w:rsid w:val="00E93763"/>
    <w:rsid w:val="00E95E75"/>
    <w:rsid w:val="00E96C4C"/>
    <w:rsid w:val="00EA2AAE"/>
    <w:rsid w:val="00EA2EC0"/>
    <w:rsid w:val="00EA427A"/>
    <w:rsid w:val="00EA49F5"/>
    <w:rsid w:val="00EA723B"/>
    <w:rsid w:val="00EB6350"/>
    <w:rsid w:val="00EB6759"/>
    <w:rsid w:val="00EB687A"/>
    <w:rsid w:val="00EC2C99"/>
    <w:rsid w:val="00EC2F62"/>
    <w:rsid w:val="00EC62EB"/>
    <w:rsid w:val="00EC6E9F"/>
    <w:rsid w:val="00ED1744"/>
    <w:rsid w:val="00ED44F0"/>
    <w:rsid w:val="00ED4B33"/>
    <w:rsid w:val="00ED7DD6"/>
    <w:rsid w:val="00EE060B"/>
    <w:rsid w:val="00EE15A1"/>
    <w:rsid w:val="00EE2A7C"/>
    <w:rsid w:val="00EE2C42"/>
    <w:rsid w:val="00EE341B"/>
    <w:rsid w:val="00EE4453"/>
    <w:rsid w:val="00EE5FCE"/>
    <w:rsid w:val="00EE6BBD"/>
    <w:rsid w:val="00EE6E1E"/>
    <w:rsid w:val="00EE6F19"/>
    <w:rsid w:val="00EE705F"/>
    <w:rsid w:val="00EF031E"/>
    <w:rsid w:val="00EF1462"/>
    <w:rsid w:val="00EF367E"/>
    <w:rsid w:val="00EF4E7F"/>
    <w:rsid w:val="00EF54FD"/>
    <w:rsid w:val="00F039D1"/>
    <w:rsid w:val="00F04372"/>
    <w:rsid w:val="00F075A8"/>
    <w:rsid w:val="00F10480"/>
    <w:rsid w:val="00F13112"/>
    <w:rsid w:val="00F16FE6"/>
    <w:rsid w:val="00F17BBB"/>
    <w:rsid w:val="00F2147E"/>
    <w:rsid w:val="00F238BD"/>
    <w:rsid w:val="00F24992"/>
    <w:rsid w:val="00F32F2F"/>
    <w:rsid w:val="00F33F3F"/>
    <w:rsid w:val="00F34719"/>
    <w:rsid w:val="00F35BDD"/>
    <w:rsid w:val="00F403FD"/>
    <w:rsid w:val="00F41E72"/>
    <w:rsid w:val="00F44643"/>
    <w:rsid w:val="00F45BDF"/>
    <w:rsid w:val="00F50300"/>
    <w:rsid w:val="00F50717"/>
    <w:rsid w:val="00F52FD0"/>
    <w:rsid w:val="00F53225"/>
    <w:rsid w:val="00F54BC3"/>
    <w:rsid w:val="00F56E39"/>
    <w:rsid w:val="00F61DC2"/>
    <w:rsid w:val="00F623E9"/>
    <w:rsid w:val="00F63951"/>
    <w:rsid w:val="00F63C86"/>
    <w:rsid w:val="00F64190"/>
    <w:rsid w:val="00F766BE"/>
    <w:rsid w:val="00F76E42"/>
    <w:rsid w:val="00F77EB9"/>
    <w:rsid w:val="00F80635"/>
    <w:rsid w:val="00F815D1"/>
    <w:rsid w:val="00F81E7E"/>
    <w:rsid w:val="00F81F0F"/>
    <w:rsid w:val="00F825F4"/>
    <w:rsid w:val="00F8775B"/>
    <w:rsid w:val="00F92AA1"/>
    <w:rsid w:val="00F932DE"/>
    <w:rsid w:val="00F963DD"/>
    <w:rsid w:val="00F9641A"/>
    <w:rsid w:val="00F97004"/>
    <w:rsid w:val="00F97FF0"/>
    <w:rsid w:val="00FA2045"/>
    <w:rsid w:val="00FA7A66"/>
    <w:rsid w:val="00FB1583"/>
    <w:rsid w:val="00FB1AA9"/>
    <w:rsid w:val="00FB4B5A"/>
    <w:rsid w:val="00FB5963"/>
    <w:rsid w:val="00FB5DAA"/>
    <w:rsid w:val="00FB6154"/>
    <w:rsid w:val="00FC04B9"/>
    <w:rsid w:val="00FC161A"/>
    <w:rsid w:val="00FC23D5"/>
    <w:rsid w:val="00FC4C1A"/>
    <w:rsid w:val="00FC6419"/>
    <w:rsid w:val="00FC6468"/>
    <w:rsid w:val="00FC6D49"/>
    <w:rsid w:val="00FD3871"/>
    <w:rsid w:val="00FD4922"/>
    <w:rsid w:val="00FD6461"/>
    <w:rsid w:val="00FE0281"/>
    <w:rsid w:val="00FE4585"/>
    <w:rsid w:val="00FE7083"/>
    <w:rsid w:val="00FF019F"/>
    <w:rsid w:val="00FF1B2A"/>
    <w:rsid w:val="00FF30DE"/>
    <w:rsid w:val="00FF644B"/>
    <w:rsid w:val="00FF6AD9"/>
    <w:rsid w:val="00FF6A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AB7DA0"/>
    <w:rPr>
      <w:color w:val="605E5C"/>
      <w:shd w:val="clear" w:color="auto" w:fill="E1DFDD"/>
    </w:rPr>
  </w:style>
  <w:style w:type="paragraph" w:customStyle="1" w:styleId="EndNoteBibliographyTitle">
    <w:name w:val="EndNote Bibliography Title"/>
    <w:basedOn w:val="Normal"/>
    <w:link w:val="EndNoteBibliographyTitleChar"/>
    <w:rsid w:val="00CB5421"/>
    <w:pPr>
      <w:jc w:val="center"/>
    </w:pPr>
    <w:rPr>
      <w:noProof/>
    </w:rPr>
  </w:style>
  <w:style w:type="character" w:customStyle="1" w:styleId="EndNoteBibliographyTitleChar">
    <w:name w:val="EndNote Bibliography Title Char"/>
    <w:basedOn w:val="DefaultParagraphFont"/>
    <w:link w:val="EndNoteBibliographyTitle"/>
    <w:rsid w:val="00CB5421"/>
    <w:rPr>
      <w:rFonts w:ascii="Calibri" w:hAnsi="Calibri" w:cs="Calibri"/>
      <w:noProof/>
      <w:color w:val="000000"/>
      <w:sz w:val="24"/>
      <w:szCs w:val="24"/>
    </w:rPr>
  </w:style>
  <w:style w:type="paragraph" w:customStyle="1" w:styleId="EndNoteBibliography">
    <w:name w:val="EndNote Bibliography"/>
    <w:basedOn w:val="Normal"/>
    <w:link w:val="EndNoteBibliographyChar"/>
    <w:rsid w:val="00CB5421"/>
    <w:rPr>
      <w:noProof/>
    </w:rPr>
  </w:style>
  <w:style w:type="character" w:customStyle="1" w:styleId="EndNoteBibliographyChar">
    <w:name w:val="EndNote Bibliography Char"/>
    <w:basedOn w:val="DefaultParagraphFont"/>
    <w:link w:val="EndNoteBibliography"/>
    <w:rsid w:val="00CB5421"/>
    <w:rPr>
      <w:rFonts w:ascii="Calibri" w:hAnsi="Calibri" w:cs="Calibri"/>
      <w:noProof/>
      <w:color w:val="000000"/>
      <w:sz w:val="24"/>
      <w:szCs w:val="24"/>
    </w:rPr>
  </w:style>
  <w:style w:type="character" w:styleId="LineNumber">
    <w:name w:val="line number"/>
    <w:basedOn w:val="DefaultParagraphFont"/>
    <w:uiPriority w:val="99"/>
    <w:semiHidden/>
    <w:unhideWhenUsed/>
    <w:rsid w:val="003409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874152">
      <w:bodyDiv w:val="1"/>
      <w:marLeft w:val="0"/>
      <w:marRight w:val="0"/>
      <w:marTop w:val="0"/>
      <w:marBottom w:val="0"/>
      <w:divBdr>
        <w:top w:val="none" w:sz="0" w:space="0" w:color="auto"/>
        <w:left w:val="none" w:sz="0" w:space="0" w:color="auto"/>
        <w:bottom w:val="none" w:sz="0" w:space="0" w:color="auto"/>
        <w:right w:val="none" w:sz="0" w:space="0" w:color="auto"/>
      </w:divBdr>
    </w:div>
    <w:div w:id="7280718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6388121">
      <w:bodyDiv w:val="1"/>
      <w:marLeft w:val="0"/>
      <w:marRight w:val="0"/>
      <w:marTop w:val="0"/>
      <w:marBottom w:val="0"/>
      <w:divBdr>
        <w:top w:val="none" w:sz="0" w:space="0" w:color="auto"/>
        <w:left w:val="none" w:sz="0" w:space="0" w:color="auto"/>
        <w:bottom w:val="none" w:sz="0" w:space="0" w:color="auto"/>
        <w:right w:val="none" w:sz="0" w:space="0" w:color="auto"/>
      </w:divBdr>
    </w:div>
    <w:div w:id="178260702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D928C5-7D9E-4952-BA39-A396CA8C0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5815</Words>
  <Characters>3314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88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4</cp:revision>
  <cp:lastPrinted>2020-04-01T20:09:00Z</cp:lastPrinted>
  <dcterms:created xsi:type="dcterms:W3CDTF">2020-04-04T11:22:00Z</dcterms:created>
  <dcterms:modified xsi:type="dcterms:W3CDTF">2020-04-0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